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r>
        <w:rPr>
          <w:i/>
          <w:iCs/>
        </w:rPr>
        <w:t>Abstract</w:t>
      </w:r>
      <w:r>
        <w:t>—</w:t>
      </w:r>
      <w:r w:rsidR="0007298A">
        <w:t>foo</w:t>
      </w:r>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BFA1B27" w14:textId="5722BB70" w:rsidR="00DC0F20" w:rsidRDefault="00DC0F20" w:rsidP="00490134">
      <w:pPr>
        <w:pStyle w:val="Text"/>
      </w:pPr>
      <w:r>
        <w:t>The ILEMT (In-Loop ElectroMagnetic Tracker) has the aim of developing a tracker with adequate speed, resolution and accuracy to be used within a feedback system that stabilizes handheld surgical instruments. For this particular use, the primary focus is on measurement speed and low noise</w:t>
      </w:r>
      <w:r w:rsidR="007E490F">
        <w:t>, which is achieved primarily in the</w:t>
      </w:r>
      <w:r>
        <w:t xml:space="preserve"> hardware design</w:t>
      </w:r>
      <w:r w:rsidR="007E490F">
        <w:t xml:space="preserve"> (cite lame paper), and not by calibration methods.</w:t>
      </w:r>
    </w:p>
    <w:p w14:paraId="64F05B64" w14:textId="77777777" w:rsidR="00DC0F20" w:rsidRDefault="00DC0F20" w:rsidP="00490134">
      <w:pPr>
        <w:pStyle w:val="Text"/>
      </w:pPr>
    </w:p>
    <w:p w14:paraId="73EEFC51" w14:textId="4377A6B0"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Degree Of Freedom</w:t>
      </w:r>
      <w:r w:rsidR="006001E6">
        <w:t>) measurement.</w:t>
      </w:r>
      <w:r>
        <w:t xml:space="preserve"> </w:t>
      </w:r>
      <w:r w:rsidR="00ED2C0A">
        <w:rPr>
          <w:rFonts w:eastAsiaTheme="minorEastAsia"/>
        </w:rPr>
        <w:t>Pose</w:t>
      </w:r>
      <w:r w:rsidR="007E490F">
        <w:rPr>
          <w:rFonts w:eastAsiaTheme="minorEastAsia"/>
        </w:rPr>
        <w:t xml:space="preserve"> </w:t>
      </w:r>
      <m:oMath>
        <m:r>
          <m:rPr>
            <m:sty m:val="bi"/>
          </m:rPr>
          <w:rPr>
            <w:rFonts w:ascii="Cambria Math" w:eastAsiaTheme="minorEastAsia" w:hAnsi="Cambria Math"/>
          </w:rPr>
          <m:t>P</m:t>
        </m:r>
        <m:r>
          <w:rPr>
            <w:rFonts w:ascii="Cambria Math" w:eastAsiaTheme="minorEastAsia" w:hAnsi="Cambria Math"/>
          </w:rPr>
          <m:t xml:space="preserve"> </m:t>
        </m:r>
      </m:oMath>
      <w:r w:rsidR="00ED2C0A">
        <w:rPr>
          <w:rFonts w:eastAsiaTheme="minorEastAsia"/>
        </w:rPr>
        <w:t xml:space="preserve">is </w:t>
      </w:r>
      <w:r w:rsidR="007E490F">
        <w:rPr>
          <w:rFonts w:eastAsiaTheme="minorEastAsia"/>
        </w:rPr>
        <w:t>the linear transform which maps the source coordinate frame onto the sensor coordinate</w:t>
      </w:r>
      <w:r w:rsidR="00ED2C0A">
        <w:rPr>
          <w:rFonts w:eastAsiaTheme="minorEastAsia"/>
        </w:rPr>
        <w:t xml:space="preserve">s, which </w:t>
      </w:r>
      <w:r w:rsidR="007E490F">
        <w:t>can be represented as a 4x4 linear homogenous transform matrix.</w:t>
      </w:r>
    </w:p>
    <w:p w14:paraId="3252AC55" w14:textId="5E6B0B9B"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648DE1C9" w:rsidR="00F6118C" w:rsidRDefault="00F6118C" w:rsidP="00F6118C">
      <w:pPr>
        <w:pStyle w:val="Text"/>
      </w:pPr>
      <w:r>
        <w:t>Sometimes the source and sensor 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tend to dominate the measurement model</w:t>
      </w:r>
      <w:r w:rsidR="006001E6">
        <w:t xml:space="preserve"> error</w:t>
      </w:r>
      <w:r>
        <w:t>.</w:t>
      </w:r>
    </w:p>
    <w:p w14:paraId="11C427AC" w14:textId="2352C8A2" w:rsidR="00F6118C" w:rsidRDefault="00D97A6D" w:rsidP="00D97A6D">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rsidR="00524ABF">
        <w:rPr>
          <w:highlight w:val="yellow"/>
        </w:rPr>
        <w:t>?</w:t>
      </w:r>
      <w:r w:rsidRPr="00775FB7">
        <w:rPr>
          <w:highlight w:val="yellow"/>
        </w:rPr>
        <w:t>]</w:t>
      </w:r>
      <w:r>
        <w:t xml:space="preserve"> As well as being more compact than multiple separate coils, this also simplifies the pose solution problem </w:t>
      </w:r>
      <w:r w:rsidRPr="00A051F9">
        <w:rPr>
          <w:highlight w:val="yellow"/>
        </w:rPr>
        <w:t>[cite Kim18, and everyone back]</w:t>
      </w:r>
      <w:r>
        <w:t xml:space="preserve">. It </w:t>
      </w:r>
      <w:r w:rsidR="009D6ED8">
        <w:t>might also</w:t>
      </w:r>
      <w:r>
        <w:t xml:space="preserve"> be </w:t>
      </w:r>
      <w:r w:rsidR="009D6ED8">
        <w:t>supposed</w:t>
      </w:r>
      <w:r>
        <w:t xml:space="preserve"> that the coils are orthogonal, precisely aligned on the source and sensor coordinate axes. </w:t>
      </w:r>
      <w:r w:rsidR="00226C90">
        <w:t>But even when</w:t>
      </w:r>
      <w:r>
        <w:t xml:space="preserve"> the coils are fabricated to approach the concentric orthogonal ideal, there is always some deviation, so accuracy can be improved by adding calibration parameters to model the coil position and orientation error.</w:t>
      </w:r>
      <w:r w:rsidR="009D6ED8">
        <w:t xml:space="preserve"> </w:t>
      </w:r>
      <w:r w:rsidR="00226C90">
        <w:t>H</w:t>
      </w:r>
      <w:r>
        <w:t xml:space="preserve">ighly non-concentric coil arrangements </w:t>
      </w:r>
      <w:r w:rsidR="00226C90">
        <w:t>can</w:t>
      </w:r>
      <w:r>
        <w:t xml:space="preserve"> also be useful </w:t>
      </w:r>
      <w:r w:rsidRPr="00931650">
        <w:rPr>
          <w:highlight w:val="yellow"/>
        </w:rPr>
        <w:t>[cite planar source work]</w:t>
      </w:r>
      <w:r>
        <w:t>, in which case we must model the actual coil configuration.</w:t>
      </w:r>
    </w:p>
    <w:p w14:paraId="482FBEE9" w14:textId="492330DF" w:rsidR="00226C90" w:rsidRPr="00D97A6D" w:rsidRDefault="00226C90" w:rsidP="00D97A6D">
      <w:pPr>
        <w:pStyle w:val="Text"/>
      </w:pPr>
      <w:r>
        <w:rPr>
          <w:rFonts w:eastAsiaTheme="minorEastAsia"/>
        </w:rPr>
        <w:t xml:space="preserve">Some EMTs use other sensing principles and source modulations [cite Ascension, rotating field thing, etc], but </w:t>
      </w:r>
      <w:r w:rsidR="00F86E0E">
        <w:rPr>
          <w:rFonts w:eastAsiaTheme="minorEastAsia"/>
        </w:rPr>
        <w:t xml:space="preserve">here </w:t>
      </w:r>
      <w:r>
        <w:rPr>
          <w:rFonts w:eastAsiaTheme="minorEastAsia"/>
        </w:rPr>
        <w:t xml:space="preserve">we </w:t>
      </w:r>
      <w:r w:rsidR="00F86E0E">
        <w:rPr>
          <w:rFonts w:eastAsiaTheme="minorEastAsia"/>
        </w:rPr>
        <w:t>consider</w:t>
      </w:r>
      <w:r>
        <w:rPr>
          <w:rFonts w:eastAsiaTheme="minorEastAsia"/>
        </w:rPr>
        <w:t xml:space="preserve"> 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Pr="00F86E0E">
        <w:rPr>
          <w:rFonts w:eastAsiaTheme="minorEastAsia"/>
        </w:rPr>
        <w:t>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70816CA6" w14:textId="77777777" w:rsidR="007E490F" w:rsidRDefault="007E490F" w:rsidP="007E490F">
      <w:pPr>
        <w:pStyle w:val="Heading1"/>
        <w:rPr>
          <w:rFonts w:eastAsiaTheme="minorEastAsia"/>
        </w:rPr>
      </w:pPr>
      <w:r>
        <w:rPr>
          <w:rFonts w:eastAsiaTheme="minorEastAsia"/>
        </w:rPr>
        <w:t>Related work</w:t>
      </w:r>
    </w:p>
    <w:p w14:paraId="30320EB9" w14:textId="77777777" w:rsidR="007E490F" w:rsidRDefault="007E490F" w:rsidP="007E490F">
      <w:pPr>
        <w:pStyle w:val="Heading2"/>
        <w:rPr>
          <w:rFonts w:eastAsiaTheme="minorEastAsia"/>
        </w:rPr>
      </w:pPr>
      <w:r>
        <w:rPr>
          <w:rFonts w:eastAsiaTheme="minorEastAsia"/>
        </w:rPr>
        <w:t>Calibration</w:t>
      </w:r>
    </w:p>
    <w:p w14:paraId="0B6B90C6" w14:textId="15CE5C79" w:rsidR="007E490F" w:rsidRDefault="007E490F" w:rsidP="007E490F">
      <w:pPr>
        <w:pStyle w:val="Text"/>
        <w:rPr>
          <w:rFonts w:eastAsiaTheme="minorEastAsia"/>
        </w:rPr>
      </w:pPr>
      <w:r>
        <w:rPr>
          <w:rFonts w:eastAsiaTheme="minorEastAsia"/>
        </w:rPr>
        <w:t>In work that calibrates an EMT using a magnetic model, nonlinear optimization, such as the approach we describe, is usually used, but specifics on the model parameters, and especially the optimization strategy, are lacking.[</w:t>
      </w:r>
      <w:r w:rsidRPr="0033705A">
        <w:rPr>
          <w:rFonts w:eastAsiaTheme="minorEastAsia"/>
          <w:highlight w:val="yellow"/>
        </w:rPr>
        <w:t>cite]</w:t>
      </w:r>
    </w:p>
    <w:p w14:paraId="28BE44BB" w14:textId="6100678E" w:rsidR="00F86E0E" w:rsidRDefault="00F86E0E" w:rsidP="007E490F">
      <w:pPr>
        <w:pStyle w:val="Text"/>
        <w:rPr>
          <w:rFonts w:eastAsiaTheme="minorEastAsia"/>
        </w:rPr>
      </w:pPr>
      <w:r w:rsidRPr="00F86E0E">
        <w:rPr>
          <w:rFonts w:eastAsiaTheme="minorEastAsia"/>
          <w:highlight w:val="yellow"/>
        </w:rPr>
        <w:t>more</w:t>
      </w:r>
    </w:p>
    <w:p w14:paraId="1085B0EB" w14:textId="6FAE96DB" w:rsidR="00F6118C" w:rsidRDefault="00F6118C" w:rsidP="00F6118C">
      <w:pPr>
        <w:pStyle w:val="Heading2"/>
        <w:rPr>
          <w:rFonts w:eastAsiaTheme="minorEastAsia"/>
        </w:rPr>
      </w:pPr>
      <w:r>
        <w:rPr>
          <w:rFonts w:eastAsiaTheme="minorEastAsia"/>
        </w:rPr>
        <w:t>Positioning</w:t>
      </w:r>
    </w:p>
    <w:p w14:paraId="17DE4C2B" w14:textId="27E1552A" w:rsidR="00F6118C" w:rsidRDefault="00F6118C" w:rsidP="00F6118C">
      <w:pPr>
        <w:pStyle w:val="Text"/>
      </w:pPr>
      <w:r>
        <w:t xml:space="preserve">Calibration and accuracy testing require placing the sensor in many known poses, in both translation and rotation. This is our ground truth, and must have significantly higher accuracy than </w:t>
      </w:r>
      <w:r>
        <w:lastRenderedPageBreak/>
        <w:t>the expected tracker performance.</w:t>
      </w:r>
      <w:r w:rsidR="00524ABF">
        <w:t xml:space="preserve"> It may be possible to calibrate a low order measurement model using only translation data, but it then remains unclear what accuracy can be expected when the sensor is rotated. Compounding the difficulty, the sensor positioner must also be non-metallic to avoid interfering with the measurement.</w:t>
      </w:r>
    </w:p>
    <w:p w14:paraId="04F90C55" w14:textId="77777777" w:rsidR="00D97A6D" w:rsidRPr="00133ACC" w:rsidRDefault="00D97A6D" w:rsidP="00D97A6D">
      <w:pPr>
        <w:pStyle w:val="Text"/>
      </w:pPr>
      <w:r>
        <w:t xml:space="preserve">One approach has been to use a nonmetallic manual positioning fixture </w:t>
      </w:r>
      <w:r w:rsidRPr="00FA0329">
        <w:rPr>
          <w:highlight w:val="yellow"/>
        </w:rPr>
        <w:t>[cite duplo, medical paper]</w:t>
      </w:r>
      <w:r>
        <w:t>. This procedure is tedious, which tends to limit the number of poses used. Rotation measurement has often been ignored, perhaps in part because of the combinatorial explosion created when rotation and translation are both varied.</w:t>
      </w:r>
    </w:p>
    <w:p w14:paraId="3A211CFD" w14:textId="41BEBD6E" w:rsidR="00524ABF" w:rsidRDefault="00D97A6D" w:rsidP="00F6118C">
      <w:pPr>
        <w:pStyle w:val="Text"/>
      </w:pPr>
      <w:r>
        <w:t xml:space="preserve">For 3D translation and a single rotation axis, magnetic isolation can be achieved by placing the sensor on a nonmetal pole extending away from the large metal components in the positioning stage. </w:t>
      </w:r>
      <w:r w:rsidRPr="00CC3F1B">
        <w:rPr>
          <w:highlight w:val="yellow"/>
        </w:rPr>
        <w:t>[cite Polaris, Johnson &amp; Johnson]</w:t>
      </w:r>
      <w:r>
        <w:t xml:space="preserve">   </w:t>
      </w:r>
      <w:r w:rsidR="00524ABF" w:rsidRPr="00524ABF">
        <w:rPr>
          <w:highlight w:val="yellow"/>
        </w:rPr>
        <w:t>(robot arm, coordinate measuring machine, etc.)</w:t>
      </w:r>
      <w:r w:rsidR="00524ABF">
        <w:t xml:space="preserve"> </w:t>
      </w:r>
      <w:r w:rsidR="00F86E0E">
        <w:t>Using s</w:t>
      </w:r>
      <w:r w:rsidR="00524ABF">
        <w:t xml:space="preserve">uch distance-based magnetic isolation </w:t>
      </w:r>
      <w:r w:rsidR="00F86E0E">
        <w:t xml:space="preserve">it </w:t>
      </w:r>
      <w:r w:rsidR="00524ABF">
        <w:t xml:space="preserve">is impractical </w:t>
      </w:r>
      <w:r w:rsidR="00F86E0E">
        <w:t>to achieve</w:t>
      </w:r>
      <w:r w:rsidR="00524ABF">
        <w:t xml:space="preserve"> positioning along all rotation axes</w:t>
      </w:r>
      <w:r w:rsidR="006001E6">
        <w:t>.</w:t>
      </w:r>
      <w:r w:rsidR="00F86E0E">
        <w:t xml:space="preserve"> </w:t>
      </w:r>
      <w:r w:rsidR="006001E6">
        <w:t>Some sort of precise non-</w:t>
      </w:r>
      <w:r w:rsidR="00F86E0E">
        <w:t>metallic</w:t>
      </w:r>
      <w:r w:rsidR="006001E6">
        <w:t xml:space="preserve"> </w:t>
      </w:r>
      <w:r w:rsidR="00F86E0E">
        <w:t>rotary positioner</w:t>
      </w:r>
      <w:r w:rsidR="006001E6">
        <w:t xml:space="preserve"> is necessary.</w:t>
      </w:r>
    </w:p>
    <w:p w14:paraId="14001EB9" w14:textId="77777777" w:rsidR="007E490F" w:rsidRDefault="007E490F" w:rsidP="007E490F">
      <w:pPr>
        <w:pStyle w:val="Heading2"/>
        <w:rPr>
          <w:rFonts w:eastAsiaTheme="minorEastAsia"/>
        </w:rPr>
      </w:pPr>
      <w:r>
        <w:rPr>
          <w:rFonts w:eastAsiaTheme="minorEastAsia"/>
        </w:rPr>
        <w:t>Evaluation</w:t>
      </w:r>
    </w:p>
    <w:p w14:paraId="63A76723" w14:textId="16C39741" w:rsidR="007E490F" w:rsidRDefault="007E490F" w:rsidP="007E490F">
      <w:pPr>
        <w:pStyle w:val="Text"/>
        <w:rPr>
          <w:rFonts w:eastAsiaTheme="minorEastAsia"/>
        </w:rPr>
      </w:pPr>
      <w:r>
        <w:rPr>
          <w:rFonts w:eastAsiaTheme="minorEastAsia"/>
        </w:rPr>
        <w:t xml:space="preserve">Methods for EMT testing are necessarily discussed in work that characterizes the accuracy of a new EMT. </w:t>
      </w:r>
      <w:r w:rsidRPr="00262201">
        <w:rPr>
          <w:rFonts w:eastAsiaTheme="minorEastAsia"/>
          <w:highlight w:val="yellow"/>
        </w:rPr>
        <w:t>Ground truth accuracy? Test patterns?</w:t>
      </w:r>
    </w:p>
    <w:p w14:paraId="282C91F1" w14:textId="0A9FDD76" w:rsidR="007E490F" w:rsidRDefault="007E490F" w:rsidP="007E490F">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The tracker calibration is a given, provided by the manufacturer, and embedded into the product’s proprietary firmware and calibration data. Usual practice is to use a manual fixture (or </w:t>
      </w:r>
      <w:r>
        <w:rPr>
          <w:rFonts w:eastAsiaTheme="minorEastAsia"/>
          <w:i/>
          <w:iCs/>
        </w:rPr>
        <w:t>phantom</w:t>
      </w:r>
      <w:r>
        <w:rPr>
          <w:rFonts w:eastAsiaTheme="minorEastAsia"/>
        </w:rPr>
        <w:t xml:space="preserve">) for sensor positioning. </w:t>
      </w:r>
      <w:r w:rsidR="00F86E0E">
        <w:rPr>
          <w:rFonts w:eastAsiaTheme="minorEastAsia"/>
        </w:rPr>
        <w:t>F</w:t>
      </w:r>
      <w:r>
        <w:rPr>
          <w:rFonts w:eastAsiaTheme="minorEastAsia"/>
        </w:rPr>
        <w:t>requently only one sensor orientation is used, leaving us guessing about the position error caused by sensor rotation</w:t>
      </w:r>
      <w:r w:rsidR="00F86E0E">
        <w:rPr>
          <w:rFonts w:eastAsiaTheme="minorEastAsia"/>
        </w:rPr>
        <w:t xml:space="preserve">. </w:t>
      </w:r>
      <w:r>
        <w:rPr>
          <w:rFonts w:eastAsiaTheme="minorEastAsia"/>
        </w:rPr>
        <w:t>While not comprehensive, these relatively simple procedures do reveal significant variation across EMTs and their use environments.</w:t>
      </w:r>
      <w:r w:rsidR="00F86E0E">
        <w:rPr>
          <w:rFonts w:eastAsiaTheme="minorEastAsia"/>
        </w:rPr>
        <w:t xml:space="preserve"> </w:t>
      </w:r>
      <w:r w:rsidR="00F86E0E" w:rsidRPr="00F86E0E">
        <w:rPr>
          <w:rFonts w:eastAsiaTheme="minorEastAsia"/>
          <w:highlight w:val="yellow"/>
        </w:rPr>
        <w:t>cite</w:t>
      </w:r>
    </w:p>
    <w:p w14:paraId="50E7976D" w14:textId="77777777" w:rsidR="007E490F" w:rsidRDefault="007E490F" w:rsidP="007E490F">
      <w:pPr>
        <w:pStyle w:val="Heading2"/>
        <w:rPr>
          <w:rFonts w:eastAsiaTheme="minorEastAsia"/>
        </w:rPr>
      </w:pPr>
      <w:r>
        <w:rPr>
          <w:rFonts w:eastAsiaTheme="minorEastAsia"/>
        </w:rPr>
        <w:t>Output correction</w:t>
      </w:r>
    </w:p>
    <w:p w14:paraId="791FCDBF" w14:textId="31FFADF7" w:rsidR="00BE4643" w:rsidRDefault="007E490F" w:rsidP="00490134">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assumes a pose output, and fits a model to the pose error. This can have considerable benefit in the particular calibrated environment, since it compensates for interference from metal objects. </w:t>
      </w:r>
      <w:r w:rsidRPr="00F86E0E">
        <w:rPr>
          <w:rFonts w:eastAsiaTheme="minorEastAsia"/>
          <w:highlight w:val="yellow"/>
        </w:rPr>
        <w:t>[cite VR</w:t>
      </w:r>
      <w:r w:rsidR="00FA5788" w:rsidRPr="00F86E0E">
        <w:rPr>
          <w:rFonts w:eastAsiaTheme="minorEastAsia"/>
          <w:highlight w:val="yellow"/>
        </w:rPr>
        <w:t>]</w:t>
      </w:r>
    </w:p>
    <w:p w14:paraId="5D7EB211" w14:textId="272BE0AF" w:rsidR="0033705A" w:rsidRDefault="007E490F" w:rsidP="007E490F">
      <w:pPr>
        <w:pStyle w:val="Heading1"/>
        <w:rPr>
          <w:rFonts w:eastAsiaTheme="minorEastAsia"/>
        </w:rPr>
      </w:pPr>
      <w:r>
        <w:rPr>
          <w:rFonts w:eastAsiaTheme="minorEastAsia"/>
        </w:rPr>
        <w:t>The calibration problem</w:t>
      </w:r>
    </w:p>
    <w:p w14:paraId="325E72D0" w14:textId="77777777" w:rsidR="006450CB" w:rsidRDefault="006450CB" w:rsidP="006450CB">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493433C3" w14:textId="77777777" w:rsidR="006450CB" w:rsidRDefault="007E490F" w:rsidP="007E490F">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w:t>
      </w:r>
      <w:r>
        <w:t xml:space="preserve">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0994CAF6" w14:textId="29B14AEB" w:rsidR="007E490F" w:rsidRDefault="007B4353" w:rsidP="006450CB">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2C3AF671" w14:textId="414E4620" w:rsidR="007E490F" w:rsidRDefault="007E490F" w:rsidP="000C47B5">
      <w:pPr>
        <w:pStyle w:val="Text"/>
        <w:ind w:firstLine="0"/>
        <w:rPr>
          <w:rFonts w:eastAsiaTheme="minorEastAsia"/>
        </w:rPr>
      </w:pPr>
      <w:r>
        <w:t xml:space="preserve">Where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sidR="00F86E0E">
        <w:rPr>
          <w:rFonts w:eastAsiaTheme="minorEastAsia"/>
        </w:rPr>
        <w:t xml:space="preserve">is </w:t>
      </w:r>
      <w:r>
        <w:t>the matrix 2-norm</w:t>
      </w:r>
      <w:r w:rsidR="00F86E0E">
        <w:t>,</w:t>
      </w:r>
      <w:r>
        <w:t xml:space="preserve"> </w:t>
      </w:r>
      <w:r>
        <w:rPr>
          <w:rFonts w:eastAsiaTheme="minorEastAsia"/>
        </w:rPr>
        <w:t>the sum of element-wise squares:</w:t>
      </w:r>
    </w:p>
    <w:p w14:paraId="6D0D13EE" w14:textId="77777777" w:rsidR="007E490F" w:rsidRDefault="007B4353" w:rsidP="007E490F">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59576A45" w14:textId="3C6C6581" w:rsidR="007E490F" w:rsidRDefault="007E490F" w:rsidP="009D6ED8">
      <w:pPr>
        <w:pStyle w:val="Text"/>
        <w:rPr>
          <w:rFonts w:eastAsiaTheme="minorEastAsia"/>
        </w:rPr>
      </w:pPr>
      <w:r>
        <w:rPr>
          <w:rFonts w:eastAsiaTheme="minorEastAsia"/>
        </w:rPr>
        <w:t>This least-squares formulation permits us to use a least</w:t>
      </w:r>
      <w:r w:rsidR="006450CB">
        <w:rPr>
          <w:rFonts w:eastAsiaTheme="minorEastAsia"/>
        </w:rPr>
        <w:t>-</w:t>
      </w:r>
      <w:r>
        <w:rPr>
          <w:rFonts w:eastAsiaTheme="minorEastAsia"/>
        </w:rPr>
        <w:t xml:space="preserve">squares </w:t>
      </w:r>
      <w:r w:rsidR="006450CB">
        <w:rPr>
          <w:rFonts w:eastAsiaTheme="minorEastAsia"/>
        </w:rPr>
        <w:t xml:space="preserve">nonlinear </w:t>
      </w:r>
      <w:r>
        <w:rPr>
          <w:rFonts w:eastAsiaTheme="minorEastAsia"/>
        </w:rPr>
        <w:t>solver</w:t>
      </w:r>
      <w:r>
        <w:t xml:space="preserve">. 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 </w:t>
      </w:r>
    </w:p>
    <w:p w14:paraId="36E80E85" w14:textId="04ABF4BC" w:rsidR="00E55D28" w:rsidRDefault="002500BE" w:rsidP="009D6ED8">
      <w:pPr>
        <w:pStyle w:val="Text"/>
      </w:pPr>
      <w:r>
        <w:t xml:space="preserve">The </w:t>
      </w:r>
      <w:r w:rsidR="003E378A">
        <w:t xml:space="preserve">calibration optimization state </w:t>
      </w:r>
      <w:r>
        <w:t>will include</w:t>
      </w:r>
      <w:r w:rsidR="003E378A">
        <w:t xml:space="preserve"> 6 DOF poses.  The three translation DOF cause no problems, but many representations for 3 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freedom, but suffer from gimbal lock and numerical instability. </w:t>
      </w:r>
    </w:p>
    <w:p w14:paraId="11FB49D7" w14:textId="5DDE7F74" w:rsidR="007D16C1" w:rsidRDefault="003E378A" w:rsidP="007D16C1">
      <w:pPr>
        <w:pStyle w:val="Text"/>
      </w:pPr>
      <w:r>
        <w:t xml:space="preserve"> 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85"/>
      </w:tblGrid>
      <w:tr w:rsidR="007D16C1" w14:paraId="1E8AFB50" w14:textId="77777777" w:rsidTr="007D16C1">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8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r>
                  <m:rPr>
                    <m:sty m:val="bi"/>
                  </m:rPr>
                  <w:rPr>
                    <w:rFonts w:ascii="Cambria Math" w:eastAsiaTheme="minorEastAsia"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721083B4" w:rsidR="00AF21EB" w:rsidRDefault="00AF21EB" w:rsidP="00C17B59">
            <w:pPr>
              <w:pStyle w:val="Text"/>
              <w:ind w:firstLine="0"/>
              <w:jc w:val="right"/>
            </w:pPr>
            <w:bookmarkStart w:id="1" w:name="_Ref84522737"/>
            <w:r>
              <w:t>(</w:t>
            </w:r>
            <w:r>
              <w:fldChar w:fldCharType="begin"/>
            </w:r>
            <w:r>
              <w:instrText xml:space="preserve"> SEQ Equation \* ARABIC </w:instrText>
            </w:r>
            <w:r>
              <w:fldChar w:fldCharType="separate"/>
            </w:r>
            <w:r w:rsidR="00E82CE9">
              <w:rPr>
                <w:noProof/>
              </w:rPr>
              <w:t>1</w:t>
            </w:r>
            <w:r>
              <w:fldChar w:fldCharType="end"/>
            </w:r>
            <w:r>
              <w:t>)</w:t>
            </w:r>
            <w:bookmarkEnd w:id="1"/>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w:t>
      </w:r>
      <w:r>
        <w:rPr>
          <w:rFonts w:eastAsiaTheme="minorEastAsia"/>
        </w:rPr>
        <w:t xml:space="preserve">as </w:t>
      </w:r>
      <w:r>
        <w:rPr>
          <w:rFonts w:eastAsiaTheme="minorEastAsia"/>
        </w:rPr>
        <w:t xml:space="preserve">either this vector or as a </w:t>
      </w:r>
      <w:r w:rsidR="003E378A">
        <w:rPr>
          <w:rFonts w:eastAsiaTheme="minorEastAsia"/>
        </w:rPr>
        <w:t>linear homogenous matrix</w:t>
      </w:r>
      <w:r>
        <w:rPr>
          <w:rFonts w:eastAsiaTheme="minorEastAsia"/>
        </w:rPr>
        <w:t>, but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80A6283" w:rsidR="00F373EC" w:rsidRPr="00EE787D" w:rsidRDefault="00F6118C" w:rsidP="00490134">
      <w:pPr>
        <w:pStyle w:val="Text"/>
      </w:pPr>
      <w:r>
        <w:t xml:space="preserve">One way to appreciate the challenge of measurement modelling is that we expect to achieve an accuracy which is much smaller than the size of the source and </w:t>
      </w:r>
      <w:r w:rsidRPr="00576C1C">
        <w:t xml:space="preserve">sensor.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696B6045"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52434CEE"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F464F1" w:rsidRPr="008C08E1">
        <w:t xml:space="preserve">Fig. </w:t>
      </w:r>
      <w:r w:rsidR="00F464F1">
        <w:rPr>
          <w:noProof/>
        </w:rPr>
        <w:t>3</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w:lastRenderedPageBreak/>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6841CA46" w:rsidR="004D5B7E" w:rsidRPr="004D5B7E" w:rsidRDefault="004D5B7E" w:rsidP="004D5B7E">
            <w:pPr>
              <w:pStyle w:val="Caption"/>
              <w:keepNext/>
              <w:jc w:val="right"/>
              <w:rPr>
                <w:rFonts w:ascii="Times New Roman" w:hAnsi="Times New Roman" w:cs="Times New Roman"/>
                <w:b w:val="0"/>
                <w:bCs w:val="0"/>
                <w:sz w:val="20"/>
                <w:szCs w:val="20"/>
              </w:rPr>
            </w:pPr>
            <w:bookmarkStart w:id="2"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E82CE9">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2"/>
          </w:p>
          <w:p w14:paraId="1F704456" w14:textId="77777777" w:rsidR="004D5B7E" w:rsidRDefault="004D5B7E" w:rsidP="00490134">
            <w:pPr>
              <w:pStyle w:val="Text"/>
              <w:ind w:firstLine="0"/>
            </w:pPr>
          </w:p>
        </w:tc>
      </w:tr>
    </w:tbl>
    <w:p w14:paraId="4AD23724" w14:textId="040034E0" w:rsidR="00417184" w:rsidRDefault="00D205A5" w:rsidP="008F7AB1">
      <w:pPr>
        <w:pStyle w:val="Text"/>
        <w:ind w:firstLine="0"/>
        <w:rPr>
          <w:bCs/>
        </w:rPr>
      </w:pPr>
      <w:r>
        <w:rPr>
          <w:noProof/>
        </w:rPr>
        <mc:AlternateContent>
          <mc:Choice Requires="wpc">
            <w:drawing>
              <wp:anchor distT="0" distB="0" distL="114300" distR="114300" simplePos="0" relativeHeight="251663360" behindDoc="0" locked="0" layoutInCell="1" allowOverlap="1" wp14:anchorId="2914FBA3" wp14:editId="4E8C60F7">
                <wp:simplePos x="0" y="0"/>
                <wp:positionH relativeFrom="column">
                  <wp:posOffset>3322320</wp:posOffset>
                </wp:positionH>
                <wp:positionV relativeFrom="paragraph">
                  <wp:posOffset>-318135</wp:posOffset>
                </wp:positionV>
                <wp:extent cx="3209290" cy="135255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586F90AF" w:rsidR="0058538F" w:rsidRPr="00D205A5" w:rsidRDefault="0058538F" w:rsidP="0058538F">
                              <w:pPr>
                                <w:pStyle w:val="FigureCaption"/>
                              </w:pPr>
                              <w:bookmarkStart w:id="3" w:name="_Ref84433500"/>
                              <w:r w:rsidRPr="008C08E1">
                                <w:t xml:space="preserve">Fig. </w:t>
                              </w:r>
                              <w:fldSimple w:instr=" SEQ Figure \* ARABIC ">
                                <w:r w:rsidR="00F464F1">
                                  <w:rPr>
                                    <w:noProof/>
                                  </w:rPr>
                                  <w:t>2</w:t>
                                </w:r>
                              </w:fldSimple>
                              <w:bookmarkEnd w:id="3"/>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m:t>
                                </m:r>
                                <m:r>
                                  <m:rPr>
                                    <m:sty m:val="bi"/>
                                  </m:rPr>
                                  <w:rPr>
                                    <w:rFonts w:ascii="Cambria Math" w:hAnsi="Cambria Math"/>
                                  </w:rPr>
                                  <m:t>,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7B4353"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7B4353"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7B4353"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7B4353"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26" editas="canvas" style="position:absolute;left:0;text-align:left;margin-left:261.6pt;margin-top:-25.05pt;width:252.7pt;height:106.5pt;z-index:251663360;mso-width-relative:margin;mso-height-relative:margin" coordsize="32092,1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13525;visibility:visible;mso-wrap-style:square">
                  <v:fill o:detectmouseclick="t"/>
                  <v:path o:connecttype="none"/>
                </v:shape>
                <v:shapetype id="_x0000_t32" coordsize="21600,21600" o:spt="32" o:oned="t" path="m,l21600,21600e" filled="f">
                  <v:path arrowok="t" fillok="f" o:connecttype="none"/>
                  <o:lock v:ext="edit" shapetype="t"/>
                </v:shapetype>
                <v:shape id="AutoShape 22" o:spid="_x0000_s102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type id="_x0000_t202" coordsize="21600,21600" o:spt="202" path="m,l,21600r21600,l21600,xe">
                  <v:stroke joinstyle="miter"/>
                  <v:path gradientshapeok="t" o:connecttype="rect"/>
                </v:shapetype>
                <v:shape id="Text Box 42" o:spid="_x0000_s102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586F90AF" w:rsidR="0058538F" w:rsidRPr="00D205A5" w:rsidRDefault="0058538F" w:rsidP="0058538F">
                        <w:pPr>
                          <w:pStyle w:val="FigureCaption"/>
                        </w:pPr>
                        <w:bookmarkStart w:id="4" w:name="_Ref84433500"/>
                        <w:r w:rsidRPr="008C08E1">
                          <w:t xml:space="preserve">Fig. </w:t>
                        </w:r>
                        <w:fldSimple w:instr=" SEQ Figure \* ARABIC ">
                          <w:r w:rsidR="00F464F1">
                            <w:rPr>
                              <w:noProof/>
                            </w:rPr>
                            <w:t>2</w:t>
                          </w:r>
                        </w:fldSimple>
                        <w:bookmarkEnd w:id="4"/>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m:t>
                          </m:r>
                          <m:r>
                            <m:rPr>
                              <m:sty m:val="bi"/>
                            </m:rPr>
                            <w:rPr>
                              <w:rFonts w:ascii="Cambria Math" w:hAnsi="Cambria Math"/>
                            </w:rPr>
                            <m:t>, M</m:t>
                          </m:r>
                        </m:oMath>
                        <w:r w:rsidR="00D205A5">
                          <w:rPr>
                            <w:b/>
                            <w:bCs/>
                          </w:rPr>
                          <w:t xml:space="preserve"> </w:t>
                        </w:r>
                        <w:r w:rsidR="00D205A5">
                          <w:t>matrices.</w:t>
                        </w:r>
                      </w:p>
                    </w:txbxContent>
                  </v:textbox>
                </v:shape>
                <v:shape id="Text Box 43" o:spid="_x0000_s103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3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3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3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3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3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3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3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3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3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4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4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4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4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4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4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4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4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7B4353"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4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7B4353"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4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7B4353"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5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7B4353"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v:group>
            </w:pict>
          </mc:Fallback>
        </mc:AlternateContent>
      </w:r>
      <w:r w:rsidR="008F7AB1">
        <w:t xml:space="preserve">where </w:t>
      </w:r>
      <m:oMath>
        <m:r>
          <m:rPr>
            <m:sty m:val="bi"/>
          </m:rPr>
          <w:rPr>
            <w:rFonts w:ascii="Cambria Math" w:hAnsi="Cambria Math"/>
          </w:rPr>
          <m:t>r=p-l</m:t>
        </m:r>
      </m:oMath>
      <w:r w:rsidR="008F7AB1">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p>
    <w:p w14:paraId="7BC16E0F" w14:textId="2AA0927C" w:rsidR="00D85B7B" w:rsidRDefault="00517F29" w:rsidP="00490134">
      <w:pPr>
        <w:pStyle w:val="Text"/>
      </w:pPr>
      <w:r>
        <w:rPr>
          <w:noProof/>
        </w:rPr>
        <mc:AlternateContent>
          <mc:Choice Requires="wpc">
            <w:drawing>
              <wp:anchor distT="0" distB="0" distL="114300" distR="114300" simplePos="0" relativeHeight="251675648" behindDoc="0" locked="0" layoutInCell="1" allowOverlap="0" wp14:anchorId="39DEA1BF" wp14:editId="6EDEDB8F">
                <wp:simplePos x="0" y="0"/>
                <wp:positionH relativeFrom="column">
                  <wp:posOffset>-5329</wp:posOffset>
                </wp:positionH>
                <wp:positionV relativeFrom="margin">
                  <wp:posOffset>660219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69770623" w:rsidR="0073062D" w:rsidRPr="0040237A" w:rsidRDefault="0073062D" w:rsidP="0073062D">
                              <w:pPr>
                                <w:pStyle w:val="FigureCaption"/>
                                <w:rPr>
                                  <w:rFonts w:ascii="Cambria Math" w:hAnsi="Cambria Math"/>
                                  <w:i/>
                                  <w:sz w:val="20"/>
                                  <w:szCs w:val="20"/>
                                </w:rPr>
                              </w:pPr>
                              <w:bookmarkStart w:id="5" w:name="_Ref400011857"/>
                              <w:r w:rsidRPr="008C08E1">
                                <w:t xml:space="preserve">Fig. </w:t>
                              </w:r>
                              <w:fldSimple w:instr=" SEQ Figure \* ARABIC ">
                                <w:r w:rsidR="00F464F1">
                                  <w:rPr>
                                    <w:noProof/>
                                  </w:rPr>
                                  <w:t>1</w:t>
                                </w:r>
                              </w:fldSimple>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1" editas="canvas" style="position:absolute;left:0;text-align:left;margin-left:-.4pt;margin-top:519.85pt;width:252.7pt;height:171.35pt;z-index:251675648;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" o:allowoverlap="f">
                <v:shape id="_x0000_s1052" type="#_x0000_t75" style="position:absolute;width:32092;height:21761;visibility:visible;mso-wrap-style:square">
                  <v:fill o:detectmouseclick="t"/>
                  <v:path o:connecttype="none"/>
                </v:shape>
                <v:shape id="Text Box 13" o:spid="_x0000_s1053"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4"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5"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6"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7"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58"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59"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0"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1"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2"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3"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69770623" w:rsidR="0073062D" w:rsidRPr="0040237A" w:rsidRDefault="0073062D" w:rsidP="0073062D">
                        <w:pPr>
                          <w:pStyle w:val="FigureCaption"/>
                          <w:rPr>
                            <w:rFonts w:ascii="Cambria Math" w:hAnsi="Cambria Math"/>
                            <w:i/>
                            <w:sz w:val="20"/>
                            <w:szCs w:val="20"/>
                          </w:rPr>
                        </w:pPr>
                        <w:bookmarkStart w:id="6" w:name="_Ref400011857"/>
                        <w:r w:rsidRPr="008C08E1">
                          <w:t xml:space="preserve">Fig. </w:t>
                        </w:r>
                        <w:fldSimple w:instr=" SEQ Figure \* ARABIC ">
                          <w:r w:rsidR="00F464F1">
                            <w:rPr>
                              <w:noProof/>
                            </w:rPr>
                            <w:t>1</w:t>
                          </w:r>
                        </w:fldSimple>
                        <w:bookmarkEnd w:id="6"/>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64"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5"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6"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7"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68"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69"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0"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w:t>
      </w:r>
      <w:r w:rsidR="000C47B5">
        <w:t>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0C47B5"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3FA7A33D" w:rsidR="004D5B7E" w:rsidRPr="004D5B7E" w:rsidRDefault="004D5B7E" w:rsidP="004D5B7E">
            <w:pPr>
              <w:pStyle w:val="Text"/>
              <w:ind w:firstLine="0"/>
              <w:jc w:val="right"/>
            </w:pPr>
            <w:bookmarkStart w:id="7" w:name="_Ref84431633"/>
            <w:r w:rsidRPr="004D5B7E">
              <w:t>(</w:t>
            </w:r>
            <w:fldSimple w:instr=" SEQ Equation \* ARABIC ">
              <w:r w:rsidR="00E82CE9">
                <w:rPr>
                  <w:noProof/>
                </w:rPr>
                <w:t>3</w:t>
              </w:r>
            </w:fldSimple>
            <w:r w:rsidRPr="004D5B7E">
              <w:t>)</w:t>
            </w:r>
            <w:bookmarkEnd w:id="7"/>
          </w:p>
        </w:tc>
      </w:tr>
    </w:tbl>
    <w:p w14:paraId="12F6050A" w14:textId="15ACD02E" w:rsidR="00FA0B9F" w:rsidRDefault="009F6CA0" w:rsidP="009D17A9">
      <w:pPr>
        <w:pStyle w:val="Text"/>
        <w:ind w:firstLine="0"/>
      </w:pPr>
      <w:r>
        <w:t>.</w:t>
      </w:r>
    </w:p>
    <w:p w14:paraId="4BC9B4C8" w14:textId="31CF7E61" w:rsidR="00A740F1" w:rsidRPr="00A740F1" w:rsidRDefault="00A740F1" w:rsidP="00A740F1">
      <w:pPr>
        <w:pStyle w:val="Heading2"/>
      </w:pPr>
      <w:r w:rsidRPr="00A740F1">
        <w:t>Coordinate notation</w:t>
      </w:r>
    </w:p>
    <w:p w14:paraId="1A03D0B8" w14:textId="0DF48834"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7B4353"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1A5A7AD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0B7121AC" w14:textId="3CFF96D6" w:rsidR="00E82CE9" w:rsidRDefault="00E82CE9" w:rsidP="00E82CE9">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26D2A015" w:rsidR="00E82CE9" w:rsidRDefault="00E82CE9" w:rsidP="00E82CE9">
            <w:pPr>
              <w:pStyle w:val="Text"/>
              <w:ind w:firstLine="0"/>
              <w:jc w:val="right"/>
              <w:rPr>
                <w:bCs/>
              </w:rPr>
            </w:pPr>
            <w:bookmarkStart w:id="8" w:name="_Ref84526756"/>
            <w:bookmarkStart w:id="9" w:name="_Ref84526760"/>
            <w:r>
              <w:t>(</w:t>
            </w:r>
            <w:r>
              <w:fldChar w:fldCharType="begin"/>
            </w:r>
            <w:r>
              <w:instrText xml:space="preserve"> SEQ Equation \* ARABIC </w:instrText>
            </w:r>
            <w:r>
              <w:fldChar w:fldCharType="separate"/>
            </w:r>
            <w:r>
              <w:rPr>
                <w:noProof/>
              </w:rPr>
              <w:t>4</w:t>
            </w:r>
            <w:r>
              <w:fldChar w:fldCharType="end"/>
            </w:r>
            <w:bookmarkEnd w:id="9"/>
            <w:r>
              <w:t>)</w:t>
            </w:r>
            <w:bookmarkEnd w:id="8"/>
          </w:p>
        </w:tc>
      </w:tr>
    </w:tbl>
    <w:p w14:paraId="1C26C1E1" w14:textId="77777777" w:rsidR="00E82CE9" w:rsidRDefault="00E82CE9" w:rsidP="009F6CA0">
      <w:pPr>
        <w:pStyle w:val="Text"/>
        <w:rPr>
          <w:bCs/>
        </w:rPr>
      </w:pPr>
    </w:p>
    <w:p w14:paraId="25BC1E6E" w14:textId="60854B92" w:rsidR="009F6CA0" w:rsidRPr="00070353" w:rsidRDefault="00203288" w:rsidP="00203288">
      <w:pPr>
        <w:pStyle w:val="Text"/>
        <w:jc w:val="center"/>
        <w:rPr>
          <w:bCs/>
        </w:rPr>
      </w:pPr>
      <w:r>
        <w:rPr>
          <w:bCs/>
        </w:rPr>
        <w:tab/>
      </w:r>
    </w:p>
    <w:p w14:paraId="5BF29A8A" w14:textId="77777777" w:rsidR="009F6CA0" w:rsidRDefault="009F6CA0" w:rsidP="009D17A9">
      <w:pPr>
        <w:pStyle w:val="Text"/>
        <w:ind w:firstLine="0"/>
        <w:rPr>
          <w:b/>
          <w:bCs/>
        </w:rPr>
      </w:pPr>
    </w:p>
    <w:p w14:paraId="3DAE0085" w14:textId="2733A9A7" w:rsidR="00AA4BA2"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corresponding coordinate system, eg.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t>, b</w:t>
      </w:r>
      <w:r w:rsidR="00943BF1">
        <w:t xml:space="preserve">ut </w:t>
      </w:r>
      <w:r w:rsidR="00F9222D">
        <w:t>when transformed to</w:t>
      </w:r>
      <w:r w:rsidR="00943BF1">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t>.</w:t>
      </w:r>
      <w:r w:rsidR="00CB2B43">
        <w:t xml:space="preserve"> </w:t>
      </w:r>
    </w:p>
    <w:p w14:paraId="5F0FE7D4" w14:textId="0F99C8CA" w:rsidR="004428BD" w:rsidRDefault="002219EC" w:rsidP="004428BD">
      <w:pPr>
        <w:pStyle w:val="Heading2"/>
      </w:pPr>
      <w:r>
        <w:t>The m</w:t>
      </w:r>
      <w:r w:rsidR="004428BD">
        <w:t xml:space="preserve">ultidimensional </w:t>
      </w:r>
      <w:r>
        <w:t>measurement</w:t>
      </w:r>
      <w:r w:rsidR="004428BD">
        <w:t xml:space="preserve"> model</w:t>
      </w:r>
    </w:p>
    <w:p w14:paraId="0E1A9B41" w14:textId="586E5DED" w:rsidR="009C29CA" w:rsidRDefault="009C06A2" w:rsidP="009C29CA">
      <w:pPr>
        <w:ind w:firstLine="202"/>
        <w:jc w:val="both"/>
      </w:pPr>
      <w:r>
        <w:t xml:space="preserve">The dipole model </w:t>
      </w:r>
      <w:r w:rsidRPr="004D5B7E">
        <w:fldChar w:fldCharType="begin"/>
      </w:r>
      <w:r w:rsidRPr="004D5B7E">
        <w:instrText xml:space="preserve"> REF _Ref84431630 \h  \* MERGEFORMAT </w:instrText>
      </w:r>
      <w:r w:rsidRPr="004D5B7E">
        <w:fldChar w:fldCharType="separate"/>
      </w:r>
      <w:r w:rsidR="00F464F1" w:rsidRPr="004D5B7E">
        <w:t>(</w:t>
      </w:r>
      <w:r w:rsidR="00F464F1" w:rsidRPr="00F464F1">
        <w:rPr>
          <w:noProof/>
        </w:rPr>
        <w:t>1</w:t>
      </w:r>
      <w:r w:rsidR="00F464F1" w:rsidRPr="004D5B7E">
        <w:t>)</w:t>
      </w:r>
      <w:r w:rsidRPr="004D5B7E">
        <w:fldChar w:fldCharType="end"/>
      </w:r>
      <w:r>
        <w:t xml:space="preserve"> </w:t>
      </w:r>
      <w:r w:rsidRPr="004D5B7E">
        <w:fldChar w:fldCharType="begin"/>
      </w:r>
      <w:r w:rsidRPr="004D5B7E">
        <w:instrText xml:space="preserve"> REF _Ref84431633 \h  \* MERGEFORMAT </w:instrText>
      </w:r>
      <w:r w:rsidRPr="004D5B7E">
        <w:fldChar w:fldCharType="separate"/>
      </w:r>
      <w:r w:rsidR="00F464F1" w:rsidRPr="004D5B7E">
        <w:t>(</w:t>
      </w:r>
      <w:r w:rsidR="00F464F1">
        <w:rPr>
          <w:noProof/>
        </w:rPr>
        <w:t>2</w:t>
      </w:r>
      <w:r w:rsidR="00F464F1" w:rsidRPr="004D5B7E">
        <w:t>)</w:t>
      </w:r>
      <w:r w:rsidRPr="004D5B7E">
        <w:fldChar w:fldCharType="end"/>
      </w:r>
      <w:r>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the full 3x3 predicted coupling matrix.</w:t>
      </w:r>
      <w:r>
        <w:rPr>
          <w:rFonts w:eastAsiaTheme="minorEastAsia"/>
        </w:rPr>
        <w:t xml:space="preserve"> </w:t>
      </w:r>
      <w:r w:rsidR="004B133D">
        <w:rPr>
          <w:rFonts w:eastAsiaTheme="minorEastAsia"/>
        </w:rPr>
        <w:t>The source and sensor parameters are defined in separate coordinate systems (</w:t>
      </w:r>
      <w:r w:rsidR="004B133D">
        <w:rPr>
          <w:rFonts w:eastAsiaTheme="minorEastAsia"/>
        </w:rPr>
        <w:fldChar w:fldCharType="begin"/>
      </w:r>
      <w:r w:rsidR="004B133D">
        <w:rPr>
          <w:rFonts w:eastAsiaTheme="minorEastAsia"/>
        </w:rPr>
        <w:instrText xml:space="preserve"> REF _Ref84433500 \h </w:instrText>
      </w:r>
      <w:r w:rsidR="004B133D">
        <w:rPr>
          <w:rFonts w:eastAsiaTheme="minorEastAsia"/>
        </w:rPr>
      </w:r>
      <w:r w:rsidR="004B133D">
        <w:rPr>
          <w:rFonts w:eastAsiaTheme="minorEastAsia"/>
        </w:rPr>
        <w:fldChar w:fldCharType="separate"/>
      </w:r>
      <w:r w:rsidR="00F464F1" w:rsidRPr="008C08E1">
        <w:t xml:space="preserve">Fig. </w:t>
      </w:r>
      <w:r w:rsidR="00F464F1">
        <w:rPr>
          <w:noProof/>
        </w:rPr>
        <w:t>4</w:t>
      </w:r>
      <w:r w:rsidR="004B133D">
        <w:rPr>
          <w:rFonts w:eastAsiaTheme="minorEastAsia"/>
        </w:rPr>
        <w:fldChar w:fldCharType="end"/>
      </w:r>
      <w:r w:rsidR="004B133D">
        <w:rPr>
          <w:rFonts w:eastAsiaTheme="minorEastAsia"/>
        </w:rPr>
        <w:t xml:space="preserve">). </w:t>
      </w:r>
      <w:r w:rsidR="00902CBA">
        <w:rPr>
          <w:rFonts w:eastAsiaTheme="minorEastAsia"/>
        </w:rPr>
        <w:t>W</w:t>
      </w:r>
      <w:r w:rsidR="00C014CC">
        <w:t xml:space="preserve">e </w:t>
      </w:r>
      <w:r w:rsidR="00B23972">
        <w:t xml:space="preserve">establish a common </w:t>
      </w:r>
      <w:r w:rsidR="004B133D">
        <w:t>frame</w:t>
      </w:r>
      <w:r w:rsidR="00B23972">
        <w:t xml:space="preserve"> by </w:t>
      </w:r>
      <w:r>
        <w:t xml:space="preserve">transforming </w:t>
      </w:r>
      <w:r w:rsidR="00C014CC">
        <w:t xml:space="preserve">the sensor parameters </w:t>
      </w:r>
      <w:r>
        <w:t>into the</w:t>
      </w:r>
      <w:r w:rsidR="00C014CC">
        <w:t xml:space="preserve"> source coordinates</w:t>
      </w:r>
      <w:r>
        <w:t xml:space="preserve">. This is done by </w:t>
      </w:r>
      <w:r w:rsidR="00E918F5">
        <w:t xml:space="preserve">applying </w:t>
      </w:r>
      <m:oMath>
        <m:r>
          <m:rPr>
            <m:sty m:val="bi"/>
          </m:rPr>
          <w:rPr>
            <w:rFonts w:ascii="Cambria Math" w:hAnsi="Cambria Math"/>
          </w:rPr>
          <m:t>P</m:t>
        </m:r>
      </m:oMath>
      <w:r>
        <w:t xml:space="preserve"> as a</w:t>
      </w:r>
      <w:r w:rsidR="00E918F5">
        <w:t xml:space="preserve"> linear transform</w:t>
      </w:r>
      <w:r>
        <w:t xml:space="preserve"> (matrix multiplication)</w:t>
      </w:r>
      <w:r w:rsidR="00E918F5" w:rsidRPr="009C29CA">
        <w:t>:</w:t>
      </w:r>
    </w:p>
    <w:p w14:paraId="4F77852D" w14:textId="0B940FEB" w:rsidR="009C29CA" w:rsidRDefault="00C014CC" w:rsidP="009C29CA">
      <w:pPr>
        <w:jc w:val="both"/>
      </w:pPr>
      <w:r>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tab/>
      </w:r>
    </w:p>
    <w:p w14:paraId="36891E64" w14:textId="2EF1B72C" w:rsidR="00CC0D99" w:rsidRDefault="00902CBA" w:rsidP="00902CBA">
      <w:pPr>
        <w:jc w:val="both"/>
      </w:pPr>
      <w:r>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t>.</w:t>
      </w:r>
      <w:r w:rsidR="00B23972">
        <w:rPr>
          <w:b/>
          <w:bCs/>
        </w:rPr>
        <w:t xml:space="preserve"> </w:t>
      </w:r>
    </w:p>
    <w:p w14:paraId="3E7B1970" w14:textId="77777777" w:rsidR="0058538F" w:rsidRDefault="0058538F" w:rsidP="0058538F">
      <w:pPr>
        <w:pStyle w:val="Heading2"/>
      </w:pPr>
      <w:bookmarkStart w:id="10" w:name="_Ref84437640"/>
      <w:r>
        <w:t>Fixture transforms:</w:t>
      </w:r>
      <w:bookmarkEnd w:id="10"/>
    </w:p>
    <w:p w14:paraId="138BB0F0" w14:textId="07F3EE2A" w:rsidR="0058538F" w:rsidRDefault="0058538F" w:rsidP="0058538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16EBA0C9" w:rsidR="0058538F" w:rsidRDefault="004B133D" w:rsidP="0058538F">
      <w:pPr>
        <w:pStyle w:val="Text"/>
        <w:rPr>
          <w:rFonts w:eastAsiaTheme="minorEastAsia"/>
        </w:rPr>
      </w:pPr>
      <w:r>
        <w:t>EMTs are mainly used for measurement of relative motion; neither the source nor the sensor have a precise mechanically defined coordinate system. We can exploit this to remove the fixturing uncertainty by i</w:t>
      </w:r>
      <w:r w:rsidR="0058538F">
        <w:t xml:space="preserve">ntroduce additional </w:t>
      </w:r>
      <w:r w:rsidR="0058538F">
        <w:rPr>
          <w:i/>
          <w:iCs/>
        </w:rPr>
        <w:t>fixture transforms</w:t>
      </w:r>
      <w:r w:rsidR="0058538F">
        <w:t xml:space="preserve"> which absorb the unknowns of the calibration setup.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th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050FB8"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3B888B55" w:rsidR="00050FB8" w:rsidRDefault="00050FB8" w:rsidP="00050FB8">
            <w:pPr>
              <w:pStyle w:val="Text"/>
              <w:ind w:firstLine="0"/>
              <w:jc w:val="right"/>
            </w:pPr>
            <w:bookmarkStart w:id="11" w:name="_Ref84519268"/>
            <w:r>
              <w:t>(</w:t>
            </w:r>
            <w:r>
              <w:fldChar w:fldCharType="begin"/>
            </w:r>
            <w:r>
              <w:instrText xml:space="preserve"> SEQ Equation \* ARABIC </w:instrText>
            </w:r>
            <w:r>
              <w:fldChar w:fldCharType="separate"/>
            </w:r>
            <w:r w:rsidR="00E82CE9">
              <w:rPr>
                <w:noProof/>
              </w:rPr>
              <w:t>5</w:t>
            </w:r>
            <w:r>
              <w:fldChar w:fldCharType="end"/>
            </w:r>
            <w:r>
              <w:t>)</w:t>
            </w:r>
            <w:bookmarkEnd w:id="11"/>
          </w:p>
        </w:tc>
      </w:tr>
    </w:tbl>
    <w:p w14:paraId="4D8F6050" w14:textId="77777777" w:rsidR="00955C81" w:rsidRPr="00955C81" w:rsidRDefault="00955C81" w:rsidP="00816B60">
      <w:pPr>
        <w:pStyle w:val="Text"/>
        <w:rPr>
          <w:b/>
        </w:rPr>
      </w:pPr>
    </w:p>
    <w:p w14:paraId="593DD5AC" w14:textId="2217EF13" w:rsidR="00B545DC" w:rsidRPr="00056745" w:rsidRDefault="00955C81" w:rsidP="00100EAB">
      <w:pPr>
        <w:pStyle w:val="Text"/>
        <w:rPr>
          <w:bCs/>
        </w:rPr>
      </w:pPr>
      <w:r>
        <w:rPr>
          <w:iCs/>
        </w:rPr>
        <w:t xml:space="preserve">The </w:t>
      </w:r>
      <m:oMath>
        <m:r>
          <m:rPr>
            <m:sty m:val="bi"/>
          </m:rPr>
          <w:rPr>
            <w:rFonts w:ascii="Cambria Math" w:hAnsi="Cambria Math"/>
          </w:rPr>
          <m:t>J</m:t>
        </m:r>
      </m:oMath>
      <w:r>
        <w:rPr>
          <w:b/>
          <w:bCs/>
          <w:iCs/>
        </w:rPr>
        <w:t xml:space="preserve"> </w:t>
      </w:r>
      <w:r>
        <w:rPr>
          <w:iCs/>
        </w:rPr>
        <w:t xml:space="preserve">are precisely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F699663" w14:textId="77777777" w:rsidR="00517F29" w:rsidRDefault="00517F29" w:rsidP="00517F29">
      <w:pPr>
        <w:pStyle w:val="Heading1"/>
      </w:pPr>
      <w:r w:rsidRPr="00725223">
        <w:lastRenderedPageBreak/>
        <w:t>Positioning for calibration</w:t>
      </w:r>
    </w:p>
    <w:p w14:paraId="00BB12E9" w14:textId="77777777" w:rsidR="00517F29" w:rsidRDefault="00517F29" w:rsidP="00517F29">
      <w:pPr>
        <w:pStyle w:val="Text"/>
        <w:rPr>
          <w:rFonts w:cstheme="minorHAnsi"/>
        </w:rPr>
      </w:pPr>
      <w:r>
        <w:t xml:space="preserve">The small scale that we are targeting in the ILEMT microsurgical application is particularly demanding for the calibration stage. The accuracy as a fraction of the source to sensor distance is similar to other EMTs, but the workspace is smaller, so the absolute accuracy required for calibration is also more demanding.  To characterize an accuracy of 200 </w:t>
      </w:r>
      <w:r>
        <w:rPr>
          <w:rFonts w:cstheme="minorHAnsi"/>
        </w:rPr>
        <w:t xml:space="preserve">µm we require a ground truth position accuracy of 20—70 µm.  Expressed as an angular error at 200 mm, this is 100—350 microradians, or 0.006—0.020 degrees. </w:t>
      </w:r>
    </w:p>
    <w:p w14:paraId="23D117F0" w14:textId="77777777" w:rsidR="00517F29" w:rsidRDefault="00517F29" w:rsidP="00517F29">
      <w:pPr>
        <w:pStyle w:val="Text"/>
        <w:rPr>
          <w:rFonts w:eastAsiaTheme="minorEastAsia"/>
        </w:rPr>
      </w:pPr>
      <w:r>
        <w:t xml:space="preserve">Any magnetic or highly conductive material (mainly metal) must be excluded from the test setup to avoid disturbance of the measurement. This is a problem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p>
    <w:p w14:paraId="27901ADF" w14:textId="16982B26" w:rsidR="00517F29" w:rsidRDefault="00517F29" w:rsidP="00517F29">
      <w:pPr>
        <w:pStyle w:val="Text"/>
      </w:pPr>
      <w:r w:rsidRPr="00B738A5">
        <w:rPr>
          <w:noProof/>
          <w:color w:val="FF0000"/>
        </w:rPr>
        <mc:AlternateContent>
          <mc:Choice Requires="wpc">
            <w:drawing>
              <wp:anchor distT="0" distB="0" distL="114300" distR="114300" simplePos="0" relativeHeight="251693056" behindDoc="0" locked="0" layoutInCell="1" allowOverlap="0" wp14:anchorId="2E6B1799" wp14:editId="5D750F9D">
                <wp:simplePos x="0" y="0"/>
                <wp:positionH relativeFrom="margin">
                  <wp:posOffset>280</wp:posOffset>
                </wp:positionH>
                <wp:positionV relativeFrom="paragraph">
                  <wp:posOffset>5049</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9D9FD3" w14:textId="78B6ECE2" w:rsidR="00517F29" w:rsidRDefault="00517F29" w:rsidP="00517F29">
                              <w:pPr>
                                <w:pStyle w:val="FigureCaption"/>
                              </w:pPr>
                              <w:bookmarkStart w:id="12" w:name="_Ref84435145"/>
                              <w:r>
                                <w:t xml:space="preserve">Fig. </w:t>
                              </w:r>
                              <w:r w:rsidR="007B4353">
                                <w:fldChar w:fldCharType="begin"/>
                              </w:r>
                              <w:r w:rsidR="007B4353">
                                <w:instrText xml:space="preserve"> SEQ Figure \* ARABIC </w:instrText>
                              </w:r>
                              <w:r w:rsidR="007B4353">
                                <w:fldChar w:fldCharType="separate"/>
                              </w:r>
                              <w:r w:rsidR="00F464F1">
                                <w:rPr>
                                  <w:noProof/>
                                </w:rPr>
                                <w:t>3</w:t>
                              </w:r>
                              <w:r w:rsidR="007B4353">
                                <w:rPr>
                                  <w:noProof/>
                                </w:rPr>
                                <w:fldChar w:fldCharType="end"/>
                              </w:r>
                              <w:bookmarkEnd w:id="12"/>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090CBD"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7324"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602D08" w14:textId="77777777" w:rsidR="00517F29" w:rsidRPr="0089283D" w:rsidRDefault="00517F29" w:rsidP="00517F29">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E6B1799" id="Canvas 89" o:spid="_x0000_s1071" editas="canvas" style="position:absolute;left:0;text-align:left;margin-left:0;margin-top:.4pt;width:252pt;height:242.6pt;z-index:251693056;mso-position-horizont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" o:allowoverlap="f">
                <v:shape id="_x0000_s1072" type="#_x0000_t75" style="position:absolute;width:32004;height:30810;visibility:visible;mso-wrap-style:square">
                  <v:fill o:detectmouseclick="t"/>
                  <v:path o:connecttype="none"/>
                </v:shape>
                <v:shape id="Picture 36" o:spid="_x0000_s1073"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 id="Text Box 91" o:spid="_x0000_s1074"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139D9FD3" w14:textId="78B6ECE2" w:rsidR="00517F29" w:rsidRDefault="00517F29" w:rsidP="00517F29">
                        <w:pPr>
                          <w:pStyle w:val="FigureCaption"/>
                        </w:pPr>
                        <w:bookmarkStart w:id="13" w:name="_Ref84435145"/>
                        <w:r>
                          <w:t xml:space="preserve">Fig. </w:t>
                        </w:r>
                        <w:r w:rsidR="007B4353">
                          <w:fldChar w:fldCharType="begin"/>
                        </w:r>
                        <w:r w:rsidR="007B4353">
                          <w:instrText xml:space="preserve"> SEQ Figure \* ARABIC </w:instrText>
                        </w:r>
                        <w:r w:rsidR="007B4353">
                          <w:fldChar w:fldCharType="separate"/>
                        </w:r>
                        <w:r w:rsidR="00F464F1">
                          <w:rPr>
                            <w:noProof/>
                          </w:rPr>
                          <w:t>3</w:t>
                        </w:r>
                        <w:r w:rsidR="007B4353">
                          <w:rPr>
                            <w:noProof/>
                          </w:rPr>
                          <w:fldChar w:fldCharType="end"/>
                        </w:r>
                        <w:bookmarkEnd w:id="1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75"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21090CBD"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76"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77"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78"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733A7324"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079"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080"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24602D08" w14:textId="77777777" w:rsidR="00517F29" w:rsidRPr="0089283D" w:rsidRDefault="00517F29" w:rsidP="00517F29">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081"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v:group>
            </w:pict>
          </mc:Fallback>
        </mc:AlternateContent>
      </w:r>
      <w:r>
        <w:rPr>
          <w:rFonts w:eastAsiaTheme="minorEastAsia"/>
        </w:rPr>
        <w:t xml:space="preserve">In th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rsidR="00862784">
        <w:t xml:space="preserve">Fig. </w:t>
      </w:r>
      <w:r w:rsidR="00862784">
        <w:rPr>
          <w:noProof/>
        </w:rPr>
        <w:t>3</w:t>
      </w:r>
      <w:r>
        <w:rPr>
          <w:rFonts w:eastAsiaTheme="minorEastAsia"/>
        </w:rPr>
        <w:fldChar w:fldCharType="end"/>
      </w:r>
      <w:r>
        <w:rPr>
          <w:rFonts w:eastAsiaTheme="minorEastAsia"/>
        </w:rPr>
        <w:t xml:space="preserve"> calibration stage we achieve a </w:t>
      </w:r>
      <m:oMath>
        <m:r>
          <w:rPr>
            <w:rFonts w:ascii="Cambria Math" w:eastAsiaTheme="minorEastAsia" w:hAnsi="Cambria Math"/>
          </w:rPr>
          <m:t>&gt;400</m:t>
        </m:r>
        <m:r>
          <m:rPr>
            <m:sty m:val="p"/>
          </m:rPr>
          <w:rPr>
            <w:rFonts w:ascii="Cambria Math" w:eastAsiaTheme="minorEastAsia" w:hAnsi="Cambria Math"/>
          </w:rPr>
          <m:t>mm</m:t>
        </m:r>
      </m:oMath>
      <w:r>
        <w:rPr>
          <w:rFonts w:eastAsiaTheme="minorEastAsia"/>
          <w:iCs/>
        </w:rPr>
        <w:t xml:space="preserve"> separation by placing the sensor on a fiberglass pole, but this in itself only permits rotation about a single axis </w:t>
      </w:r>
      <w:r w:rsidRPr="005A1B2D">
        <w:rPr>
          <w:i/>
          <w:iCs/>
          <w:color w:val="3B3838" w:themeColor="background2" w:themeShade="40"/>
        </w:rPr>
        <w:t>R</w:t>
      </w:r>
      <w:r w:rsidRPr="005A1B2D">
        <w:rPr>
          <w:i/>
          <w:iCs/>
          <w:color w:val="3B3838" w:themeColor="background2" w:themeShade="40"/>
          <w:vertAlign w:val="subscript"/>
        </w:rPr>
        <w:t>z</w:t>
      </w:r>
      <w:r>
        <w:rPr>
          <w:rFonts w:eastAsiaTheme="minorEastAsia"/>
          <w:iCs/>
        </w:rPr>
        <w:t xml:space="preserve">. The manual source and sensor fixtures in </w:t>
      </w:r>
      <w:r>
        <w:rPr>
          <w:highlight w:val="yellow"/>
        </w:rPr>
        <w:fldChar w:fldCharType="begin"/>
      </w:r>
      <w:r>
        <w:rPr>
          <w:highlight w:val="yellow"/>
        </w:rPr>
        <w:instrText xml:space="preserve"> REF _Ref84435529 \h </w:instrText>
      </w:r>
      <w:r>
        <w:rPr>
          <w:highlight w:val="yellow"/>
        </w:rPr>
      </w:r>
      <w:r>
        <w:rPr>
          <w:highlight w:val="yellow"/>
        </w:rPr>
        <w:fldChar w:fldCharType="separate"/>
      </w:r>
      <w:r w:rsidR="00862784">
        <w:t xml:space="preserve">Fig. </w:t>
      </w:r>
      <w:r w:rsidR="00862784">
        <w:rPr>
          <w:noProof/>
        </w:rPr>
        <w:t>4</w:t>
      </w:r>
      <w:r>
        <w:rPr>
          <w:highlight w:val="yellow"/>
        </w:rPr>
        <w:fldChar w:fldCharType="end"/>
      </w:r>
      <w:r w:rsidRPr="00D97A6D">
        <w:rPr>
          <w:noProof/>
          <w:color w:val="FF0000"/>
          <w:highlight w:val="yellow"/>
        </w:rPr>
        <mc:AlternateContent>
          <mc:Choice Requires="wpc">
            <w:drawing>
              <wp:anchor distT="0" distB="0" distL="114300" distR="114300" simplePos="0" relativeHeight="251692032" behindDoc="0" locked="0" layoutInCell="1" allowOverlap="0" wp14:anchorId="6EE4DB5D" wp14:editId="5CC07D1D">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AC569D" w14:textId="62E90DD9" w:rsidR="00517F29" w:rsidRDefault="00517F29" w:rsidP="00517F29">
                              <w:pPr>
                                <w:pStyle w:val="FigureCaption"/>
                              </w:pPr>
                              <w:bookmarkStart w:id="14" w:name="_Ref84435529"/>
                              <w:r>
                                <w:t xml:space="preserve">Fig. </w:t>
                              </w:r>
                              <w:r w:rsidR="007B4353">
                                <w:fldChar w:fldCharType="begin"/>
                              </w:r>
                              <w:r w:rsidR="007B4353">
                                <w:instrText xml:space="preserve"> SEQ Figure \* ARABIC </w:instrText>
                              </w:r>
                              <w:r w:rsidR="007B4353">
                                <w:fldChar w:fldCharType="separate"/>
                              </w:r>
                              <w:r w:rsidR="00F464F1">
                                <w:rPr>
                                  <w:noProof/>
                                </w:rPr>
                                <w:t>4</w:t>
                              </w:r>
                              <w:r w:rsidR="007B4353">
                                <w:rPr>
                                  <w:noProof/>
                                </w:rPr>
                                <w:fldChar w:fldCharType="end"/>
                              </w:r>
                              <w:bookmarkEnd w:id="14"/>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837C2F"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3FE4ED" w14:textId="77777777" w:rsidR="00517F29" w:rsidRPr="0089283D" w:rsidRDefault="00517F29" w:rsidP="00517F29">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3E275F" w14:textId="77777777" w:rsidR="00517F29" w:rsidRPr="0089283D" w:rsidRDefault="00517F29" w:rsidP="00517F29">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794818"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F9FBA"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2F88B3"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9C049B"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6EE4DB5D" id="_x0000_s1082" editas="canvas" style="position:absolute;left:0;text-align:left;margin-left:268.6pt;margin-top:1.65pt;width:252pt;height:242.8pt;z-index:251692032;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" o:allowoverlap="f">
                <v:shape id="_x0000_s1083" type="#_x0000_t75" style="position:absolute;width:32004;height:30835;visibility:visible;mso-wrap-style:square">
                  <v:fill o:detectmouseclick="t"/>
                  <v:path o:connecttype="none"/>
                </v:shape>
                <v:shape id="Text Box 91" o:spid="_x0000_s1084"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18AC569D" w14:textId="62E90DD9" w:rsidR="00517F29" w:rsidRDefault="00517F29" w:rsidP="00517F29">
                        <w:pPr>
                          <w:pStyle w:val="FigureCaption"/>
                        </w:pPr>
                        <w:bookmarkStart w:id="15" w:name="_Ref84435529"/>
                        <w:r>
                          <w:t xml:space="preserve">Fig. </w:t>
                        </w:r>
                        <w:r w:rsidR="007B4353">
                          <w:fldChar w:fldCharType="begin"/>
                        </w:r>
                        <w:r w:rsidR="007B4353">
                          <w:instrText xml:space="preserve"> SEQ Figure \* ARABIC </w:instrText>
                        </w:r>
                        <w:r w:rsidR="007B4353">
                          <w:fldChar w:fldCharType="separate"/>
                        </w:r>
                        <w:r w:rsidR="00F464F1">
                          <w:rPr>
                            <w:noProof/>
                          </w:rPr>
                          <w:t>4</w:t>
                        </w:r>
                        <w:r w:rsidR="007B4353">
                          <w:rPr>
                            <w:noProof/>
                          </w:rPr>
                          <w:fldChar w:fldCharType="end"/>
                        </w:r>
                        <w:bookmarkEnd w:id="15"/>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v:textbox>
                </v:shape>
                <v:shape id="Picture 12" o:spid="_x0000_s1085"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086"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26837C2F"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087"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088"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089"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1D3FE4ED" w14:textId="77777777" w:rsidR="00517F29" w:rsidRPr="0089283D" w:rsidRDefault="00517F29" w:rsidP="00517F29">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090"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373E275F" w14:textId="77777777" w:rsidR="00517F29" w:rsidRPr="0089283D" w:rsidRDefault="00517F29" w:rsidP="00517F29">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091"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66794818"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092"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55CF9FBA"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093"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094"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192F88B3"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095"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4F9C049B" w14:textId="77777777" w:rsidR="00517F29" w:rsidRPr="0089283D" w:rsidRDefault="00517F29" w:rsidP="00517F29">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096"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097"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t xml:space="preserve"> create additional 90º rotations of the source and sensor. The sensor fixture allows any sensor axis to be aligned with the stage </w:t>
      </w:r>
      <w:r w:rsidRPr="005A1B2D">
        <w:rPr>
          <w:i/>
          <w:iCs/>
          <w:color w:val="3B3838" w:themeColor="background2" w:themeShade="40"/>
        </w:rPr>
        <w:t>R</w:t>
      </w:r>
      <w:r w:rsidRPr="005A1B2D">
        <w:rPr>
          <w:i/>
          <w:iCs/>
          <w:color w:val="3B3838" w:themeColor="background2" w:themeShade="40"/>
          <w:vertAlign w:val="subscript"/>
        </w:rPr>
        <w:t>z</w:t>
      </w:r>
      <w:r>
        <w:t>, permitting automated testing on all axes, while the source fixture only supports certain 90º rotations. Broadly, rotation of the sensor helps to identify the sensor response, while rotations of the source identify the pattern of the source field.  The source and sensor responses are independent, so it is not necessary to evaluate the full cross product of source and sensor rotations.</w:t>
      </w:r>
    </w:p>
    <w:p w14:paraId="5E63A355" w14:textId="77777777" w:rsidR="00517F29" w:rsidRDefault="00517F29" w:rsidP="00517F29">
      <w:pPr>
        <w:pStyle w:val="Text"/>
      </w:pPr>
      <w:r>
        <w:t>Given the primary concern for sensor position error (compared to rotation), the accuracy of the source rotation fixture is particularly important, since source rotation error is converted to sensor position error by the source to sensor radius.</w:t>
      </w:r>
    </w:p>
    <w:p w14:paraId="2F7DCC8F" w14:textId="4FFA90E7" w:rsidR="00517F29" w:rsidRDefault="00517F29" w:rsidP="00517F29">
      <w:pPr>
        <w:pStyle w:val="Text"/>
        <w:rPr>
          <w:bCs/>
        </w:rPr>
      </w:pPr>
      <w:r>
        <w:rPr>
          <w:bCs/>
        </w:rPr>
        <w:t xml:space="preserve">The source and sensor fixtures are machined to be orthogonal and to have common origin between their rotational axes. Beyond that, positioning the actuated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bCs/>
        </w:rPr>
        <w:t xml:space="preserve"> axis coincident with the sensor fixture coordinates is the only precision mechanical alignment required. This is done by nulling the reading on a mechanical dial test indicator as th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bCs/>
        </w:rPr>
        <w:t xml:space="preserve"> and Z axes are moved. While it is crucial that the source and sensor fixtures </w:t>
      </w:r>
      <w:r w:rsidR="00662A39">
        <w:rPr>
          <w:bCs/>
        </w:rPr>
        <w:t xml:space="preserve">each </w:t>
      </w:r>
      <w:r>
        <w:rPr>
          <w:bCs/>
        </w:rPr>
        <w:t xml:space="preserve">have a single center of rotation </w:t>
      </w:r>
      <w:r w:rsidR="00662A39">
        <w:rPr>
          <w:bCs/>
        </w:rPr>
        <w:t>(defining</w:t>
      </w:r>
      <w:r>
        <w:rPr>
          <w:bCs/>
        </w:rPr>
        <w:t xml:space="preserve"> the fixture origin</w:t>
      </w:r>
      <w:r w:rsidR="00662A39">
        <w:rPr>
          <w:bCs/>
        </w:rPr>
        <w:t>)</w:t>
      </w:r>
      <w:r>
        <w:rPr>
          <w:bCs/>
        </w:rPr>
        <w:t>, the fixture transforms (§</w:t>
      </w:r>
      <w:r>
        <w:rPr>
          <w:bCs/>
        </w:rPr>
        <w:fldChar w:fldCharType="begin"/>
      </w:r>
      <w:r>
        <w:rPr>
          <w:bCs/>
        </w:rPr>
        <w:instrText xml:space="preserve"> REF _Ref84437640 \r \h </w:instrText>
      </w:r>
      <w:r>
        <w:rPr>
          <w:bCs/>
        </w:rPr>
      </w:r>
      <w:r>
        <w:rPr>
          <w:bCs/>
        </w:rPr>
        <w:fldChar w:fldCharType="separate"/>
      </w:r>
      <w:r w:rsidR="00F464F1">
        <w:rPr>
          <w:bCs/>
        </w:rPr>
        <w:t>IV.D</w:t>
      </w:r>
      <w:r>
        <w:rPr>
          <w:bCs/>
        </w:rPr>
        <w:fldChar w:fldCharType="end"/>
      </w:r>
      <w:r>
        <w:rPr>
          <w:bCs/>
        </w:rPr>
        <w:t xml:space="preserve">) permit us to leave ill-defined the mechanical relation between the source and sensor and their fixtures. </w:t>
      </w:r>
      <w:r w:rsidRPr="00B545DC">
        <w:rPr>
          <w:bCs/>
          <w:highlight w:val="yellow"/>
        </w:rPr>
        <w:t>Stage accuracy/repeatability</w:t>
      </w:r>
    </w:p>
    <w:p w14:paraId="081D4F7D" w14:textId="77777777" w:rsidR="00517F29" w:rsidRDefault="00517F29" w:rsidP="00517F29">
      <w:pPr>
        <w:pStyle w:val="Text"/>
        <w:rPr>
          <w:bCs/>
        </w:rPr>
      </w:pPr>
      <w:r>
        <w:rPr>
          <w:rFonts w:eastAsiaTheme="minorEastAsia"/>
          <w:iCs/>
        </w:rPr>
        <w:t>(</w:t>
      </w:r>
      <w:r>
        <w:t>The use of this pole does create stronger demands on the ideality of the stage motion, with minimal incidental off-axis motion (runout).</w:t>
      </w:r>
    </w:p>
    <w:p w14:paraId="677F111A" w14:textId="77777777" w:rsidR="00517F29" w:rsidRDefault="00517F29" w:rsidP="00517F29">
      <w:pPr>
        <w:pStyle w:val="Text"/>
      </w:pPr>
      <w:r w:rsidRPr="007059A8">
        <w:rPr>
          <w:highlight w:val="yellow"/>
        </w:rPr>
        <w:t>[fixture position thumbnail pictures]</w:t>
      </w:r>
      <w:r>
        <w:t xml:space="preserve">  </w:t>
      </w:r>
    </w:p>
    <w:p w14:paraId="10BFF01C" w14:textId="77777777" w:rsidR="00517F29" w:rsidRDefault="00517F29" w:rsidP="00517F29">
      <w:pPr>
        <w:pStyle w:val="Text"/>
      </w:pPr>
      <w:r w:rsidRPr="00CB0C9C">
        <w:rPr>
          <w:highlight w:val="yellow"/>
        </w:rPr>
        <w:t>[pictures, more details of stage, fixtures, discussion of using surface plates and machining measurement tools</w:t>
      </w:r>
      <w:r>
        <w:rPr>
          <w:highlight w:val="yellow"/>
        </w:rPr>
        <w:t>, move with backlash, stage performance test stats?</w:t>
      </w:r>
      <w:r w:rsidRPr="00CB0C9C">
        <w:rPr>
          <w:highlight w:val="yellow"/>
        </w:rPr>
        <w:t>]</w:t>
      </w:r>
    </w:p>
    <w:p w14:paraId="2586AF31" w14:textId="5BCF6FF0" w:rsidR="00E056F7" w:rsidRDefault="00E056F7" w:rsidP="00E056F7">
      <w:pPr>
        <w:pStyle w:val="Heading1"/>
      </w:pPr>
      <w:r>
        <w:t xml:space="preserve">Optimization </w:t>
      </w:r>
      <w:r w:rsidR="0041579F">
        <w:t>constraint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1A5032F7" w:rsidR="00825FFF" w:rsidRDefault="00E90EE2" w:rsidP="00662A39">
      <w:pPr>
        <w:pStyle w:val="Text"/>
        <w:ind w:firstLine="0"/>
      </w:pPr>
      <w:r>
        <w:t>This gives</w:t>
      </w:r>
      <w:r w:rsidR="00825FFF">
        <w:t xml:space="preserve"> 54 </w:t>
      </w:r>
      <w:r w:rsidR="00AB4581">
        <w:t xml:space="preserve">potential </w:t>
      </w:r>
      <w:r w:rsidR="00825FFF">
        <w:t>optimization variables</w:t>
      </w:r>
      <w:r w:rsidR="00662A39">
        <w:t>, but we</w:t>
      </w:r>
      <w:r w:rsidR="00825FFF">
        <w:t xml:space="preserve"> do not optimize all these variables</w:t>
      </w:r>
      <w:r w:rsidR="00AB4581">
        <w:t xml:space="preserve"> </w:t>
      </w:r>
      <w:r w:rsidR="00AB4581">
        <w:t>simultaneously</w:t>
      </w:r>
      <w:r w:rsidR="00662A39">
        <w:t>. One reason is that t</w:t>
      </w:r>
      <w:r w:rsidR="00825FFF">
        <w:t>here are redundant degrees of freedom in the model</w:t>
      </w:r>
      <w:r w:rsidR="00AB4581">
        <w:t>. T</w:t>
      </w:r>
      <w:r w:rsidR="00825FFF">
        <w:t xml:space="preserve">hese variables tend to “run away” in </w:t>
      </w:r>
      <w:r w:rsidR="009733AC">
        <w:t>opposing</w:t>
      </w:r>
      <w:r w:rsidR="00825FFF">
        <w:t xml:space="preserve"> directions, to no effect, but preventing convergence.</w:t>
      </w:r>
      <w:r w:rsidR="00662A39">
        <w:t xml:space="preserve"> (See also </w:t>
      </w:r>
      <w:r w:rsidR="00662A39" w:rsidRPr="00662A39">
        <w:rPr>
          <w:highlight w:val="yellow"/>
        </w:rPr>
        <w:t>ref appendix</w:t>
      </w:r>
      <w:r w:rsidR="00662A39">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7B4353"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7B4353"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1E663F81" w:rsidR="00CB2B43" w:rsidRDefault="00CB2B43" w:rsidP="00CB2B43">
            <w:pPr>
              <w:pStyle w:val="Text"/>
              <w:ind w:firstLine="0"/>
              <w:jc w:val="right"/>
            </w:pPr>
            <w:bookmarkStart w:id="16" w:name="_Ref84440554"/>
            <w:r>
              <w:t>(</w:t>
            </w:r>
            <w:r w:rsidR="007B4353">
              <w:fldChar w:fldCharType="begin"/>
            </w:r>
            <w:r w:rsidR="007B4353">
              <w:instrText xml:space="preserve"> SEQ Equation \* ARABIC </w:instrText>
            </w:r>
            <w:r w:rsidR="007B4353">
              <w:fldChar w:fldCharType="separate"/>
            </w:r>
            <w:r w:rsidR="00E82CE9">
              <w:rPr>
                <w:noProof/>
              </w:rPr>
              <w:t>6</w:t>
            </w:r>
            <w:r w:rsidR="007B4353">
              <w:rPr>
                <w:noProof/>
              </w:rPr>
              <w:fldChar w:fldCharType="end"/>
            </w:r>
            <w:r>
              <w:t>)</w:t>
            </w:r>
            <w:bookmarkEnd w:id="16"/>
          </w:p>
        </w:tc>
      </w:tr>
      <w:tr w:rsidR="00CB2B43" w14:paraId="406FB74D" w14:textId="77777777" w:rsidTr="00CB2B43">
        <w:trPr>
          <w:trHeight w:val="305"/>
        </w:trPr>
        <w:tc>
          <w:tcPr>
            <w:tcW w:w="4410" w:type="dxa"/>
          </w:tcPr>
          <w:p w14:paraId="25BD783D" w14:textId="7B0357AB" w:rsidR="00CB2B43" w:rsidRDefault="007B4353"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745C374C"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To constrain the </w:t>
      </w:r>
      <w:r>
        <w:lastRenderedPageBreak/>
        <w:t xml:space="preserve">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7B4353"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m:t>
                            </m:r>
                            <m:r>
                              <m:rPr>
                                <m:sty m:val="p"/>
                              </m:rPr>
                              <w:rPr>
                                <w:rFonts w:ascii="Cambria Math" w:hAnsi="Cambria Math"/>
                              </w:rPr>
                              <m:t>z</m:t>
                            </m:r>
                          </m:sub>
                        </m:sSub>
                      </m:e>
                    </m:mr>
                  </m:m>
                </m:e>
              </m:d>
            </m:e>
            <m:sup>
              <m:r>
                <w:rPr>
                  <w:rFonts w:ascii="Cambria Math" w:hAnsi="Cambria Math"/>
                </w:rPr>
                <m:t>T</m:t>
              </m:r>
            </m:sup>
          </m:sSup>
        </m:oMath>
      </m:oMathPara>
    </w:p>
    <w:p w14:paraId="23E36E48" w14:textId="1684002C" w:rsidR="00AB4581" w:rsidRPr="00662A39" w:rsidRDefault="00AB4581"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m:t>
                  </m:r>
                  <m:r>
                    <w:rPr>
                      <w:rFonts w:ascii="Cambria Math" w:hAnsi="Cambria Math"/>
                    </w:rPr>
                    <m:t>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m:t>
                                </m:r>
                                <m:r>
                                  <w:rPr>
                                    <w:rFonts w:ascii="Cambria Math" w:hAnsi="Cambria Math"/>
                                  </w:rPr>
                                  <m:t>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m:t>
                                </m:r>
                                <m:r>
                                  <w:rPr>
                                    <w:rFonts w:ascii="Cambria Math" w:hAnsi="Cambria Math"/>
                                  </w:rPr>
                                  <m:t>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w:t>
      </w:r>
      <w:r>
        <w:t xml:space="preserve"> fixture transforms </w:t>
      </w:r>
      <w:r>
        <w:t>to</w:t>
      </w:r>
      <w:r>
        <w:t xml:space="preserve"> absorb any </w:t>
      </w:r>
      <w:r>
        <w:t xml:space="preserve">pose </w:t>
      </w:r>
      <w:r>
        <w:t>offset between the Z coil and the fixture.</w:t>
      </w:r>
    </w:p>
    <w:p w14:paraId="12DAE03B" w14:textId="242F0807" w:rsidR="00F64625" w:rsidRDefault="00F64625" w:rsidP="00F64625">
      <w:pPr>
        <w:pStyle w:val="Text"/>
      </w:pPr>
      <w:r>
        <w:t>The source and sensor gains (moment magnitudes) are not independently measurable; we only observe the product of the two.  So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w:t>
      </w:r>
      <w:r w:rsidR="0008265C">
        <w:rPr>
          <w:noProof/>
        </w:rPr>
        <mc:AlternateContent>
          <mc:Choice Requires="wpc">
            <w:drawing>
              <wp:anchor distT="0" distB="0" distL="114300" distR="114300" simplePos="0" relativeHeight="251697152" behindDoc="0" locked="0" layoutInCell="1" allowOverlap="1" wp14:anchorId="472C17F4" wp14:editId="3B0E0300">
                <wp:simplePos x="0" y="0"/>
                <wp:positionH relativeFrom="column">
                  <wp:posOffset>3383280</wp:posOffset>
                </wp:positionH>
                <wp:positionV relativeFrom="paragraph">
                  <wp:posOffset>248285</wp:posOffset>
                </wp:positionV>
                <wp:extent cx="3209290" cy="1512570"/>
                <wp:effectExtent l="0" t="0" r="0" b="0"/>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080002"/>
                            <a:ext cx="3200399" cy="409433"/>
                          </a:xfrm>
                          <a:prstGeom prst="rect">
                            <a:avLst/>
                          </a:prstGeom>
                          <a:solidFill>
                            <a:srgbClr val="FFFFFF"/>
                          </a:solidFill>
                          <a:ln>
                            <a:noFill/>
                          </a:ln>
                        </wps:spPr>
                        <wps:txbx>
                          <w:txbxContent>
                            <w:p w14:paraId="56EE4F66" w14:textId="4DCDF184" w:rsidR="00C760F1" w:rsidRPr="00C760F1" w:rsidRDefault="00050FB8" w:rsidP="00C760F1">
                              <w:pPr>
                                <w:pStyle w:val="FigureCaption"/>
                                <w:rPr>
                                  <w:bCs/>
                                </w:rPr>
                              </w:pPr>
                              <w:bookmarkStart w:id="17" w:name="_Ref84519134"/>
                              <w:r w:rsidRPr="008C08E1">
                                <w:t xml:space="preserve">Fig. </w:t>
                              </w:r>
                              <w:r>
                                <w:fldChar w:fldCharType="begin"/>
                              </w:r>
                              <w:r>
                                <w:instrText xml:space="preserve"> SEQ Figure \* ARABIC </w:instrText>
                              </w:r>
                              <w:r>
                                <w:fldChar w:fldCharType="separate"/>
                              </w:r>
                              <w:r w:rsidR="0008265C">
                                <w:rPr>
                                  <w:noProof/>
                                </w:rPr>
                                <w:t>5</w:t>
                              </w:r>
                              <w:r>
                                <w:rPr>
                                  <w:noProof/>
                                </w:rPr>
                                <w:fldChar w:fldCharType="end"/>
                              </w:r>
                              <w:bookmarkEnd w:id="17"/>
                              <w:r w:rsidRPr="008C08E1">
                                <w:t xml:space="preserve">: </w:t>
                              </w:r>
                              <w:r>
                                <w:t xml:space="preserve">Pose diagram for kinematics </w:t>
                              </w:r>
                              <w:r>
                                <w:t xml:space="preserve">of </w:t>
                              </w:r>
                              <w:r>
                                <w:t xml:space="preserve">measurement </w:t>
                              </w:r>
                              <w:r>
                                <w:t>error</w:t>
                              </w:r>
                              <w:r>
                                <w:t xml:space="preserve">. </w:t>
                              </w:r>
                              <m:oMath>
                                <m:acc>
                                  <m:accPr>
                                    <m:chr m:val="̃"/>
                                    <m:ctrlPr>
                                      <w:rPr>
                                        <w:rFonts w:ascii="Cambria Math" w:hAnsi="Cambria Math"/>
                                        <w:b/>
                                        <w:bCs/>
                                        <w:i/>
                                        <w:iCs/>
                                      </w:rPr>
                                    </m:ctrlPr>
                                  </m:accPr>
                                  <m:e>
                                    <m:r>
                                      <m:rPr>
                                        <m:sty m:val="bi"/>
                                      </m:rPr>
                                      <w:rPr>
                                        <w:rFonts w:ascii="Cambria Math" w:hAnsi="Cambria Math"/>
                                      </w:rPr>
                                      <m:t>P</m:t>
                                    </m:r>
                                  </m:e>
                                </m:acc>
                              </m:oMath>
                              <w:r w:rsidR="00C760F1">
                                <w:rPr>
                                  <w:b/>
                                  <w:bCs/>
                                  <w:iCs/>
                                </w:rPr>
                                <w:t xml:space="preserve"> </w:t>
                              </w:r>
                              <w:r w:rsidR="00C760F1">
                                <w:t xml:space="preserve">is the tracker output and </w:t>
                              </w:r>
                              <m:oMath>
                                <m:r>
                                  <m:rPr>
                                    <m:sty m:val="bi"/>
                                  </m:rPr>
                                  <w:rPr>
                                    <w:rFonts w:ascii="Cambria Math" w:hAnsi="Cambria Math"/>
                                  </w:rPr>
                                  <m:t>E</m:t>
                                </m:r>
                              </m:oMath>
                              <w:r w:rsidR="00C760F1">
                                <w:rPr>
                                  <w:b/>
                                  <w:bCs/>
                                  <w:iCs/>
                                </w:rPr>
                                <w:t xml:space="preserve"> </w:t>
                              </w:r>
                              <w:r w:rsidR="00C760F1">
                                <w:rPr>
                                  <w:iCs/>
                                </w:rPr>
                                <w:t>is the error</w:t>
                              </w:r>
                              <w:r w:rsidR="0008265C">
                                <w:rPr>
                                  <w:iCs/>
                                </w:rPr>
                                <w:t xml:space="preserve"> in this output</w:t>
                              </w:r>
                              <w:r w:rsidR="00C760F1">
                                <w:rPr>
                                  <w:iCs/>
                                </w:rPr>
                                <w:t xml:space="preserve">. </w:t>
                              </w:r>
                              <m:oMath>
                                <m:r>
                                  <m:rPr>
                                    <m:sty m:val="bi"/>
                                  </m:rPr>
                                  <w:rPr>
                                    <w:rFonts w:ascii="Cambria Math" w:hAnsi="Cambria Math"/>
                                  </w:rPr>
                                  <m:t>P</m:t>
                                </m:r>
                              </m:oMath>
                              <w:r w:rsidR="00C760F1">
                                <w:rPr>
                                  <w:b/>
                                </w:rPr>
                                <w:t xml:space="preserve"> </w:t>
                              </w:r>
                              <w:r w:rsidR="00C760F1">
                                <w:rPr>
                                  <w:bCs/>
                                </w:rPr>
                                <w:t xml:space="preserve">is </w:t>
                              </w:r>
                              <w:r w:rsidR="0008265C">
                                <w:rPr>
                                  <w:bCs/>
                                </w:rPr>
                                <w:t xml:space="preserve">the </w:t>
                              </w:r>
                              <w:r w:rsidR="00C760F1">
                                <w:rPr>
                                  <w:bCs/>
                                </w:rPr>
                                <w:t xml:space="preserve">ideal perfectly accurate pose, which is not directly known, </w:t>
                              </w:r>
                              <w:r w:rsidR="0008265C">
                                <w:rPr>
                                  <w:bCs/>
                                </w:rPr>
                                <w:t xml:space="preserve">but rather </w:t>
                              </w:r>
                              <w:r w:rsidR="00C760F1">
                                <w:rPr>
                                  <w:bCs/>
                                </w:rPr>
                                <w:t>constructed from the stage kinematics.</w:t>
                              </w: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071507" y="385877"/>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234222" y="50699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696419" y="506997"/>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a:endCxn id="70" idx="1"/>
                        </wps:cNvCnPr>
                        <wps:spPr bwMode="auto">
                          <a:xfrm>
                            <a:off x="579813" y="573737"/>
                            <a:ext cx="2116606" cy="0"/>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1057511" y="842126"/>
                            <a:ext cx="1201611" cy="171450"/>
                          </a:xfrm>
                          <a:prstGeom prst="rect">
                            <a:avLst/>
                          </a:prstGeom>
                          <a:noFill/>
                          <a:ln w="9525">
                            <a:noFill/>
                            <a:miter lim="800000"/>
                            <a:headEnd/>
                            <a:tailEnd/>
                          </a:ln>
                        </wps:spPr>
                        <wps:txbx>
                          <w:txbxContent>
                            <w:p w14:paraId="2C5D62FB" w14:textId="480A222C" w:rsidR="000917BF" w:rsidRDefault="000917BF"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553350" y="615545"/>
                            <a:ext cx="2158454" cy="216011"/>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Freeform: Shape 125"/>
                        <wps:cNvSpPr/>
                        <wps:spPr>
                          <a:xfrm flipV="1">
                            <a:off x="572448" y="262837"/>
                            <a:ext cx="825076" cy="256626"/>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60693"/>
                              <a:gd name="connsiteY0" fmla="*/ 0 h 879604"/>
                              <a:gd name="connsiteX1" fmla="*/ 565554 w 2060693"/>
                              <a:gd name="connsiteY1" fmla="*/ 820365 h 879604"/>
                              <a:gd name="connsiteX2" fmla="*/ 1614864 w 2060693"/>
                              <a:gd name="connsiteY2" fmla="*/ 790555 h 879604"/>
                              <a:gd name="connsiteX3" fmla="*/ 2060693 w 2060693"/>
                              <a:gd name="connsiteY3" fmla="*/ 626236 h 879604"/>
                              <a:gd name="connsiteX0" fmla="*/ 0 w 2060693"/>
                              <a:gd name="connsiteY0" fmla="*/ 0 h 879600"/>
                              <a:gd name="connsiteX1" fmla="*/ 881323 w 2060693"/>
                              <a:gd name="connsiteY1" fmla="*/ 820364 h 879600"/>
                              <a:gd name="connsiteX2" fmla="*/ 1614864 w 2060693"/>
                              <a:gd name="connsiteY2" fmla="*/ 790555 h 879600"/>
                              <a:gd name="connsiteX3" fmla="*/ 2060693 w 2060693"/>
                              <a:gd name="connsiteY3" fmla="*/ 626236 h 879600"/>
                              <a:gd name="connsiteX0" fmla="*/ 0 w 2107056"/>
                              <a:gd name="connsiteY0" fmla="*/ 0 h 879604"/>
                              <a:gd name="connsiteX1" fmla="*/ 881323 w 2107056"/>
                              <a:gd name="connsiteY1" fmla="*/ 820364 h 879604"/>
                              <a:gd name="connsiteX2" fmla="*/ 1614864 w 2107056"/>
                              <a:gd name="connsiteY2" fmla="*/ 790555 h 879604"/>
                              <a:gd name="connsiteX3" fmla="*/ 2107056 w 2107056"/>
                              <a:gd name="connsiteY3" fmla="*/ 734076 h 879604"/>
                              <a:gd name="connsiteX0" fmla="*/ 0 w 2107056"/>
                              <a:gd name="connsiteY0" fmla="*/ 0 h 805655"/>
                              <a:gd name="connsiteX1" fmla="*/ 881323 w 2107056"/>
                              <a:gd name="connsiteY1" fmla="*/ 666306 h 805655"/>
                              <a:gd name="connsiteX2" fmla="*/ 1614864 w 2107056"/>
                              <a:gd name="connsiteY2" fmla="*/ 790555 h 805655"/>
                              <a:gd name="connsiteX3" fmla="*/ 2107056 w 2107056"/>
                              <a:gd name="connsiteY3" fmla="*/ 734076 h 805655"/>
                              <a:gd name="connsiteX0" fmla="*/ 0 w 2107056"/>
                              <a:gd name="connsiteY0" fmla="*/ 0 h 758415"/>
                              <a:gd name="connsiteX1" fmla="*/ 881323 w 2107056"/>
                              <a:gd name="connsiteY1" fmla="*/ 666306 h 758415"/>
                              <a:gd name="connsiteX2" fmla="*/ 1614864 w 2107056"/>
                              <a:gd name="connsiteY2" fmla="*/ 728930 h 758415"/>
                              <a:gd name="connsiteX3" fmla="*/ 2107056 w 2107056"/>
                              <a:gd name="connsiteY3" fmla="*/ 734076 h 758415"/>
                              <a:gd name="connsiteX0" fmla="*/ 0 w 2107056"/>
                              <a:gd name="connsiteY0" fmla="*/ 0 h 739400"/>
                              <a:gd name="connsiteX1" fmla="*/ 662759 w 2107056"/>
                              <a:gd name="connsiteY1" fmla="*/ 510183 h 739400"/>
                              <a:gd name="connsiteX2" fmla="*/ 1614864 w 2107056"/>
                              <a:gd name="connsiteY2" fmla="*/ 728930 h 739400"/>
                              <a:gd name="connsiteX3" fmla="*/ 2107056 w 2107056"/>
                              <a:gd name="connsiteY3" fmla="*/ 734076 h 739400"/>
                              <a:gd name="connsiteX0" fmla="*/ 0 w 2107056"/>
                              <a:gd name="connsiteY0" fmla="*/ 0 h 734077"/>
                              <a:gd name="connsiteX1" fmla="*/ 662759 w 2107056"/>
                              <a:gd name="connsiteY1" fmla="*/ 510183 h 734077"/>
                              <a:gd name="connsiteX2" fmla="*/ 2107056 w 2107056"/>
                              <a:gd name="connsiteY2" fmla="*/ 734076 h 734077"/>
                              <a:gd name="connsiteX0" fmla="*/ 0 w 2107056"/>
                              <a:gd name="connsiteY0" fmla="*/ 0 h 760751"/>
                              <a:gd name="connsiteX1" fmla="*/ 1291960 w 2107056"/>
                              <a:gd name="connsiteY1" fmla="*/ 710457 h 760751"/>
                              <a:gd name="connsiteX2" fmla="*/ 2107056 w 2107056"/>
                              <a:gd name="connsiteY2" fmla="*/ 734076 h 760751"/>
                              <a:gd name="connsiteX0" fmla="*/ 0 w 2107056"/>
                              <a:gd name="connsiteY0" fmla="*/ 0 h 734077"/>
                              <a:gd name="connsiteX1" fmla="*/ 1053525 w 2107056"/>
                              <a:gd name="connsiteY1" fmla="*/ 555955 h 734077"/>
                              <a:gd name="connsiteX2" fmla="*/ 2107056 w 2107056"/>
                              <a:gd name="connsiteY2" fmla="*/ 734076 h 734077"/>
                              <a:gd name="connsiteX0" fmla="*/ 0 w 2107056"/>
                              <a:gd name="connsiteY0" fmla="*/ 0 h 734077"/>
                              <a:gd name="connsiteX1" fmla="*/ 1046903 w 2107056"/>
                              <a:gd name="connsiteY1" fmla="*/ 648390 h 734077"/>
                              <a:gd name="connsiteX2" fmla="*/ 2107056 w 2107056"/>
                              <a:gd name="connsiteY2" fmla="*/ 734076 h 734077"/>
                              <a:gd name="connsiteX0" fmla="*/ 0 w 2107056"/>
                              <a:gd name="connsiteY0" fmla="*/ 0 h 750322"/>
                              <a:gd name="connsiteX1" fmla="*/ 1046903 w 2107056"/>
                              <a:gd name="connsiteY1" fmla="*/ 648390 h 750322"/>
                              <a:gd name="connsiteX2" fmla="*/ 2107056 w 2107056"/>
                              <a:gd name="connsiteY2" fmla="*/ 734076 h 750322"/>
                              <a:gd name="connsiteX0" fmla="*/ 0 w 2107056"/>
                              <a:gd name="connsiteY0" fmla="*/ 0 h 739942"/>
                              <a:gd name="connsiteX1" fmla="*/ 1046904 w 2107056"/>
                              <a:gd name="connsiteY1" fmla="*/ 580438 h 739942"/>
                              <a:gd name="connsiteX2" fmla="*/ 2107056 w 2107056"/>
                              <a:gd name="connsiteY2" fmla="*/ 734076 h 739942"/>
                            </a:gdLst>
                            <a:ahLst/>
                            <a:cxnLst>
                              <a:cxn ang="0">
                                <a:pos x="connsiteX0" y="connsiteY0"/>
                              </a:cxn>
                              <a:cxn ang="0">
                                <a:pos x="connsiteX1" y="connsiteY1"/>
                              </a:cxn>
                              <a:cxn ang="0">
                                <a:pos x="connsiteX2" y="connsiteY2"/>
                              </a:cxn>
                            </a:cxnLst>
                            <a:rect l="l" t="t" r="r" b="b"/>
                            <a:pathLst>
                              <a:path w="2107056" h="739942">
                                <a:moveTo>
                                  <a:pt x="0" y="0"/>
                                </a:moveTo>
                                <a:cubicBezTo>
                                  <a:pt x="354302" y="117637"/>
                                  <a:pt x="695728" y="458092"/>
                                  <a:pt x="1046904" y="580438"/>
                                </a:cubicBezTo>
                                <a:cubicBezTo>
                                  <a:pt x="1398080" y="702784"/>
                                  <a:pt x="1788716" y="759211"/>
                                  <a:pt x="2107056" y="734076"/>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1073760" y="58838"/>
                            <a:ext cx="310515" cy="264795"/>
                          </a:xfrm>
                          <a:prstGeom prst="rect">
                            <a:avLst/>
                          </a:prstGeom>
                          <a:solidFill>
                            <a:srgbClr val="FFFFFF">
                              <a:alpha val="0"/>
                            </a:srgbClr>
                          </a:solidFill>
                          <a:ln>
                            <a:noFill/>
                          </a:ln>
                        </wps:spPr>
                        <wps:txbx>
                          <w:txbxContent>
                            <w:p w14:paraId="0E8008F4" w14:textId="281BFA4B" w:rsidR="000917BF" w:rsidRDefault="000917BF"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390456" y="19027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3" name="Freeform: Shape 133"/>
                        <wps:cNvSpPr/>
                        <wps:spPr>
                          <a:xfrm>
                            <a:off x="1944280" y="263952"/>
                            <a:ext cx="747806" cy="243046"/>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60693"/>
                              <a:gd name="connsiteY0" fmla="*/ 0 h 879604"/>
                              <a:gd name="connsiteX1" fmla="*/ 565554 w 2060693"/>
                              <a:gd name="connsiteY1" fmla="*/ 820365 h 879604"/>
                              <a:gd name="connsiteX2" fmla="*/ 1614864 w 2060693"/>
                              <a:gd name="connsiteY2" fmla="*/ 790555 h 879604"/>
                              <a:gd name="connsiteX3" fmla="*/ 2060693 w 2060693"/>
                              <a:gd name="connsiteY3" fmla="*/ 626236 h 879604"/>
                              <a:gd name="connsiteX0" fmla="*/ 0 w 2060693"/>
                              <a:gd name="connsiteY0" fmla="*/ 0 h 879600"/>
                              <a:gd name="connsiteX1" fmla="*/ 881323 w 2060693"/>
                              <a:gd name="connsiteY1" fmla="*/ 820364 h 879600"/>
                              <a:gd name="connsiteX2" fmla="*/ 1614864 w 2060693"/>
                              <a:gd name="connsiteY2" fmla="*/ 790555 h 879600"/>
                              <a:gd name="connsiteX3" fmla="*/ 2060693 w 2060693"/>
                              <a:gd name="connsiteY3" fmla="*/ 626236 h 879600"/>
                              <a:gd name="connsiteX0" fmla="*/ 0 w 2107056"/>
                              <a:gd name="connsiteY0" fmla="*/ 0 h 879604"/>
                              <a:gd name="connsiteX1" fmla="*/ 881323 w 2107056"/>
                              <a:gd name="connsiteY1" fmla="*/ 820364 h 879604"/>
                              <a:gd name="connsiteX2" fmla="*/ 1614864 w 2107056"/>
                              <a:gd name="connsiteY2" fmla="*/ 790555 h 879604"/>
                              <a:gd name="connsiteX3" fmla="*/ 2107056 w 2107056"/>
                              <a:gd name="connsiteY3" fmla="*/ 734076 h 879604"/>
                              <a:gd name="connsiteX0" fmla="*/ 0 w 2107056"/>
                              <a:gd name="connsiteY0" fmla="*/ 0 h 805655"/>
                              <a:gd name="connsiteX1" fmla="*/ 881323 w 2107056"/>
                              <a:gd name="connsiteY1" fmla="*/ 666306 h 805655"/>
                              <a:gd name="connsiteX2" fmla="*/ 1614864 w 2107056"/>
                              <a:gd name="connsiteY2" fmla="*/ 790555 h 805655"/>
                              <a:gd name="connsiteX3" fmla="*/ 2107056 w 2107056"/>
                              <a:gd name="connsiteY3" fmla="*/ 734076 h 805655"/>
                              <a:gd name="connsiteX0" fmla="*/ 0 w 2107056"/>
                              <a:gd name="connsiteY0" fmla="*/ 0 h 758415"/>
                              <a:gd name="connsiteX1" fmla="*/ 881323 w 2107056"/>
                              <a:gd name="connsiteY1" fmla="*/ 666306 h 758415"/>
                              <a:gd name="connsiteX2" fmla="*/ 1614864 w 2107056"/>
                              <a:gd name="connsiteY2" fmla="*/ 728930 h 758415"/>
                              <a:gd name="connsiteX3" fmla="*/ 2107056 w 2107056"/>
                              <a:gd name="connsiteY3" fmla="*/ 734076 h 758415"/>
                              <a:gd name="connsiteX0" fmla="*/ 0 w 2107056"/>
                              <a:gd name="connsiteY0" fmla="*/ 0 h 739400"/>
                              <a:gd name="connsiteX1" fmla="*/ 662759 w 2107056"/>
                              <a:gd name="connsiteY1" fmla="*/ 510183 h 739400"/>
                              <a:gd name="connsiteX2" fmla="*/ 1614864 w 2107056"/>
                              <a:gd name="connsiteY2" fmla="*/ 728930 h 739400"/>
                              <a:gd name="connsiteX3" fmla="*/ 2107056 w 2107056"/>
                              <a:gd name="connsiteY3" fmla="*/ 734076 h 739400"/>
                              <a:gd name="connsiteX0" fmla="*/ 0 w 2107056"/>
                              <a:gd name="connsiteY0" fmla="*/ 0 h 734077"/>
                              <a:gd name="connsiteX1" fmla="*/ 662759 w 2107056"/>
                              <a:gd name="connsiteY1" fmla="*/ 510183 h 734077"/>
                              <a:gd name="connsiteX2" fmla="*/ 2107056 w 2107056"/>
                              <a:gd name="connsiteY2" fmla="*/ 734076 h 734077"/>
                              <a:gd name="connsiteX0" fmla="*/ 0 w 2107056"/>
                              <a:gd name="connsiteY0" fmla="*/ 0 h 760751"/>
                              <a:gd name="connsiteX1" fmla="*/ 1291960 w 2107056"/>
                              <a:gd name="connsiteY1" fmla="*/ 710457 h 760751"/>
                              <a:gd name="connsiteX2" fmla="*/ 2107056 w 2107056"/>
                              <a:gd name="connsiteY2" fmla="*/ 734076 h 760751"/>
                              <a:gd name="connsiteX0" fmla="*/ 0 w 2107056"/>
                              <a:gd name="connsiteY0" fmla="*/ 0 h 734077"/>
                              <a:gd name="connsiteX1" fmla="*/ 1053525 w 2107056"/>
                              <a:gd name="connsiteY1" fmla="*/ 555955 h 734077"/>
                              <a:gd name="connsiteX2" fmla="*/ 2107056 w 2107056"/>
                              <a:gd name="connsiteY2" fmla="*/ 734076 h 734077"/>
                              <a:gd name="connsiteX0" fmla="*/ 0 w 2107056"/>
                              <a:gd name="connsiteY0" fmla="*/ 0 h 734077"/>
                              <a:gd name="connsiteX1" fmla="*/ 1046903 w 2107056"/>
                              <a:gd name="connsiteY1" fmla="*/ 648390 h 734077"/>
                              <a:gd name="connsiteX2" fmla="*/ 2107056 w 2107056"/>
                              <a:gd name="connsiteY2" fmla="*/ 734076 h 734077"/>
                              <a:gd name="connsiteX0" fmla="*/ 0 w 1895098"/>
                              <a:gd name="connsiteY0" fmla="*/ 0 h 1675382"/>
                              <a:gd name="connsiteX1" fmla="*/ 1046903 w 1895098"/>
                              <a:gd name="connsiteY1" fmla="*/ 648390 h 1675382"/>
                              <a:gd name="connsiteX2" fmla="*/ 1895098 w 1895098"/>
                              <a:gd name="connsiteY2" fmla="*/ 1675382 h 1675382"/>
                              <a:gd name="connsiteX0" fmla="*/ 37000 w 958418"/>
                              <a:gd name="connsiteY0" fmla="*/ 401452 h 1042941"/>
                              <a:gd name="connsiteX1" fmla="*/ 110223 w 958418"/>
                              <a:gd name="connsiteY1" fmla="*/ 15949 h 1042941"/>
                              <a:gd name="connsiteX2" fmla="*/ 958418 w 958418"/>
                              <a:gd name="connsiteY2" fmla="*/ 1042941 h 1042941"/>
                              <a:gd name="connsiteX0" fmla="*/ 0 w 921418"/>
                              <a:gd name="connsiteY0" fmla="*/ 0 h 641489"/>
                              <a:gd name="connsiteX1" fmla="*/ 510387 w 921418"/>
                              <a:gd name="connsiteY1" fmla="*/ 69020 h 641489"/>
                              <a:gd name="connsiteX2" fmla="*/ 921418 w 921418"/>
                              <a:gd name="connsiteY2" fmla="*/ 641489 h 641489"/>
                              <a:gd name="connsiteX0" fmla="*/ 0 w 921418"/>
                              <a:gd name="connsiteY0" fmla="*/ 0 h 641489"/>
                              <a:gd name="connsiteX1" fmla="*/ 497139 w 921418"/>
                              <a:gd name="connsiteY1" fmla="*/ 201306 h 641489"/>
                              <a:gd name="connsiteX2" fmla="*/ 921418 w 921418"/>
                              <a:gd name="connsiteY2" fmla="*/ 641489 h 641489"/>
                              <a:gd name="connsiteX0" fmla="*/ 0 w 921418"/>
                              <a:gd name="connsiteY0" fmla="*/ 0 h 641489"/>
                              <a:gd name="connsiteX1" fmla="*/ 430902 w 921418"/>
                              <a:gd name="connsiteY1" fmla="*/ 216735 h 641489"/>
                              <a:gd name="connsiteX2" fmla="*/ 921418 w 921418"/>
                              <a:gd name="connsiteY2" fmla="*/ 641489 h 641489"/>
                              <a:gd name="connsiteX0" fmla="*/ 0 w 921418"/>
                              <a:gd name="connsiteY0" fmla="*/ 0 h 641489"/>
                              <a:gd name="connsiteX1" fmla="*/ 384536 w 921418"/>
                              <a:gd name="connsiteY1" fmla="*/ 69020 h 641489"/>
                              <a:gd name="connsiteX2" fmla="*/ 921418 w 921418"/>
                              <a:gd name="connsiteY2" fmla="*/ 641489 h 641489"/>
                              <a:gd name="connsiteX0" fmla="*/ 0 w 921418"/>
                              <a:gd name="connsiteY0" fmla="*/ 0 h 641489"/>
                              <a:gd name="connsiteX1" fmla="*/ 391161 w 921418"/>
                              <a:gd name="connsiteY1" fmla="*/ 115312 h 641489"/>
                              <a:gd name="connsiteX2" fmla="*/ 921418 w 921418"/>
                              <a:gd name="connsiteY2" fmla="*/ 641489 h 641489"/>
                              <a:gd name="connsiteX0" fmla="*/ 0 w 901548"/>
                              <a:gd name="connsiteY0" fmla="*/ 0 h 709168"/>
                              <a:gd name="connsiteX1" fmla="*/ 391161 w 901548"/>
                              <a:gd name="connsiteY1" fmla="*/ 115312 h 709168"/>
                              <a:gd name="connsiteX2" fmla="*/ 901548 w 901548"/>
                              <a:gd name="connsiteY2" fmla="*/ 709168 h 709168"/>
                              <a:gd name="connsiteX0" fmla="*/ 0 w 901548"/>
                              <a:gd name="connsiteY0" fmla="*/ 0 h 709168"/>
                              <a:gd name="connsiteX1" fmla="*/ 278558 w 901548"/>
                              <a:gd name="connsiteY1" fmla="*/ 69020 h 709168"/>
                              <a:gd name="connsiteX2" fmla="*/ 901548 w 901548"/>
                              <a:gd name="connsiteY2" fmla="*/ 709168 h 709168"/>
                              <a:gd name="connsiteX0" fmla="*/ 0 w 901548"/>
                              <a:gd name="connsiteY0" fmla="*/ 0 h 709168"/>
                              <a:gd name="connsiteX1" fmla="*/ 291806 w 901548"/>
                              <a:gd name="connsiteY1" fmla="*/ 115316 h 709168"/>
                              <a:gd name="connsiteX2" fmla="*/ 901548 w 901548"/>
                              <a:gd name="connsiteY2" fmla="*/ 709168 h 709168"/>
                              <a:gd name="connsiteX0" fmla="*/ 0 w 901548"/>
                              <a:gd name="connsiteY0" fmla="*/ 0 h 709168"/>
                              <a:gd name="connsiteX1" fmla="*/ 322454 w 901548"/>
                              <a:gd name="connsiteY1" fmla="*/ 85481 h 709168"/>
                              <a:gd name="connsiteX2" fmla="*/ 901548 w 901548"/>
                              <a:gd name="connsiteY2" fmla="*/ 709168 h 709168"/>
                              <a:gd name="connsiteX0" fmla="*/ 0 w 901548"/>
                              <a:gd name="connsiteY0" fmla="*/ 0 h 709168"/>
                              <a:gd name="connsiteX1" fmla="*/ 154682 w 901548"/>
                              <a:gd name="connsiteY1" fmla="*/ 41574 h 709168"/>
                              <a:gd name="connsiteX2" fmla="*/ 322454 w 901548"/>
                              <a:gd name="connsiteY2" fmla="*/ 85481 h 709168"/>
                              <a:gd name="connsiteX3" fmla="*/ 901548 w 901548"/>
                              <a:gd name="connsiteY3" fmla="*/ 709168 h 709168"/>
                              <a:gd name="connsiteX0" fmla="*/ 0 w 901548"/>
                              <a:gd name="connsiteY0" fmla="*/ 28041 h 737209"/>
                              <a:gd name="connsiteX1" fmla="*/ 161494 w 901548"/>
                              <a:gd name="connsiteY1" fmla="*/ 0 h 737209"/>
                              <a:gd name="connsiteX2" fmla="*/ 322454 w 901548"/>
                              <a:gd name="connsiteY2" fmla="*/ 113522 h 737209"/>
                              <a:gd name="connsiteX3" fmla="*/ 901548 w 901548"/>
                              <a:gd name="connsiteY3" fmla="*/ 737209 h 737209"/>
                              <a:gd name="connsiteX0" fmla="*/ 0 w 901548"/>
                              <a:gd name="connsiteY0" fmla="*/ 0 h 709168"/>
                              <a:gd name="connsiteX1" fmla="*/ 161494 w 901548"/>
                              <a:gd name="connsiteY1" fmla="*/ 1793 h 709168"/>
                              <a:gd name="connsiteX2" fmla="*/ 322454 w 901548"/>
                              <a:gd name="connsiteY2" fmla="*/ 85481 h 709168"/>
                              <a:gd name="connsiteX3" fmla="*/ 901548 w 901548"/>
                              <a:gd name="connsiteY3" fmla="*/ 709168 h 709168"/>
                              <a:gd name="connsiteX0" fmla="*/ 0 w 901548"/>
                              <a:gd name="connsiteY0" fmla="*/ 0 h 709168"/>
                              <a:gd name="connsiteX1" fmla="*/ 164898 w 901548"/>
                              <a:gd name="connsiteY1" fmla="*/ 22175 h 709168"/>
                              <a:gd name="connsiteX2" fmla="*/ 322454 w 901548"/>
                              <a:gd name="connsiteY2" fmla="*/ 85481 h 709168"/>
                              <a:gd name="connsiteX3" fmla="*/ 901548 w 901548"/>
                              <a:gd name="connsiteY3" fmla="*/ 709168 h 709168"/>
                              <a:gd name="connsiteX0" fmla="*/ 0 w 901548"/>
                              <a:gd name="connsiteY0" fmla="*/ 0 h 709168"/>
                              <a:gd name="connsiteX1" fmla="*/ 164898 w 901548"/>
                              <a:gd name="connsiteY1" fmla="*/ 22175 h 709168"/>
                              <a:gd name="connsiteX2" fmla="*/ 465485 w 901548"/>
                              <a:gd name="connsiteY2" fmla="*/ 164142 h 709168"/>
                              <a:gd name="connsiteX3" fmla="*/ 901548 w 901548"/>
                              <a:gd name="connsiteY3" fmla="*/ 709168 h 709168"/>
                              <a:gd name="connsiteX0" fmla="*/ 0 w 901548"/>
                              <a:gd name="connsiteY0" fmla="*/ 0 h 709168"/>
                              <a:gd name="connsiteX1" fmla="*/ 164898 w 901548"/>
                              <a:gd name="connsiteY1" fmla="*/ 22175 h 709168"/>
                              <a:gd name="connsiteX2" fmla="*/ 465485 w 901548"/>
                              <a:gd name="connsiteY2" fmla="*/ 114416 h 709168"/>
                              <a:gd name="connsiteX3" fmla="*/ 901548 w 901548"/>
                              <a:gd name="connsiteY3" fmla="*/ 709168 h 709168"/>
                              <a:gd name="connsiteX0" fmla="*/ 0 w 901548"/>
                              <a:gd name="connsiteY0" fmla="*/ 0 h 709168"/>
                              <a:gd name="connsiteX1" fmla="*/ 465485 w 901548"/>
                              <a:gd name="connsiteY1" fmla="*/ 114416 h 709168"/>
                              <a:gd name="connsiteX2" fmla="*/ 901548 w 901548"/>
                              <a:gd name="connsiteY2" fmla="*/ 709168 h 709168"/>
                              <a:gd name="connsiteX0" fmla="*/ 0 w 901548"/>
                              <a:gd name="connsiteY0" fmla="*/ 25 h 709193"/>
                              <a:gd name="connsiteX1" fmla="*/ 465485 w 901548"/>
                              <a:gd name="connsiteY1" fmla="*/ 114441 h 709193"/>
                              <a:gd name="connsiteX2" fmla="*/ 901548 w 901548"/>
                              <a:gd name="connsiteY2" fmla="*/ 709193 h 709193"/>
                              <a:gd name="connsiteX0" fmla="*/ 0 w 901548"/>
                              <a:gd name="connsiteY0" fmla="*/ 25 h 709193"/>
                              <a:gd name="connsiteX1" fmla="*/ 465485 w 901548"/>
                              <a:gd name="connsiteY1" fmla="*/ 114441 h 709193"/>
                              <a:gd name="connsiteX2" fmla="*/ 901548 w 901548"/>
                              <a:gd name="connsiteY2" fmla="*/ 709193 h 709193"/>
                              <a:gd name="connsiteX0" fmla="*/ 0 w 901548"/>
                              <a:gd name="connsiteY0" fmla="*/ 12 h 709180"/>
                              <a:gd name="connsiteX1" fmla="*/ 451863 w 901548"/>
                              <a:gd name="connsiteY1" fmla="*/ 184042 h 709180"/>
                              <a:gd name="connsiteX2" fmla="*/ 901548 w 901548"/>
                              <a:gd name="connsiteY2" fmla="*/ 709180 h 709180"/>
                              <a:gd name="connsiteX0" fmla="*/ 0 w 901548"/>
                              <a:gd name="connsiteY0" fmla="*/ 12 h 709180"/>
                              <a:gd name="connsiteX1" fmla="*/ 451863 w 901548"/>
                              <a:gd name="connsiteY1" fmla="*/ 184042 h 709180"/>
                              <a:gd name="connsiteX2" fmla="*/ 901548 w 901548"/>
                              <a:gd name="connsiteY2" fmla="*/ 709180 h 709180"/>
                              <a:gd name="connsiteX0" fmla="*/ 0 w 901548"/>
                              <a:gd name="connsiteY0" fmla="*/ 33 h 709201"/>
                              <a:gd name="connsiteX1" fmla="*/ 451863 w 901548"/>
                              <a:gd name="connsiteY1" fmla="*/ 184063 h 709201"/>
                              <a:gd name="connsiteX2" fmla="*/ 901548 w 901548"/>
                              <a:gd name="connsiteY2" fmla="*/ 709201 h 709201"/>
                              <a:gd name="connsiteX0" fmla="*/ 0 w 901548"/>
                              <a:gd name="connsiteY0" fmla="*/ 33 h 709201"/>
                              <a:gd name="connsiteX1" fmla="*/ 451863 w 901548"/>
                              <a:gd name="connsiteY1" fmla="*/ 184063 h 709201"/>
                              <a:gd name="connsiteX2" fmla="*/ 901548 w 901548"/>
                              <a:gd name="connsiteY2" fmla="*/ 709201 h 709201"/>
                              <a:gd name="connsiteX0" fmla="*/ 0 w 901548"/>
                              <a:gd name="connsiteY0" fmla="*/ 33 h 709201"/>
                              <a:gd name="connsiteX1" fmla="*/ 451863 w 901548"/>
                              <a:gd name="connsiteY1" fmla="*/ 184063 h 709201"/>
                              <a:gd name="connsiteX2" fmla="*/ 901548 w 901548"/>
                              <a:gd name="connsiteY2" fmla="*/ 709201 h 709201"/>
                            </a:gdLst>
                            <a:ahLst/>
                            <a:cxnLst>
                              <a:cxn ang="0">
                                <a:pos x="connsiteX0" y="connsiteY0"/>
                              </a:cxn>
                              <a:cxn ang="0">
                                <a:pos x="connsiteX1" y="connsiteY1"/>
                              </a:cxn>
                              <a:cxn ang="0">
                                <a:pos x="connsiteX2" y="connsiteY2"/>
                              </a:cxn>
                            </a:cxnLst>
                            <a:rect l="l" t="t" r="r" b="b"/>
                            <a:pathLst>
                              <a:path w="901548" h="709201">
                                <a:moveTo>
                                  <a:pt x="0" y="33"/>
                                </a:moveTo>
                                <a:cubicBezTo>
                                  <a:pt x="148350" y="-1609"/>
                                  <a:pt x="289891" y="56423"/>
                                  <a:pt x="451863" y="184063"/>
                                </a:cubicBezTo>
                                <a:cubicBezTo>
                                  <a:pt x="745146" y="535134"/>
                                  <a:pt x="607465" y="403991"/>
                                  <a:pt x="901548" y="709201"/>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Text Box 43"/>
                        <wps:cNvSpPr txBox="1">
                          <a:spLocks noChangeArrowheads="1"/>
                        </wps:cNvSpPr>
                        <wps:spPr bwMode="auto">
                          <a:xfrm>
                            <a:off x="2185551" y="118725"/>
                            <a:ext cx="310515" cy="264795"/>
                          </a:xfrm>
                          <a:prstGeom prst="rect">
                            <a:avLst/>
                          </a:prstGeom>
                          <a:solidFill>
                            <a:srgbClr val="FFFFFF">
                              <a:alpha val="0"/>
                            </a:srgbClr>
                          </a:solidFill>
                          <a:ln>
                            <a:noFill/>
                          </a:ln>
                        </wps:spPr>
                        <wps:txbx>
                          <w:txbxContent>
                            <w:p w14:paraId="4809579F" w14:textId="6CA369E4"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1247583" y="679621"/>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381918" y="437770"/>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98" editas="canvas" style="position:absolute;left:0;text-align:left;margin-left:266.4pt;margin-top:19.55pt;width:252.7pt;height:119.1pt;z-index:251697152;mso-width-relative:margin;mso-height-relative:margin" coordsize="32092,15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">
                <v:shape id="_x0000_s1099" type="#_x0000_t75" style="position:absolute;width:32092;height:15125;visibility:visible;mso-wrap-style:square">
                  <v:fill o:detectmouseclick="t"/>
                  <v:path o:connecttype="none"/>
                </v:shape>
                <v:shape id="Text Box 42" o:spid="_x0000_s1100" type="#_x0000_t202" style="position:absolute;top:10800;width:32003;height:4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56EE4F66" w14:textId="4DCDF184" w:rsidR="00C760F1" w:rsidRPr="00C760F1" w:rsidRDefault="00050FB8" w:rsidP="00C760F1">
                        <w:pPr>
                          <w:pStyle w:val="FigureCaption"/>
                          <w:rPr>
                            <w:bCs/>
                          </w:rPr>
                        </w:pPr>
                        <w:bookmarkStart w:id="18" w:name="_Ref84519134"/>
                        <w:r w:rsidRPr="008C08E1">
                          <w:t xml:space="preserve">Fig. </w:t>
                        </w:r>
                        <w:r>
                          <w:fldChar w:fldCharType="begin"/>
                        </w:r>
                        <w:r>
                          <w:instrText xml:space="preserve"> SEQ Figure \* ARABIC </w:instrText>
                        </w:r>
                        <w:r>
                          <w:fldChar w:fldCharType="separate"/>
                        </w:r>
                        <w:r w:rsidR="0008265C">
                          <w:rPr>
                            <w:noProof/>
                          </w:rPr>
                          <w:t>5</w:t>
                        </w:r>
                        <w:r>
                          <w:rPr>
                            <w:noProof/>
                          </w:rPr>
                          <w:fldChar w:fldCharType="end"/>
                        </w:r>
                        <w:bookmarkEnd w:id="18"/>
                        <w:r w:rsidRPr="008C08E1">
                          <w:t xml:space="preserve">: </w:t>
                        </w:r>
                        <w:r>
                          <w:t xml:space="preserve">Pose diagram for kinematics </w:t>
                        </w:r>
                        <w:r>
                          <w:t xml:space="preserve">of </w:t>
                        </w:r>
                        <w:r>
                          <w:t xml:space="preserve">measurement </w:t>
                        </w:r>
                        <w:r>
                          <w:t>error</w:t>
                        </w:r>
                        <w:r>
                          <w:t xml:space="preserve">. </w:t>
                        </w:r>
                        <m:oMath>
                          <m:acc>
                            <m:accPr>
                              <m:chr m:val="̃"/>
                              <m:ctrlPr>
                                <w:rPr>
                                  <w:rFonts w:ascii="Cambria Math" w:hAnsi="Cambria Math"/>
                                  <w:b/>
                                  <w:bCs/>
                                  <w:i/>
                                  <w:iCs/>
                                </w:rPr>
                              </m:ctrlPr>
                            </m:accPr>
                            <m:e>
                              <m:r>
                                <m:rPr>
                                  <m:sty m:val="bi"/>
                                </m:rPr>
                                <w:rPr>
                                  <w:rFonts w:ascii="Cambria Math" w:hAnsi="Cambria Math"/>
                                </w:rPr>
                                <m:t>P</m:t>
                              </m:r>
                            </m:e>
                          </m:acc>
                        </m:oMath>
                        <w:r w:rsidR="00C760F1">
                          <w:rPr>
                            <w:b/>
                            <w:bCs/>
                            <w:iCs/>
                          </w:rPr>
                          <w:t xml:space="preserve"> </w:t>
                        </w:r>
                        <w:r w:rsidR="00C760F1">
                          <w:t xml:space="preserve">is the tracker output and </w:t>
                        </w:r>
                        <m:oMath>
                          <m:r>
                            <m:rPr>
                              <m:sty m:val="bi"/>
                            </m:rPr>
                            <w:rPr>
                              <w:rFonts w:ascii="Cambria Math" w:hAnsi="Cambria Math"/>
                            </w:rPr>
                            <m:t>E</m:t>
                          </m:r>
                        </m:oMath>
                        <w:r w:rsidR="00C760F1">
                          <w:rPr>
                            <w:b/>
                            <w:bCs/>
                            <w:iCs/>
                          </w:rPr>
                          <w:t xml:space="preserve"> </w:t>
                        </w:r>
                        <w:r w:rsidR="00C760F1">
                          <w:rPr>
                            <w:iCs/>
                          </w:rPr>
                          <w:t>is the error</w:t>
                        </w:r>
                        <w:r w:rsidR="0008265C">
                          <w:rPr>
                            <w:iCs/>
                          </w:rPr>
                          <w:t xml:space="preserve"> in this output</w:t>
                        </w:r>
                        <w:r w:rsidR="00C760F1">
                          <w:rPr>
                            <w:iCs/>
                          </w:rPr>
                          <w:t xml:space="preserve">. </w:t>
                        </w:r>
                        <m:oMath>
                          <m:r>
                            <m:rPr>
                              <m:sty m:val="bi"/>
                            </m:rPr>
                            <w:rPr>
                              <w:rFonts w:ascii="Cambria Math" w:hAnsi="Cambria Math"/>
                            </w:rPr>
                            <m:t>P</m:t>
                          </m:r>
                        </m:oMath>
                        <w:r w:rsidR="00C760F1">
                          <w:rPr>
                            <w:b/>
                          </w:rPr>
                          <w:t xml:space="preserve"> </w:t>
                        </w:r>
                        <w:r w:rsidR="00C760F1">
                          <w:rPr>
                            <w:bCs/>
                          </w:rPr>
                          <w:t xml:space="preserve">is </w:t>
                        </w:r>
                        <w:r w:rsidR="0008265C">
                          <w:rPr>
                            <w:bCs/>
                          </w:rPr>
                          <w:t xml:space="preserve">the </w:t>
                        </w:r>
                        <w:r w:rsidR="00C760F1">
                          <w:rPr>
                            <w:bCs/>
                          </w:rPr>
                          <w:t xml:space="preserve">ideal perfectly accurate pose, which is not directly known, </w:t>
                        </w:r>
                        <w:r w:rsidR="0008265C">
                          <w:rPr>
                            <w:bCs/>
                          </w:rPr>
                          <w:t xml:space="preserve">but rather </w:t>
                        </w:r>
                        <w:r w:rsidR="00C760F1">
                          <w:rPr>
                            <w:bCs/>
                          </w:rPr>
                          <w:t>constructed from the stage kinematics.</w:t>
                        </w:r>
                      </w:p>
                      <w:p w14:paraId="54B0EF95" w14:textId="0F68EF4C" w:rsidR="00050FB8" w:rsidRPr="00603AA4" w:rsidRDefault="00050FB8" w:rsidP="00050FB8">
                        <w:pPr>
                          <w:pStyle w:val="FigureCaption"/>
                        </w:pPr>
                      </w:p>
                    </w:txbxContent>
                  </v:textbox>
                </v:shape>
                <v:shape id="Text Box 43" o:spid="_x0000_s1101" type="#_x0000_t202" style="position:absolute;left:10715;top:3858;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102" type="#_x0000_t202" style="position:absolute;left:2342;top:5069;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103" type="#_x0000_t202" style="position:absolute;left:26964;top:5069;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104" type="#_x0000_t32" style="position:absolute;left:5798;top:5737;width:2116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105" type="#_x0000_t202" style="position:absolute;left:10575;top:8421;width:12016;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0917BF"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106" style="position:absolute;left:5533;top:6155;width:21585;height:2160;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" path="m,c354302,117637,325648,171803,600639,204141v274991,32338,876331,27711,1049310,-10111c1822928,156208,2008772,33982,2095778,10012e" filled="f" strokecolor="black [3213]">
                  <v:stroke endarrow="block" joinstyle="miter"/>
                  <v:path arrowok="t" o:connecttype="custom" o:connectlocs="0,0;618602,195390;1699292,185713;2158454,9583" o:connectangles="0,0,0,0"/>
                </v:shape>
                <v:shape id="Freeform: Shape 125" o:spid="_x0000_s1107" style="position:absolute;left:5724;top:2628;width:8251;height:2566;flip:y;visibility:visible;mso-wrap-style:square;v-text-anchor:middle" coordsize="2107056,739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" path="m,c354302,117637,695728,458092,1046904,580438v351176,122346,741812,178773,1060152,153638e" filled="f" strokecolor="black [3213]">
                  <v:stroke endarrow="block" joinstyle="miter"/>
                  <v:path arrowok="t" o:connecttype="custom" o:connectlocs="0,0;409944,201307;825076,254592" o:connectangles="0,0,0"/>
                </v:shape>
                <v:shape id="Text Box 43" o:spid="_x0000_s1108" type="#_x0000_t202" style="position:absolute;left:10737;top:588;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0917BF"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109" type="#_x0000_t202" style="position:absolute;left:13904;top:1902;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Freeform: Shape 133" o:spid="_x0000_s1110" style="position:absolute;left:19442;top:2639;width:7478;height:2430;visibility:visible;mso-wrap-style:square;v-text-anchor:middle" coordsize="901548,709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" path="m,33c148350,-1609,289891,56423,451863,184063,745146,535134,607465,403991,901548,709201e" filled="f" strokecolor="black [3213]">
                  <v:stroke endarrow="block" joinstyle="miter"/>
                  <v:path arrowok="t" o:connecttype="custom" o:connectlocs="0,11;374806,63079;747806,243046" o:connectangles="0,0,0"/>
                </v:shape>
                <v:shape id="Text Box 43" o:spid="_x0000_s1111" type="#_x0000_t202" style="position:absolute;left:21855;top:1187;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6CA369E4"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oMath>
                        </m:oMathPara>
                      </w:p>
                    </w:txbxContent>
                  </v:textbox>
                </v:shape>
                <v:shape id="_x0000_s1112" type="#_x0000_t202" style="position:absolute;left:12475;top:6796;width:824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113" type="#_x0000_t202" style="position:absolute;left:13819;top:4377;width:519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w10:wrap type="topAndBottom"/>
              </v:group>
            </w:pict>
          </mc:Fallback>
        </mc:AlternateContent>
      </w:r>
      <w:r>
        <w:t>in</w:t>
      </w:r>
      <w:r w:rsidR="00B36127">
        <w:t xml:space="preserve"> </w:t>
      </w:r>
      <w:r w:rsidR="00B36127">
        <w:fldChar w:fldCharType="begin"/>
      </w:r>
      <w:r w:rsidR="00B36127">
        <w:instrText xml:space="preserve"> REF _Ref84440554 \h </w:instrText>
      </w:r>
      <w:r w:rsidR="00B36127">
        <w:fldChar w:fldCharType="separate"/>
      </w:r>
      <w:r w:rsidR="00F464F1">
        <w:t>(</w:t>
      </w:r>
      <w:r w:rsidR="00F464F1">
        <w:rPr>
          <w:noProof/>
        </w:rPr>
        <w:t>3</w:t>
      </w:r>
      <w:r w:rsidR="00F464F1">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41579F">
        <w:t>The pattern of forced values may be clearer in</w:t>
      </w:r>
      <w:r w:rsidR="00AB4581">
        <w:t xml:space="preserve"> </w:t>
      </w:r>
      <w:r w:rsidR="00AB4581" w:rsidRPr="0041579F">
        <w:rPr>
          <w:highlight w:val="yellow"/>
        </w:rPr>
        <w:t>Table</w:t>
      </w:r>
      <w:r w:rsidR="0041579F" w:rsidRPr="0041579F">
        <w:rPr>
          <w:highlight w:val="yellow"/>
        </w:rPr>
        <w:t xml:space="preserve"> I</w:t>
      </w:r>
      <w:r w:rsidR="00AB4581">
        <w:t xml:space="preserve"> </w:t>
      </w:r>
      <w:r w:rsidR="0041579F">
        <w:t>sample calibration.)</w:t>
      </w:r>
    </w:p>
    <w:p w14:paraId="1ACB2FC6" w14:textId="0A200E9B" w:rsidR="0019790A" w:rsidRDefault="005E6002" w:rsidP="00E2614F">
      <w:pPr>
        <w:pStyle w:val="Heading1"/>
      </w:pPr>
      <w:r>
        <w:t>Pose solution and</w:t>
      </w:r>
      <w:r w:rsidR="0019790A">
        <w:t xml:space="preserve"> error correction</w:t>
      </w:r>
    </w:p>
    <w:p w14:paraId="6F1F604A" w14:textId="672F0513" w:rsidR="00FD1F94" w:rsidRDefault="00DA5201" w:rsidP="005E6002">
      <w:pPr>
        <w:pStyle w:val="Text"/>
      </w:pPr>
      <w:r>
        <w:t xml:space="preserve">Magnetic tracking is an </w:t>
      </w:r>
      <w:r>
        <w:rPr>
          <w:i/>
          <w:iCs/>
        </w:rPr>
        <w:t>inverse problem</w:t>
      </w:r>
      <w:r>
        <w:t xml:space="preserve">.  Once we have chosen a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t>that approximate</w:t>
      </w:r>
      <w:r w:rsidR="0041579F">
        <w:t>s</w:t>
      </w:r>
      <w:r>
        <w:t xml:space="preserve"> the true source/sensor coupling</w:t>
      </w:r>
      <w:r w:rsidR="0041579F">
        <w:t>. I</w:t>
      </w:r>
      <w:r>
        <w:t xml:space="preserve">t is straightforward to apply the physics to predict what coupling we should expect to see in a given sensor pose. But the physics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 xml:space="preserve">Some measurement models permit a closed-form pose solution using linear algebra </w:t>
      </w:r>
      <w:r w:rsidRPr="006635E6">
        <w:rPr>
          <w:highlight w:val="yellow"/>
        </w:rPr>
        <w:t>[cite]</w:t>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6947D479" w14:textId="226A2E14" w:rsidR="007F5405" w:rsidRDefault="00F5077D" w:rsidP="0019790A">
      <w:pPr>
        <w:pStyle w:val="Text"/>
      </w:pPr>
      <w:r>
        <w:t xml:space="preserve">In microsurgery the accuracy requirement is high, but the workspace is inherently constrained. </w:t>
      </w:r>
      <w:r w:rsidR="0019790A">
        <w:t xml:space="preserve">When high accuracy is required over a well-defined workspace, it is possible to measure the error at many poses, and then apply a correction to the pose solution. </w:t>
      </w:r>
      <w:r>
        <w:t xml:space="preserve">One advantage of this is that it is possible to correct for environmental magnetic interference, but it can also correct intrinsic errors in the tracker calibration. </w:t>
      </w:r>
      <w:r w:rsidR="003532E8">
        <w:t>(</w:t>
      </w:r>
      <w:r w:rsidR="003532E8">
        <w:t>There is no guarantee that output correction will improve accuracy when applied to poses not present in the calibration data</w:t>
      </w:r>
      <w:r w:rsidR="00B64F42">
        <w:t xml:space="preserve"> or</w:t>
      </w:r>
      <w:r w:rsidR="003532E8">
        <w:t xml:space="preserve"> used</w:t>
      </w:r>
      <w:r w:rsidR="00B64F42">
        <w:t xml:space="preserve"> in</w:t>
      </w:r>
      <w:r w:rsidR="003532E8">
        <w:t xml:space="preserve"> other magnetic environments. It can make things much worse.)</w:t>
      </w:r>
    </w:p>
    <w:p w14:paraId="200E0F7F" w14:textId="4302D032" w:rsidR="00780668" w:rsidRDefault="00F5077D" w:rsidP="00303935">
      <w:pPr>
        <w:pStyle w:val="Text"/>
      </w:pPr>
      <w:r>
        <w:t xml:space="preserve">Output correction can be implemented </w:t>
      </w:r>
      <w:r w:rsidR="0019790A">
        <w:t>via an interpolated lookup table. [cite Polhemus, VR work]</w:t>
      </w:r>
      <w:r>
        <w:t>, but this</w:t>
      </w:r>
      <w:r w:rsidR="0019790A">
        <w:t xml:space="preserve"> requires a very large number </w:t>
      </w:r>
      <w:r>
        <w:t xml:space="preserve">of </w:t>
      </w:r>
      <w:r w:rsidR="0019790A">
        <w:t>measurements, and also can’t be extrapolated beyond the calibration volume.</w:t>
      </w:r>
      <w:r w:rsidR="007F5405">
        <w:t xml:space="preserve"> General linear transformation is a simple method for transforming spatial data using matrix multiplication. </w:t>
      </w:r>
      <w:r w:rsidR="00780668">
        <w:t xml:space="preserve">Since this is implemented by a 4x4 transform matrix, it is fairly low order, so does not require additional calibration data. </w:t>
      </w:r>
      <w:r w:rsidR="003532E8">
        <w:t>This</w:t>
      </w:r>
      <w:r w:rsidR="00780668">
        <w:t xml:space="preserve"> correction also has a stable extrapolation, and remains available beyond edge of the calibrated volume, degrading gradually.</w:t>
      </w:r>
    </w:p>
    <w:p w14:paraId="7FA18A7D" w14:textId="0DF1A7A0" w:rsidR="00303935" w:rsidRDefault="003532E8" w:rsidP="00303935">
      <w:pPr>
        <w:pStyle w:val="Text"/>
      </w:pPr>
      <w:r>
        <w:t>This</w:t>
      </w:r>
      <w:r w:rsidR="00EE1032">
        <w:t xml:space="preserve"> transform </w:t>
      </w:r>
      <m:oMath>
        <m:r>
          <m:rPr>
            <m:sty m:val="bi"/>
          </m:rPr>
          <w:rPr>
            <w:rFonts w:ascii="Cambria Math" w:hAnsi="Cambria Math"/>
          </w:rPr>
          <m:t>F</m:t>
        </m:r>
      </m:oMath>
      <w:r w:rsidR="00EE1032">
        <w:rPr>
          <w:b/>
          <w:bCs/>
        </w:rPr>
        <w:t xml:space="preserve"> </w:t>
      </w:r>
      <w:r w:rsidR="00EE1032">
        <w:t>differs from a linear homogenous matrix in that all 16 elements are unconstrained.  It is neither orthogonal nor normalized, so is not a rigid body transformation, and can compensate scaling, shearing and trapezoid distortions.</w:t>
      </w:r>
      <w:r w:rsidR="00EE1032">
        <w:t xml:space="preserve"> A</w:t>
      </w:r>
      <w:r w:rsidR="007F5405">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303935"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044E60A3" w:rsidR="00303935" w:rsidRDefault="00303935" w:rsidP="00303935">
            <w:pPr>
              <w:pStyle w:val="Text"/>
              <w:ind w:firstLine="0"/>
              <w:jc w:val="right"/>
            </w:pPr>
            <w:r>
              <w:t>(</w:t>
            </w:r>
            <w:r>
              <w:fldChar w:fldCharType="begin"/>
            </w:r>
            <w:r>
              <w:instrText xml:space="preserve"> SEQ Equation \* ARABIC </w:instrText>
            </w:r>
            <w:r>
              <w:fldChar w:fldCharType="separate"/>
            </w:r>
            <w:r w:rsidR="00E82CE9">
              <w:rPr>
                <w:noProof/>
              </w:rPr>
              <w:t>7</w:t>
            </w:r>
            <w:r>
              <w:fldChar w:fldCharType="end"/>
            </w:r>
            <w:r>
              <w:t>)</w:t>
            </w:r>
          </w:p>
        </w:tc>
      </w:tr>
      <w:tr w:rsidR="00303935" w14:paraId="5C59BF94" w14:textId="77777777" w:rsidTr="00303935">
        <w:tc>
          <w:tcPr>
            <w:tcW w:w="4410" w:type="dxa"/>
            <w:vAlign w:val="center"/>
          </w:tcPr>
          <w:p w14:paraId="2640B2AF" w14:textId="20BFA9B2" w:rsidR="00303935" w:rsidRDefault="00303935"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2ABBF7A1" w:rsidR="00303935" w:rsidRPr="00303935" w:rsidRDefault="00303935" w:rsidP="00303935">
            <w:pPr>
              <w:pStyle w:val="Caption"/>
              <w:jc w:val="right"/>
              <w:rPr>
                <w:rFonts w:ascii="Times New Roman" w:hAnsi="Times New Roman" w:cs="Times New Roman"/>
                <w:b w:val="0"/>
                <w:bCs w:val="0"/>
                <w:sz w:val="20"/>
                <w:szCs w:val="20"/>
              </w:rPr>
            </w:pPr>
            <w:r w:rsidRPr="00303935">
              <w:rPr>
                <w:rFonts w:ascii="Times New Roman" w:hAnsi="Times New Roman" w:cs="Times New Roman"/>
                <w:b w:val="0"/>
                <w:bCs w:val="0"/>
                <w:sz w:val="20"/>
                <w:szCs w:val="20"/>
              </w:rPr>
              <w:t>(</w:t>
            </w:r>
            <w:r w:rsidRPr="00303935">
              <w:rPr>
                <w:rFonts w:ascii="Times New Roman" w:hAnsi="Times New Roman" w:cs="Times New Roman"/>
                <w:b w:val="0"/>
                <w:bCs w:val="0"/>
                <w:sz w:val="20"/>
                <w:szCs w:val="20"/>
              </w:rPr>
              <w:fldChar w:fldCharType="begin"/>
            </w:r>
            <w:r w:rsidRPr="00303935">
              <w:rPr>
                <w:rFonts w:ascii="Times New Roman" w:hAnsi="Times New Roman" w:cs="Times New Roman"/>
                <w:b w:val="0"/>
                <w:bCs w:val="0"/>
                <w:sz w:val="20"/>
                <w:szCs w:val="20"/>
              </w:rPr>
              <w:instrText xml:space="preserve"> SEQ Equation \* ARABIC </w:instrText>
            </w:r>
            <w:r w:rsidRPr="00303935">
              <w:rPr>
                <w:rFonts w:ascii="Times New Roman" w:hAnsi="Times New Roman" w:cs="Times New Roman"/>
                <w:b w:val="0"/>
                <w:bCs w:val="0"/>
                <w:sz w:val="20"/>
                <w:szCs w:val="20"/>
              </w:rPr>
              <w:fldChar w:fldCharType="separate"/>
            </w:r>
            <w:r w:rsidR="00E82CE9">
              <w:rPr>
                <w:rFonts w:ascii="Times New Roman" w:hAnsi="Times New Roman" w:cs="Times New Roman"/>
                <w:b w:val="0"/>
                <w:bCs w:val="0"/>
                <w:noProof/>
                <w:sz w:val="20"/>
                <w:szCs w:val="20"/>
              </w:rPr>
              <w:t>8</w:t>
            </w:r>
            <w:r w:rsidRPr="00303935">
              <w:rPr>
                <w:rFonts w:ascii="Times New Roman" w:hAnsi="Times New Roman" w:cs="Times New Roman"/>
                <w:b w:val="0"/>
                <w:bCs w:val="0"/>
                <w:sz w:val="20"/>
                <w:szCs w:val="20"/>
              </w:rPr>
              <w:fldChar w:fldCharType="end"/>
            </w:r>
            <w:r w:rsidRPr="00303935">
              <w:rPr>
                <w:rFonts w:ascii="Times New Roman" w:hAnsi="Times New Roman" w:cs="Times New Roman"/>
                <w:b w:val="0"/>
                <w:bCs w:val="0"/>
                <w:sz w:val="20"/>
                <w:szCs w:val="20"/>
              </w:rPr>
              <w:t>)</w:t>
            </w:r>
          </w:p>
        </w:tc>
      </w:tr>
    </w:tbl>
    <w:p w14:paraId="06E631CC" w14:textId="29F8FB5C" w:rsidR="00985509" w:rsidRPr="008761C4" w:rsidRDefault="003532E8" w:rsidP="003532E8">
      <w:pPr>
        <w:pStyle w:val="Text"/>
      </w:pPr>
      <w:r>
        <w:t>D</w:t>
      </w:r>
      <w:r w:rsidR="00780668">
        <w:t xml:space="preserve">uring calibration we must </w:t>
      </w:r>
      <w:r w:rsidR="00780668">
        <w:t xml:space="preserve">determine </w:t>
      </w:r>
      <w:r w:rsidR="00780668">
        <w:t xml:space="preserve">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w:t>
      </w:r>
      <w:r w:rsidR="00EE1032">
        <w:t>simple</w:t>
      </w:r>
      <w:r w:rsidR="0019790A">
        <w:t xml:space="preserve"> Direct Linear Transformation</w:t>
      </w:r>
      <w:r w:rsidR="00EE1032">
        <w:t xml:space="preserve"> </w:t>
      </w:r>
      <w:r w:rsidR="00EE1032">
        <w:t>algorithm</w:t>
      </w:r>
      <w:r w:rsidR="00780668">
        <w:t xml:space="preserve"> </w:t>
      </w:r>
      <w:r>
        <w:t>to work</w:t>
      </w:r>
      <w:r>
        <w:t xml:space="preserve"> well </w:t>
      </w:r>
      <w:r w:rsidR="00B64F42">
        <w:t>here</w:t>
      </w:r>
      <w:r>
        <w:t xml:space="preserve"> </w:t>
      </w:r>
      <w:r w:rsidR="00780668">
        <w:t>(</w:t>
      </w:r>
      <w:r w:rsidR="00EE1032">
        <w:t>although it is known to suffer numeric weakness</w:t>
      </w:r>
      <w:r w:rsidR="00780668">
        <w:t>)</w:t>
      </w:r>
      <w:r>
        <w:t>.</w:t>
      </w:r>
      <w:r w:rsidRPr="003532E8">
        <w:rPr>
          <w:highlight w:val="yellow"/>
        </w:rPr>
        <w:t>[cite]</w:t>
      </w:r>
      <w:r w:rsidR="00EE1032">
        <w:t xml:space="preserve"> </w:t>
      </w:r>
      <w:r w:rsidR="00780668">
        <w:t xml:space="preserve">Only position is corrected using this method. </w:t>
      </w:r>
      <w:r>
        <w:t>S</w:t>
      </w:r>
      <w:r>
        <w:t xml:space="preserve">ee </w:t>
      </w:r>
      <w:r w:rsidRPr="00CF28C7">
        <w:rPr>
          <w:highlight w:val="yellow"/>
        </w:rPr>
        <w:t>[</w:t>
      </w:r>
      <w:r>
        <w:rPr>
          <w:highlight w:val="yellow"/>
        </w:rPr>
        <w:t>Table II</w:t>
      </w:r>
      <w:r w:rsidRPr="00CF28C7">
        <w:rPr>
          <w:highlight w:val="yellow"/>
        </w:rPr>
        <w:t>]</w:t>
      </w:r>
      <w:r>
        <w:t>.</w:t>
      </w:r>
    </w:p>
    <w:p w14:paraId="0D4F873C" w14:textId="764AE531" w:rsidR="0058538F" w:rsidRDefault="0058538F" w:rsidP="0058538F">
      <w:pPr>
        <w:pStyle w:val="Heading1"/>
      </w:pPr>
      <w:r>
        <w:t>Performance evaluation</w:t>
      </w:r>
    </w:p>
    <w:p w14:paraId="2DD47434" w14:textId="46D989D7" w:rsidR="00050FB8" w:rsidRDefault="00623E07" w:rsidP="00050FB8">
      <w:pPr>
        <w:pStyle w:val="Text"/>
        <w:rPr>
          <w:bCs/>
        </w:rPr>
      </w:pPr>
      <w:r w:rsidRPr="00050FB8">
        <w:rPr>
          <w:rStyle w:val="TextChar"/>
        </w:rPr>
        <w:t xml:space="preserve">To determine the accuracy of a calibrated EMT we compare the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Pr="00050FB8">
        <w:rPr>
          <w:rStyle w:val="TextChar"/>
        </w:rPr>
        <w:t xml:space="preserve"> to the </w:t>
      </w:r>
      <w:r w:rsidR="00235EA3">
        <w:rPr>
          <w:rStyle w:val="TextChar"/>
        </w:rPr>
        <w:t>true pose</w:t>
      </w:r>
      <w:r w:rsidRPr="00050FB8">
        <w:rPr>
          <w:rStyle w:val="TextChar"/>
        </w:rPr>
        <w:t xml:space="preserve"> </w:t>
      </w:r>
      <m:oMath>
        <m:r>
          <m:rPr>
            <m:sty m:val="bi"/>
          </m:rPr>
          <w:rPr>
            <w:rStyle w:val="TextChar"/>
            <w:rFonts w:ascii="Cambria Math" w:eastAsiaTheme="minorEastAsia" w:hAnsi="Cambria Math"/>
          </w:rPr>
          <m:t>P</m:t>
        </m:r>
      </m:oMath>
      <w:r w:rsidRPr="00050FB8">
        <w:rPr>
          <w:rStyle w:val="TextChar"/>
        </w:rPr>
        <w:t>. We already require a</w:t>
      </w:r>
      <w:r>
        <w:rPr>
          <w:bCs/>
        </w:rPr>
        <w:t xml:space="preserve"> precise positioner to collect the calibration data, so </w:t>
      </w:r>
      <w:r w:rsidR="00050FB8">
        <w:rPr>
          <w:bCs/>
        </w:rPr>
        <w:t xml:space="preserve">precise </w:t>
      </w:r>
      <w:r>
        <w:rPr>
          <w:bCs/>
        </w:rPr>
        <w:t xml:space="preserve">test data </w:t>
      </w:r>
      <w:r w:rsidR="00050FB8">
        <w:rPr>
          <w:bCs/>
        </w:rPr>
        <w:t>is</w:t>
      </w:r>
      <w:r>
        <w:rPr>
          <w:bCs/>
        </w:rPr>
        <w:t xml:space="preserve"> also </w:t>
      </w:r>
      <w:r w:rsidR="00050FB8">
        <w:rPr>
          <w:bCs/>
        </w:rPr>
        <w:t>easily</w:t>
      </w:r>
      <w:r>
        <w:rPr>
          <w:bCs/>
        </w:rPr>
        <w:t xml:space="preserve"> collected</w:t>
      </w:r>
      <w:r w:rsidR="00235EA3">
        <w:rPr>
          <w:bCs/>
        </w:rPr>
        <w:t xml:space="preserve">, however the methods of finding the error are worth clarifying. </w:t>
      </w:r>
      <w:r w:rsidR="00235EA3">
        <w:rPr>
          <w:bCs/>
        </w:rPr>
        <w:fldChar w:fldCharType="begin"/>
      </w:r>
      <w:r w:rsidR="00235EA3">
        <w:rPr>
          <w:bCs/>
        </w:rPr>
        <w:instrText xml:space="preserve"> REF _Ref84519134 \h </w:instrText>
      </w:r>
      <w:r w:rsidR="00235EA3">
        <w:rPr>
          <w:bCs/>
        </w:rPr>
      </w:r>
      <w:r w:rsidR="00235EA3">
        <w:rPr>
          <w:bCs/>
        </w:rPr>
        <w:fldChar w:fldCharType="separate"/>
      </w:r>
      <w:r w:rsidR="00235EA3" w:rsidRPr="008C08E1">
        <w:t xml:space="preserve">Fig. </w:t>
      </w:r>
      <w:r w:rsidR="00235EA3">
        <w:rPr>
          <w:noProof/>
        </w:rPr>
        <w:t>5</w:t>
      </w:r>
      <w:r w:rsidR="00235EA3">
        <w:rPr>
          <w:bCs/>
        </w:rPr>
        <w:fldChar w:fldCharType="end"/>
      </w:r>
      <w:r w:rsidR="00235EA3">
        <w:rPr>
          <w:bCs/>
        </w:rPr>
        <w:t xml:space="preserve"> </w:t>
      </w:r>
      <w:r w:rsidR="00166780">
        <w:rPr>
          <w:bCs/>
        </w:rPr>
        <w:t xml:space="preserve">is </w:t>
      </w:r>
      <w:r w:rsidR="00235EA3">
        <w:rPr>
          <w:bCs/>
        </w:rPr>
        <w:t xml:space="preserve">a pose diagram of the error kinematics. This </w:t>
      </w:r>
      <w:r w:rsidR="001E1D67">
        <w:rPr>
          <w:bCs/>
        </w:rPr>
        <w:t>diagram contains</w:t>
      </w:r>
      <w:r w:rsidR="00235EA3">
        <w:rPr>
          <w:bCs/>
        </w:rPr>
        <w:t xml:space="preserve"> eqn. </w:t>
      </w:r>
      <w:r w:rsidR="00235EA3">
        <w:rPr>
          <w:bCs/>
        </w:rPr>
        <w:fldChar w:fldCharType="begin"/>
      </w:r>
      <w:r w:rsidR="00235EA3">
        <w:rPr>
          <w:bCs/>
        </w:rPr>
        <w:instrText xml:space="preserve"> REF _Ref84519268 \h </w:instrText>
      </w:r>
      <w:r w:rsidR="00235EA3">
        <w:rPr>
          <w:bCs/>
        </w:rPr>
      </w:r>
      <w:r w:rsidR="00235EA3">
        <w:rPr>
          <w:bCs/>
        </w:rPr>
        <w:fldChar w:fldCharType="separate"/>
      </w:r>
      <w:r w:rsidR="00235EA3">
        <w:t>(</w:t>
      </w:r>
      <w:r w:rsidR="00235EA3">
        <w:rPr>
          <w:noProof/>
        </w:rPr>
        <w:t>3</w:t>
      </w:r>
      <w:r w:rsidR="00235EA3">
        <w:t>)</w:t>
      </w:r>
      <w:r w:rsidR="00235EA3">
        <w:rPr>
          <w:bCs/>
        </w:rPr>
        <w:fldChar w:fldCharType="end"/>
      </w:r>
      <w:r w:rsidR="001E1D67">
        <w:rPr>
          <w:bCs/>
        </w:rPr>
        <w:t>, and also:</w:t>
      </w:r>
    </w:p>
    <w:p w14:paraId="28FF4FC4" w14:textId="57DD8AA1" w:rsidR="00B21785" w:rsidRPr="00B21785" w:rsidRDefault="00B21785" w:rsidP="00B21785">
      <w:pPr>
        <w:rPr>
          <w:rFonts w:ascii="Cambria Math" w:hAnsi="Cambria Math"/>
          <w:b/>
          <w:bCs/>
          <w:i/>
          <w:iCs/>
        </w:rPr>
      </w:pPr>
      <m:oMathPara>
        <m:oMathParaPr>
          <m:jc m:val="centerGroup"/>
        </m:oMathParaPr>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E</m:t>
          </m:r>
        </m:oMath>
      </m:oMathPara>
    </w:p>
    <w:p w14:paraId="1ACF2586" w14:textId="293B5168" w:rsidR="006B54C5" w:rsidRDefault="004C1EBD" w:rsidP="007D16C1">
      <w:r>
        <w:rPr>
          <w:rFonts w:ascii="Cambria Math" w:hAnsi="Cambria Math"/>
        </w:rPr>
        <w:t>So the erro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1970"/>
      </w:tblGrid>
      <w:tr w:rsidR="006B54C5" w14:paraId="0B23BAE8" w14:textId="77777777" w:rsidTr="007D16C1">
        <w:tc>
          <w:tcPr>
            <w:tcW w:w="3060" w:type="dxa"/>
          </w:tcPr>
          <w:p w14:paraId="37827D70" w14:textId="6483DFAD" w:rsidR="006B54C5" w:rsidRPr="00B64F42" w:rsidRDefault="006B54C5" w:rsidP="006B54C5">
            <w:pPr>
              <w:rPr>
                <w:rFonts w:ascii="Cambria Math" w:hAnsi="Cambria Math"/>
                <w:highlight w:val="yellow"/>
              </w:rPr>
            </w:pPr>
            <m:oMathPara>
              <m:oMathParaPr>
                <m:jc m:val="right"/>
              </m:oMathParaPr>
              <m:oMath>
                <m:r>
                  <m:rPr>
                    <m:sty m:val="bi"/>
                  </m:rPr>
                  <w:rPr>
                    <w:rFonts w:ascii="Cambria Math" w:hAnsi="Cambria Math"/>
                    <w:highlight w:val="yellow"/>
                  </w:rPr>
                  <m:t>E</m:t>
                </m:r>
                <m:r>
                  <w:rPr>
                    <w:rFonts w:ascii="Cambria Math" w:hAnsi="Cambria Math"/>
                    <w:highlight w:val="yellow"/>
                  </w:rPr>
                  <m:t>=</m:t>
                </m:r>
                <m:sSup>
                  <m:sSupPr>
                    <m:ctrlPr>
                      <w:rPr>
                        <w:rFonts w:ascii="Cambria Math" w:hAnsi="Cambria Math"/>
                        <w:b/>
                        <w:i/>
                        <w:szCs w:val="22"/>
                        <w:highlight w:val="yellow"/>
                      </w:rPr>
                    </m:ctrlPr>
                  </m:sSupPr>
                  <m:e>
                    <m:r>
                      <m:rPr>
                        <m:sty m:val="bi"/>
                      </m:rPr>
                      <w:rPr>
                        <w:rFonts w:ascii="Cambria Math" w:hAnsi="Cambria Math"/>
                        <w:szCs w:val="22"/>
                        <w:highlight w:val="yellow"/>
                      </w:rPr>
                      <m:t>P</m:t>
                    </m:r>
                  </m:e>
                  <m:sup>
                    <m:r>
                      <m:rPr>
                        <m:sty m:val="bi"/>
                      </m:rPr>
                      <w:rPr>
                        <w:rFonts w:ascii="Cambria Math" w:hAnsi="Cambria Math"/>
                        <w:szCs w:val="22"/>
                        <w:highlight w:val="yellow"/>
                      </w:rPr>
                      <m:t>-1</m:t>
                    </m:r>
                  </m:sup>
                </m:sSup>
                <m:r>
                  <m:rPr>
                    <m:sty m:val="bi"/>
                  </m:rPr>
                  <w:rPr>
                    <w:rFonts w:ascii="Cambria Math" w:hAnsi="Cambria Math"/>
                    <w:szCs w:val="22"/>
                    <w:highlight w:val="yellow"/>
                  </w:rPr>
                  <m:t xml:space="preserve"> </m:t>
                </m:r>
                <m:acc>
                  <m:accPr>
                    <m:chr m:val="̃"/>
                    <m:ctrlPr>
                      <w:rPr>
                        <w:rFonts w:ascii="Cambria Math" w:hAnsi="Cambria Math"/>
                        <w:b/>
                        <w:bCs/>
                        <w:i/>
                        <w:iCs/>
                        <w:highlight w:val="yellow"/>
                      </w:rPr>
                    </m:ctrlPr>
                  </m:accPr>
                  <m:e>
                    <m:r>
                      <m:rPr>
                        <m:sty m:val="bi"/>
                      </m:rPr>
                      <w:rPr>
                        <w:rFonts w:ascii="Cambria Math" w:hAnsi="Cambria Math"/>
                        <w:highlight w:val="yellow"/>
                      </w:rPr>
                      <m:t>P</m:t>
                    </m:r>
                  </m:e>
                </m:acc>
              </m:oMath>
            </m:oMathPara>
          </w:p>
        </w:tc>
        <w:tc>
          <w:tcPr>
            <w:tcW w:w="1970" w:type="dxa"/>
          </w:tcPr>
          <w:p w14:paraId="24131545" w14:textId="7E5F27D7" w:rsidR="006B54C5" w:rsidRDefault="006B54C5" w:rsidP="006B54C5">
            <w:pPr>
              <w:jc w:val="right"/>
              <w:rPr>
                <w:rFonts w:ascii="Cambria Math" w:hAnsi="Cambria Math"/>
              </w:rPr>
            </w:pPr>
            <w:bookmarkStart w:id="19" w:name="_Ref84522999"/>
            <w:r w:rsidRPr="00B64F42">
              <w:rPr>
                <w:highlight w:val="yellow"/>
              </w:rPr>
              <w:t>(</w:t>
            </w:r>
            <w:r w:rsidRPr="00B64F42">
              <w:rPr>
                <w:highlight w:val="yellow"/>
              </w:rPr>
              <w:fldChar w:fldCharType="begin"/>
            </w:r>
            <w:r w:rsidRPr="00B64F42">
              <w:rPr>
                <w:highlight w:val="yellow"/>
              </w:rPr>
              <w:instrText xml:space="preserve"> SEQ Equation \* ARABIC </w:instrText>
            </w:r>
            <w:r w:rsidRPr="00B64F42">
              <w:rPr>
                <w:highlight w:val="yellow"/>
              </w:rPr>
              <w:fldChar w:fldCharType="separate"/>
            </w:r>
            <w:r w:rsidR="00E82CE9">
              <w:rPr>
                <w:noProof/>
                <w:highlight w:val="yellow"/>
              </w:rPr>
              <w:t>9</w:t>
            </w:r>
            <w:r w:rsidRPr="00B64F42">
              <w:rPr>
                <w:highlight w:val="yellow"/>
              </w:rPr>
              <w:fldChar w:fldCharType="end"/>
            </w:r>
            <w:r w:rsidRPr="00B64F42">
              <w:rPr>
                <w:highlight w:val="yellow"/>
              </w:rPr>
              <w:t>)</w:t>
            </w:r>
            <w:bookmarkEnd w:id="19"/>
          </w:p>
        </w:tc>
      </w:tr>
    </w:tbl>
    <w:p w14:paraId="2477F66D" w14:textId="04874529" w:rsidR="006B54C5" w:rsidRDefault="00B64F42" w:rsidP="00B21785">
      <w:pPr>
        <w:rPr>
          <w:rFonts w:ascii="Cambria Math" w:hAnsi="Cambria Math"/>
        </w:rPr>
      </w:pPr>
      <w:r w:rsidRPr="00B64F42">
        <w:rPr>
          <w:rFonts w:ascii="Cambria Math" w:hAnsi="Cambria Math"/>
          <w:highlight w:val="yellow"/>
        </w:rPr>
        <w:t>nooope</w:t>
      </w:r>
    </w:p>
    <w:p w14:paraId="3689B533" w14:textId="1679A01A" w:rsidR="00B21785" w:rsidRDefault="004C1EBD" w:rsidP="004C1EBD">
      <w:pPr>
        <w:pStyle w:val="Text"/>
        <w:rPr>
          <w:bCs/>
          <w:iCs/>
        </w:rPr>
      </w:pPr>
      <w:r>
        <w:fldChar w:fldCharType="begin"/>
      </w:r>
      <w:r>
        <w:instrText xml:space="preserve"> REF _Ref84519134 \h </w:instrText>
      </w:r>
      <w:r>
        <w:instrText xml:space="preserve"> \* MERGEFORMAT </w:instrText>
      </w:r>
      <w:r>
        <w:fldChar w:fldCharType="separate"/>
      </w:r>
      <w:r w:rsidRPr="008C08E1">
        <w:t xml:space="preserve">Fig. </w:t>
      </w:r>
      <w:r>
        <w:rPr>
          <w:noProof/>
        </w:rPr>
        <w:t>5</w:t>
      </w:r>
      <w:r>
        <w:fldChar w:fldCharType="end"/>
      </w:r>
      <w:r>
        <w:t xml:space="preserve"> reminds us that we do not know the true </w:t>
      </w:r>
      <m:oMath>
        <m:r>
          <m:rPr>
            <m:sty m:val="bi"/>
          </m:rPr>
          <w:rPr>
            <w:rFonts w:ascii="Cambria Math" w:hAnsi="Cambria Math"/>
            <w:szCs w:val="22"/>
          </w:rPr>
          <m:t>P</m:t>
        </m:r>
      </m:oMath>
      <w:r>
        <w:rPr>
          <w:szCs w:val="22"/>
        </w:rPr>
        <w:t xml:space="preserve">, only the ground truth pose constructed using </w:t>
      </w:r>
      <w:r>
        <w:fldChar w:fldCharType="begin"/>
      </w:r>
      <w:r>
        <w:instrText xml:space="preserve"> REF _Ref84519268 \h </w:instrText>
      </w:r>
      <w:r>
        <w:instrText xml:space="preserve"> \* MERGEFORMAT </w:instrText>
      </w:r>
      <w:r>
        <w:fldChar w:fldCharType="separate"/>
      </w:r>
      <w:r>
        <w:t>(</w:t>
      </w:r>
      <w:r>
        <w:rPr>
          <w:noProof/>
        </w:rPr>
        <w:t>3</w:t>
      </w:r>
      <w:r>
        <w:t>)</w:t>
      </w:r>
      <w:r>
        <w:fldChar w:fldCharType="end"/>
      </w:r>
      <w:r>
        <w:rPr>
          <w:szCs w:val="22"/>
        </w:rPr>
        <w:t xml:space="preserve">, so </w:t>
      </w:r>
      <m:oMath>
        <m:r>
          <m:rPr>
            <m:sty m:val="bi"/>
          </m:rPr>
          <w:rPr>
            <w:rFonts w:ascii="Cambria Math" w:hAnsi="Cambria Math"/>
          </w:rPr>
          <m:t>E</m:t>
        </m:r>
      </m:oMath>
      <w:r>
        <w:rPr>
          <w:b/>
          <w:iCs/>
        </w:rPr>
        <w:t xml:space="preserve"> </w:t>
      </w:r>
      <w:r>
        <w:rPr>
          <w:iCs/>
        </w:rPr>
        <w:t>is erroneous</w:t>
      </w:r>
      <w:r w:rsidR="006B54C5">
        <w:rPr>
          <w:iCs/>
        </w:rPr>
        <w:t xml:space="preserve"> in itself,</w:t>
      </w:r>
      <w:r>
        <w:rPr>
          <w:iCs/>
        </w:rPr>
        <w:t xml:space="preserve"> corrupted by nonidealities in the positioning stage.  Also, any repeatable error in the stage will be duplicated in both the calibration and test data</w:t>
      </w:r>
      <w:r w:rsidR="00134004">
        <w:rPr>
          <w:iCs/>
        </w:rPr>
        <w:t xml:space="preserve">.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34004">
        <w:t xml:space="preserve"> has an ability to incorporate repeatable stage error</w:t>
      </w:r>
      <w:r w:rsidR="006B54C5">
        <w:t xml:space="preserve"> (such as scale factor)</w:t>
      </w:r>
      <w:r w:rsidR="00134004">
        <w:t>, then this will result in an undetected error in the calibration. The likelihood of this is somewhat reduced by the relatively low order and highly nonlinear behavior of the magnetic model, but it is prudent to assume that the calibrated accuracy is no better than</w:t>
      </w:r>
      <w:r w:rsidR="007D16C1">
        <w:t xml:space="preserve"> </w:t>
      </w:r>
      <w:r w:rsidR="007D16C1">
        <w:rPr>
          <w:bCs/>
          <w:iCs/>
        </w:rPr>
        <w:t>the positioning error</w:t>
      </w:r>
      <w:r w:rsidR="007D16C1">
        <w:rPr>
          <w:bCs/>
          <w:iCs/>
        </w:rPr>
        <w:t xml:space="preserve"> and</w:t>
      </w:r>
      <w:r w:rsidR="00134004">
        <w:t xml:space="preserve"> </w:t>
      </w:r>
      <m:oMath>
        <m:r>
          <m:rPr>
            <m:sty m:val="bi"/>
          </m:rPr>
          <w:rPr>
            <w:rFonts w:ascii="Cambria Math" w:hAnsi="Cambria Math"/>
          </w:rPr>
          <m:t>E</m:t>
        </m:r>
      </m:oMath>
      <w:r w:rsidR="00134004">
        <w:rPr>
          <w:b/>
          <w:iCs/>
        </w:rPr>
        <w:t xml:space="preserve"> </w:t>
      </w:r>
      <w:r w:rsidR="00134004">
        <w:rPr>
          <w:bCs/>
          <w:iCs/>
        </w:rPr>
        <w:t>combined.</w:t>
      </w:r>
    </w:p>
    <w:p w14:paraId="693914A6" w14:textId="41EC3AA4" w:rsidR="00134004" w:rsidRDefault="00134004" w:rsidP="004C1EBD">
      <w:pPr>
        <w:pStyle w:val="Text"/>
        <w:rPr>
          <w:iCs/>
        </w:rPr>
      </w:pPr>
      <w:r>
        <w:rPr>
          <w:bCs/>
          <w:iCs/>
        </w:rPr>
        <w:t xml:space="preserve">Since the calibration data has far more DOF than </w:t>
      </w:r>
      <m:oMath>
        <m:r>
          <w:rPr>
            <w:rFonts w:ascii="Cambria Math" w:eastAsiaTheme="minorEastAsia" w:hAnsi="Cambria Math"/>
          </w:rPr>
          <m:t>ρ</m:t>
        </m:r>
      </m:oMath>
      <w:r>
        <w:t xml:space="preserve"> we expect that non-repeatable </w:t>
      </w:r>
      <w:r w:rsidR="006B54C5">
        <w:t xml:space="preserve">positioning error </w:t>
      </w:r>
      <w:r>
        <w:t xml:space="preserve">will be averaged out in the </w:t>
      </w:r>
      <w:r w:rsidR="006B54C5">
        <w:t>calibration</w:t>
      </w:r>
      <w:r w:rsidR="00166780">
        <w:t>,</w:t>
      </w:r>
      <w:r w:rsidR="006B54C5">
        <w:t xml:space="preserve"> </w:t>
      </w:r>
      <w:r w:rsidR="00166780">
        <w:t xml:space="preserve">while non-repeatable error during testing </w:t>
      </w:r>
      <w:r>
        <w:t xml:space="preserve">will mainly </w:t>
      </w:r>
      <w:r w:rsidR="006B54C5">
        <w:t>cause error</w:t>
      </w:r>
      <w:r>
        <w:t xml:space="preserve"> </w:t>
      </w:r>
      <m:oMath>
        <m:r>
          <m:rPr>
            <m:sty m:val="bi"/>
          </m:rPr>
          <w:rPr>
            <w:rFonts w:ascii="Cambria Math" w:hAnsi="Cambria Math"/>
          </w:rPr>
          <m:t>E</m:t>
        </m:r>
      </m:oMath>
      <w:r w:rsidR="006B54C5">
        <w:rPr>
          <w:b/>
          <w:bCs/>
          <w:iCs/>
        </w:rPr>
        <w:t xml:space="preserve"> </w:t>
      </w:r>
      <w:r w:rsidR="006B54C5">
        <w:rPr>
          <w:iCs/>
        </w:rPr>
        <w:t>be overestimated.</w:t>
      </w:r>
    </w:p>
    <w:p w14:paraId="7F8728DD" w14:textId="13B8DDE1" w:rsidR="001E1D67" w:rsidRDefault="006B54C5" w:rsidP="00050FB8">
      <w:pPr>
        <w:pStyle w:val="Text"/>
        <w:rPr>
          <w:bCs/>
        </w:rPr>
      </w:pPr>
      <m:oMath>
        <m:r>
          <m:rPr>
            <m:sty m:val="bi"/>
          </m:rPr>
          <w:rPr>
            <w:rFonts w:ascii="Cambria Math" w:hAnsi="Cambria Math"/>
          </w:rPr>
          <m:t>E</m:t>
        </m:r>
      </m:oMath>
      <w:r>
        <w:t xml:space="preserve"> is itself a 6DOF transform. What is its magnitude?</w:t>
      </w:r>
      <w:r w:rsidR="00AF21EB">
        <w:t xml:space="preserve"> If </w:t>
      </w:r>
      <m:oMath>
        <m:r>
          <m:rPr>
            <m:sty m:val="bi"/>
          </m:rPr>
          <w:rPr>
            <w:rFonts w:ascii="Cambria Math" w:hAnsi="Cambria Math"/>
          </w:rPr>
          <m:t>E</m:t>
        </m:r>
      </m:oMath>
      <w:r w:rsidR="00F36C4A">
        <w:t xml:space="preserve"> </w:t>
      </w:r>
      <w:r w:rsidR="00AF21EB">
        <w:t xml:space="preserve">is computed </w:t>
      </w:r>
      <w:r w:rsidR="00F36C4A">
        <w:t xml:space="preserve">as a transform matrix by </w:t>
      </w:r>
      <w:r w:rsidR="00F36C4A">
        <w:fldChar w:fldCharType="begin"/>
      </w:r>
      <w:r w:rsidR="00F36C4A">
        <w:instrText xml:space="preserve"> REF _Ref84522999 \h </w:instrText>
      </w:r>
      <w:r w:rsidR="00F36C4A">
        <w:fldChar w:fldCharType="separate"/>
      </w:r>
      <w:r w:rsidR="00F36C4A">
        <w:t>(</w:t>
      </w:r>
      <w:r w:rsidR="00F36C4A">
        <w:rPr>
          <w:noProof/>
        </w:rPr>
        <w:t>8</w:t>
      </w:r>
      <w:r w:rsidR="00F36C4A">
        <w:t>)</w:t>
      </w:r>
      <w:r w:rsidR="00F36C4A">
        <w:fldChar w:fldCharType="end"/>
      </w:r>
      <w:r w:rsidR="00AF21EB">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AF21EB">
        <w:t>(</w:t>
      </w:r>
      <w:r w:rsidR="00AF21EB">
        <w:rPr>
          <w:noProof/>
        </w:rPr>
        <w:t>1</w:t>
      </w:r>
      <w:r w:rsidR="00AF21EB">
        <w:t>)</w:t>
      </w:r>
      <w:r w:rsidR="00AF21EB">
        <w:fldChar w:fldCharType="end"/>
      </w:r>
      <w:r w:rsidR="00AF21EB">
        <w:t xml:space="preserve"> </w:t>
      </w:r>
      <w:r w:rsidR="00F36C4A">
        <w:t>rotation vector</w:t>
      </w:r>
      <w:r w:rsidR="00AF21EB">
        <w:t xml:space="preserve"> format, then the </w:t>
      </w:r>
      <w:r w:rsidR="00F36C4A">
        <w:t>translation and rotation parts</w:t>
      </w:r>
      <w:r w:rsidR="00F36C4A">
        <w:t xml:space="preserve">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 xml:space="preserve">the </w:t>
      </w:r>
      <w:r w:rsidR="008E3074">
        <w:t xml:space="preserve">3DOF </w:t>
      </w:r>
      <w:r w:rsidR="008E3074">
        <w:t>pose parts</w:t>
      </w:r>
      <w:r w:rsidR="00F36C4A">
        <w:t>.</w:t>
      </w:r>
      <w:r w:rsidR="00AF21EB">
        <w:t xml:space="preserve"> </w:t>
      </w:r>
      <w:r w:rsidR="00F36C4A">
        <w:t xml:space="preserve">This </w:t>
      </w:r>
      <w:r w:rsidR="00AF21EB">
        <w:t xml:space="preserve">error </w:t>
      </w:r>
      <w:r w:rsidR="00F36C4A">
        <w:t xml:space="preserve">metric </w:t>
      </w:r>
      <w:r w:rsidR="00AF21EB">
        <w:t>avoids all difficulties with angle wrapping</w:t>
      </w:r>
      <w:r w:rsidR="00F36C4A">
        <w:t xml:space="preserve">, but does not tell us the </w:t>
      </w:r>
      <w:r w:rsidR="008E3074">
        <w:t xml:space="preserve">error </w:t>
      </w:r>
      <w:r w:rsidR="00F36C4A">
        <w:t>direction</w:t>
      </w:r>
      <w:r w:rsidR="008E3074">
        <w:t>.</w:t>
      </w:r>
    </w:p>
    <w:p w14:paraId="270872A4" w14:textId="2367FC02" w:rsidR="00050FB8" w:rsidRDefault="00F36C4A" w:rsidP="00F36C4A">
      <w:pPr>
        <w:pStyle w:val="Heading2"/>
      </w:pPr>
      <w:r>
        <w:t>Data collection patterns</w:t>
      </w:r>
    </w:p>
    <w:p w14:paraId="563AD5F1" w14:textId="2BA103C4"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modelling, the model should be evaluated with different data than </w:t>
      </w:r>
      <w:r w:rsidR="00F36C4A">
        <w:t>that</w:t>
      </w:r>
      <w:r>
        <w:t xml:space="preserve"> 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w:t>
      </w:r>
      <w:r w:rsidRPr="00A53085">
        <w:lastRenderedPageBreak/>
        <w:t xml:space="preserve">of the strong constraints of the dipole model, it works well to use smaller data for calibration than testing, which speeds the calibration optimization. </w:t>
      </w:r>
    </w:p>
    <w:p w14:paraId="2A2E626F" w14:textId="557D2648" w:rsidR="00050FB8"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e sensor fixture has three orientations, so that each axis of the sensor is successively aligned with the stag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axis.  This pattern is collected in each of the source and sensor fixture rotations. There are four source fixtures and three sensor fixtures. Either the source or sensor fixture is varied; with one configuration in common, this requires six repeats of the stage motion pattern, with manual fixture repositioning in between. With this fixture motion the full test data is 3750 points, even with this coarse grid spacing. It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3CF073A7" w:rsidR="00C246B5" w:rsidRDefault="00C246B5" w:rsidP="00C246B5">
      <w:pPr>
        <w:ind w:firstLine="202"/>
        <w:jc w:val="both"/>
        <w:rPr>
          <w:iCs/>
        </w:rPr>
      </w:pPr>
      <w:r>
        <w:t xml:space="preserve">Source drive and sensor readout are provided by the ILEMT open source EMT reference design. This hardware is optimized for low noise and high measurement speed rather than cost. Typical performance is </w:t>
      </w:r>
      <m:oMath>
        <m:r>
          <w:rPr>
            <w:rFonts w:ascii="Cambria Math" w:hAnsi="Cambria Math"/>
          </w:rPr>
          <m:t>&lt;6μ</m:t>
        </m:r>
        <m:r>
          <m:rPr>
            <m:sty m:val="p"/>
          </m:rPr>
          <w:rPr>
            <w:rFonts w:ascii="Cambria Math" w:hAnsi="Cambria Math"/>
          </w:rPr>
          <m:t>m</m:t>
        </m:r>
      </m:oMath>
      <w:r>
        <w:rPr>
          <w:iCs/>
        </w:rPr>
        <w:t xml:space="preserve"> RMS position noise at 1500 samples/sec output rate, with 500 Hz measurement bandwidth.</w:t>
      </w:r>
      <w:r w:rsidR="00610F76">
        <w:rPr>
          <w:iCs/>
        </w:rPr>
        <w:t xml:space="preserve"> This a frequency-domain multiplexed AC design, where each source coil continuously emits a sinusoidal field at a distinctive frequency (7.5 kHz, 10.5 kHz and 13.5 kHz).</w:t>
      </w:r>
    </w:p>
    <w:p w14:paraId="6F91AA6D" w14:textId="1A7AC070" w:rsidR="00FD1F94" w:rsidRPr="00C246B5" w:rsidRDefault="00FD1F94" w:rsidP="00C246B5">
      <w:pPr>
        <w:ind w:firstLine="202"/>
        <w:jc w:val="both"/>
        <w:rPr>
          <w:iCs/>
        </w:rPr>
      </w:pPr>
      <w:r>
        <w:t xml:space="preserve">The only sensor used is the Premo Magnetics </w:t>
      </w:r>
      <w:r w:rsidRPr="000A6E3E">
        <w:t>3DCC10-A-0600J</w:t>
      </w:r>
      <w:r>
        <w:t xml:space="preserve">. </w:t>
      </w:r>
      <w:r w:rsidR="00343357">
        <w:t xml:space="preserve">This is a fairly large 17x15x14 mm sensor, which improves the signal to noise ratio, giving low measurement noise. </w:t>
      </w:r>
      <w:r>
        <w:t>While we have characterized performance with a variety of sensors, we find that because of its smaller size relative to the source, the sensor has less effect on the accuracy. Holding the sensor constant simplifies our presentation.</w:t>
      </w:r>
    </w:p>
    <w:p w14:paraId="74639AFA" w14:textId="7E2C2AD2" w:rsidR="00C246B5" w:rsidRDefault="00022840" w:rsidP="00F36AC5">
      <w:pPr>
        <w:ind w:firstLine="202"/>
        <w:jc w:val="both"/>
      </w:pPr>
      <w:r>
        <w:rPr>
          <w:noProof/>
        </w:rPr>
        <mc:AlternateContent>
          <mc:Choice Requires="wpc">
            <w:drawing>
              <wp:anchor distT="0" distB="0" distL="114300" distR="114300" simplePos="0" relativeHeight="251673600" behindDoc="0" locked="0" layoutInCell="1" allowOverlap="0" wp14:anchorId="65840BF0" wp14:editId="127C16E1">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3EABC37E" w:rsidR="001742D3" w:rsidRDefault="001742D3" w:rsidP="001742D3">
                              <w:pPr>
                                <w:pStyle w:val="FigureCaption"/>
                              </w:pPr>
                              <w:r>
                                <w:t xml:space="preserve">Fig. </w:t>
                              </w:r>
                              <w:fldSimple w:instr=" SEQ Figure \* ARABIC ">
                                <w:r w:rsidR="00F464F1">
                                  <w:rPr>
                                    <w:noProof/>
                                  </w:rPr>
                                  <w:t>5</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4"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" o:allowoverlap="f">
                <v:shape id="_x0000_s1115" type="#_x0000_t75" style="position:absolute;width:32004;height:23406;visibility:visible;mso-wrap-style:square">
                  <v:fill o:detectmouseclick="t"/>
                  <v:path o:connecttype="none"/>
                </v:shape>
                <v:shape id="Text Box 84" o:spid="_x0000_s1116"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3EABC37E" w:rsidR="001742D3" w:rsidRDefault="001742D3" w:rsidP="001742D3">
                        <w:pPr>
                          <w:pStyle w:val="FigureCaption"/>
                        </w:pPr>
                        <w:r>
                          <w:t xml:space="preserve">Fig. </w:t>
                        </w:r>
                        <w:fldSimple w:instr=" SEQ Figure \* ARABIC ">
                          <w:r w:rsidR="00F464F1">
                            <w:rPr>
                              <w:noProof/>
                            </w:rPr>
                            <w:t>5</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17"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18"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19"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20"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1"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less ideal fields than might be seen with a production source.</w:t>
      </w:r>
    </w:p>
    <w:p w14:paraId="2FDAF0D2" w14:textId="0D1F87CB"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 </w:t>
      </w:r>
      <w:r w:rsidRPr="00610F76">
        <w:rPr>
          <w:highlight w:val="yellow"/>
        </w:rPr>
        <w:t>[cite]</w:t>
      </w:r>
      <w:r w:rsidRPr="004254E4">
        <w:rPr>
          <w:noProof/>
        </w:rPr>
        <w:t xml:space="preserve"> </w:t>
      </w:r>
      <w:r w:rsidRPr="0097722A">
        <w:rPr>
          <w:rFonts w:eastAsiaTheme="minorEastAsia" w:cstheme="minorHAnsi"/>
          <w:highlight w:val="yellow"/>
        </w:rPr>
        <w:t xml:space="preserve">???. </w:t>
      </w:r>
    </w:p>
    <w:p w14:paraId="3C43EA65" w14:textId="32762665"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64411C9B" w:rsidR="007335FF" w:rsidRDefault="00BD79A2" w:rsidP="007335FF">
      <w:pPr>
        <w:pStyle w:val="Heading2"/>
      </w:pPr>
      <w:r>
        <w:t>Calibration</w:t>
      </w:r>
    </w:p>
    <w:p w14:paraId="2A05B303" w14:textId="56C81FDB"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w:t>
      </w:r>
      <w:r w:rsidRPr="00B10735">
        <w:t>Also, the data may include source fixture motion, or may only use a single source fixture (sensor always on the same side of the source).</w:t>
      </w:r>
    </w:p>
    <w:p w14:paraId="06675D85" w14:textId="4D1996DF" w:rsidR="007335FF" w:rsidRPr="007335FF" w:rsidRDefault="00A53085" w:rsidP="00A53085">
      <w:pPr>
        <w:pStyle w:val="Text"/>
        <w:rPr>
          <w:highlight w:val="yellow"/>
        </w:rPr>
      </w:pPr>
      <w:r>
        <w:rPr>
          <w:noProof/>
        </w:rPr>
        <mc:AlternateContent>
          <mc:Choice Requires="wps">
            <w:drawing>
              <wp:anchor distT="45720" distB="45720" distL="114300" distR="114300" simplePos="0" relativeHeight="251687936" behindDoc="0" locked="0" layoutInCell="1" allowOverlap="0" wp14:anchorId="2CEBF941" wp14:editId="044FB3D9">
                <wp:simplePos x="0" y="0"/>
                <wp:positionH relativeFrom="column">
                  <wp:posOffset>-3091289</wp:posOffset>
                </wp:positionH>
                <wp:positionV relativeFrom="paragraph">
                  <wp:posOffset>4962747</wp:posOffset>
                </wp:positionV>
                <wp:extent cx="6355080" cy="1088390"/>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390"/>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25EB7C4A" w14:textId="79DF26BD" w:rsidR="00F86E0E" w:rsidRDefault="00FF7263" w:rsidP="00FF7263">
                            <w:pPr>
                              <w:pStyle w:val="TableTitle"/>
                              <w:rPr>
                                <w:smallCaps w:val="0"/>
                                <w:sz w:val="20"/>
                                <w:szCs w:val="20"/>
                              </w:rPr>
                            </w:pPr>
                            <w:r>
                              <w:t>Sample calibration (dipole approximating source)</w:t>
                            </w:r>
                            <w:r>
                              <w:fldChar w:fldCharType="begin"/>
                            </w:r>
                            <w:r>
                              <w:instrText xml:space="preserve"> LINK </w:instrText>
                            </w:r>
                            <w:r w:rsidR="00F86E0E">
                              <w:instrText xml:space="preserve">Excel.Sheet.12 C:\\Users\\robma\\Documents\\Work\\ilemt_papers\\calibration\\dipole_approx_calibration.xlsx Sheet1!R1C1:R5C12 </w:instrText>
                            </w:r>
                            <w:r>
                              <w:instrText xml:space="preserve">\a \f 4 \h </w:instrText>
                            </w:r>
                            <w:r w:rsidR="00C968B3">
                              <w:instrText xml:space="preserve"> \* MERGEFORMAT </w:instrText>
                            </w:r>
                            <w:r w:rsidR="00F86E0E">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F86E0E" w:rsidRPr="00F86E0E" w14:paraId="01426447" w14:textId="77777777" w:rsidTr="00F86E0E">
                              <w:trPr>
                                <w:divId w:val="222256622"/>
                                <w:trHeight w:val="216"/>
                              </w:trPr>
                              <w:tc>
                                <w:tcPr>
                                  <w:tcW w:w="2230" w:type="dxa"/>
                                  <w:gridSpan w:val="3"/>
                                  <w:tcBorders>
                                    <w:top w:val="double" w:sz="6" w:space="0" w:color="auto"/>
                                    <w:left w:val="nil"/>
                                    <w:bottom w:val="nil"/>
                                    <w:right w:val="nil"/>
                                  </w:tcBorders>
                                  <w:shd w:val="clear" w:color="auto" w:fill="auto"/>
                                  <w:noWrap/>
                                  <w:vAlign w:val="bottom"/>
                                  <w:hideMark/>
                                </w:tcPr>
                                <w:p w14:paraId="1A63291D" w14:textId="2F4284C0" w:rsidR="00F86E0E" w:rsidRPr="00F86E0E" w:rsidRDefault="00F86E0E" w:rsidP="00F86E0E">
                                  <w:pPr>
                                    <w:jc w:val="center"/>
                                    <w:rPr>
                                      <w:sz w:val="16"/>
                                      <w:szCs w:val="16"/>
                                    </w:rPr>
                                  </w:pPr>
                                  <w:r w:rsidRPr="00F86E0E">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92CEF5C" w14:textId="77777777" w:rsidR="00F86E0E" w:rsidRPr="00F86E0E" w:rsidRDefault="00F86E0E" w:rsidP="00F86E0E">
                                  <w:pPr>
                                    <w:jc w:val="center"/>
                                    <w:rPr>
                                      <w:sz w:val="16"/>
                                      <w:szCs w:val="16"/>
                                    </w:rPr>
                                  </w:pPr>
                                  <w:r w:rsidRPr="00F86E0E">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7BE7949B" w14:textId="77777777" w:rsidR="00F86E0E" w:rsidRPr="00F86E0E" w:rsidRDefault="00F86E0E" w:rsidP="00F86E0E">
                                  <w:pPr>
                                    <w:jc w:val="center"/>
                                    <w:rPr>
                                      <w:sz w:val="16"/>
                                      <w:szCs w:val="16"/>
                                    </w:rPr>
                                  </w:pPr>
                                  <w:r w:rsidRPr="00F86E0E">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7E3CE5A2" w14:textId="77777777" w:rsidR="00F86E0E" w:rsidRPr="00F86E0E" w:rsidRDefault="00F86E0E" w:rsidP="00F86E0E">
                                  <w:pPr>
                                    <w:jc w:val="center"/>
                                    <w:rPr>
                                      <w:sz w:val="16"/>
                                      <w:szCs w:val="16"/>
                                    </w:rPr>
                                  </w:pPr>
                                  <w:r w:rsidRPr="00F86E0E">
                                    <w:rPr>
                                      <w:sz w:val="16"/>
                                      <w:szCs w:val="16"/>
                                    </w:rPr>
                                    <w:t>Sensor moment</w:t>
                                  </w:r>
                                </w:p>
                              </w:tc>
                            </w:tr>
                            <w:tr w:rsidR="00F86E0E" w:rsidRPr="00F86E0E" w14:paraId="3F1910C8" w14:textId="77777777" w:rsidTr="00F86E0E">
                              <w:trPr>
                                <w:divId w:val="222256622"/>
                                <w:trHeight w:val="204"/>
                              </w:trPr>
                              <w:tc>
                                <w:tcPr>
                                  <w:tcW w:w="743" w:type="dxa"/>
                                  <w:tcBorders>
                                    <w:top w:val="nil"/>
                                    <w:left w:val="nil"/>
                                    <w:bottom w:val="nil"/>
                                    <w:right w:val="nil"/>
                                  </w:tcBorders>
                                  <w:shd w:val="clear" w:color="auto" w:fill="auto"/>
                                  <w:noWrap/>
                                  <w:vAlign w:val="bottom"/>
                                  <w:hideMark/>
                                </w:tcPr>
                                <w:p w14:paraId="6B0DA4F9" w14:textId="77777777" w:rsidR="00F86E0E" w:rsidRPr="00F86E0E" w:rsidRDefault="00F86E0E" w:rsidP="00F86E0E">
                                  <w:pPr>
                                    <w:jc w:val="center"/>
                                    <w:rPr>
                                      <w:sz w:val="16"/>
                                      <w:szCs w:val="16"/>
                                    </w:rPr>
                                  </w:pPr>
                                  <w:r w:rsidRPr="00F86E0E">
                                    <w:rPr>
                                      <w:sz w:val="16"/>
                                      <w:szCs w:val="16"/>
                                    </w:rPr>
                                    <w:t>X</w:t>
                                  </w:r>
                                </w:p>
                              </w:tc>
                              <w:tc>
                                <w:tcPr>
                                  <w:tcW w:w="744" w:type="dxa"/>
                                  <w:tcBorders>
                                    <w:top w:val="nil"/>
                                    <w:left w:val="nil"/>
                                    <w:bottom w:val="nil"/>
                                    <w:right w:val="nil"/>
                                  </w:tcBorders>
                                  <w:shd w:val="clear" w:color="auto" w:fill="auto"/>
                                  <w:noWrap/>
                                  <w:vAlign w:val="bottom"/>
                                  <w:hideMark/>
                                </w:tcPr>
                                <w:p w14:paraId="057ED29B" w14:textId="77777777" w:rsidR="00F86E0E" w:rsidRPr="00F86E0E" w:rsidRDefault="00F86E0E" w:rsidP="00F86E0E">
                                  <w:pPr>
                                    <w:jc w:val="center"/>
                                    <w:rPr>
                                      <w:sz w:val="16"/>
                                      <w:szCs w:val="16"/>
                                    </w:rPr>
                                  </w:pPr>
                                  <w:r w:rsidRPr="00F86E0E">
                                    <w:rPr>
                                      <w:sz w:val="16"/>
                                      <w:szCs w:val="16"/>
                                    </w:rPr>
                                    <w:t>Y</w:t>
                                  </w:r>
                                </w:p>
                              </w:tc>
                              <w:tc>
                                <w:tcPr>
                                  <w:tcW w:w="743" w:type="dxa"/>
                                  <w:tcBorders>
                                    <w:top w:val="nil"/>
                                    <w:left w:val="nil"/>
                                    <w:bottom w:val="nil"/>
                                    <w:right w:val="nil"/>
                                  </w:tcBorders>
                                  <w:shd w:val="clear" w:color="auto" w:fill="auto"/>
                                  <w:noWrap/>
                                  <w:vAlign w:val="bottom"/>
                                  <w:hideMark/>
                                </w:tcPr>
                                <w:p w14:paraId="6D6243C5" w14:textId="77777777" w:rsidR="00F86E0E" w:rsidRPr="00F86E0E" w:rsidRDefault="00F86E0E" w:rsidP="00F86E0E">
                                  <w:pPr>
                                    <w:jc w:val="center"/>
                                    <w:rPr>
                                      <w:sz w:val="16"/>
                                      <w:szCs w:val="16"/>
                                    </w:rPr>
                                  </w:pPr>
                                  <w:r w:rsidRPr="00F86E0E">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DCED6FF" w14:textId="77777777" w:rsidR="00F86E0E" w:rsidRPr="00F86E0E" w:rsidRDefault="00F86E0E" w:rsidP="00F86E0E">
                                  <w:pPr>
                                    <w:jc w:val="center"/>
                                    <w:rPr>
                                      <w:sz w:val="16"/>
                                      <w:szCs w:val="16"/>
                                    </w:rPr>
                                  </w:pPr>
                                  <w:r w:rsidRPr="00F86E0E">
                                    <w:rPr>
                                      <w:sz w:val="16"/>
                                      <w:szCs w:val="16"/>
                                    </w:rPr>
                                    <w:t>X</w:t>
                                  </w:r>
                                </w:p>
                              </w:tc>
                              <w:tc>
                                <w:tcPr>
                                  <w:tcW w:w="810" w:type="dxa"/>
                                  <w:tcBorders>
                                    <w:top w:val="nil"/>
                                    <w:left w:val="nil"/>
                                    <w:bottom w:val="nil"/>
                                    <w:right w:val="nil"/>
                                  </w:tcBorders>
                                  <w:shd w:val="clear" w:color="auto" w:fill="auto"/>
                                  <w:noWrap/>
                                  <w:vAlign w:val="bottom"/>
                                  <w:hideMark/>
                                </w:tcPr>
                                <w:p w14:paraId="331AED59" w14:textId="77777777" w:rsidR="00F86E0E" w:rsidRPr="00F86E0E" w:rsidRDefault="00F86E0E" w:rsidP="00F86E0E">
                                  <w:pPr>
                                    <w:jc w:val="center"/>
                                    <w:rPr>
                                      <w:sz w:val="16"/>
                                      <w:szCs w:val="16"/>
                                    </w:rPr>
                                  </w:pPr>
                                  <w:r w:rsidRPr="00F86E0E">
                                    <w:rPr>
                                      <w:sz w:val="16"/>
                                      <w:szCs w:val="16"/>
                                    </w:rPr>
                                    <w:t>Y</w:t>
                                  </w:r>
                                </w:p>
                              </w:tc>
                              <w:tc>
                                <w:tcPr>
                                  <w:tcW w:w="591" w:type="dxa"/>
                                  <w:tcBorders>
                                    <w:top w:val="nil"/>
                                    <w:left w:val="nil"/>
                                    <w:bottom w:val="nil"/>
                                    <w:right w:val="nil"/>
                                  </w:tcBorders>
                                  <w:shd w:val="clear" w:color="auto" w:fill="auto"/>
                                  <w:noWrap/>
                                  <w:vAlign w:val="bottom"/>
                                  <w:hideMark/>
                                </w:tcPr>
                                <w:p w14:paraId="2B103AC9" w14:textId="77777777" w:rsidR="00F86E0E" w:rsidRPr="00F86E0E" w:rsidRDefault="00F86E0E" w:rsidP="00F86E0E">
                                  <w:pPr>
                                    <w:jc w:val="center"/>
                                    <w:rPr>
                                      <w:sz w:val="16"/>
                                      <w:szCs w:val="16"/>
                                    </w:rPr>
                                  </w:pPr>
                                  <w:r w:rsidRPr="00F86E0E">
                                    <w:rPr>
                                      <w:sz w:val="16"/>
                                      <w:szCs w:val="16"/>
                                    </w:rPr>
                                    <w:t>Z</w:t>
                                  </w:r>
                                </w:p>
                              </w:tc>
                              <w:tc>
                                <w:tcPr>
                                  <w:tcW w:w="743" w:type="dxa"/>
                                  <w:tcBorders>
                                    <w:top w:val="nil"/>
                                    <w:left w:val="single" w:sz="4" w:space="0" w:color="auto"/>
                                    <w:bottom w:val="nil"/>
                                    <w:right w:val="nil"/>
                                  </w:tcBorders>
                                  <w:shd w:val="clear" w:color="auto" w:fill="auto"/>
                                  <w:noWrap/>
                                  <w:vAlign w:val="bottom"/>
                                  <w:hideMark/>
                                </w:tcPr>
                                <w:p w14:paraId="28AC077D" w14:textId="77777777" w:rsidR="00F86E0E" w:rsidRPr="00F86E0E" w:rsidRDefault="00F86E0E" w:rsidP="00F86E0E">
                                  <w:pPr>
                                    <w:jc w:val="center"/>
                                    <w:rPr>
                                      <w:sz w:val="16"/>
                                      <w:szCs w:val="16"/>
                                    </w:rPr>
                                  </w:pPr>
                                  <w:r w:rsidRPr="00F86E0E">
                                    <w:rPr>
                                      <w:sz w:val="16"/>
                                      <w:szCs w:val="16"/>
                                    </w:rPr>
                                    <w:t>X</w:t>
                                  </w:r>
                                </w:p>
                              </w:tc>
                              <w:tc>
                                <w:tcPr>
                                  <w:tcW w:w="744" w:type="dxa"/>
                                  <w:tcBorders>
                                    <w:top w:val="nil"/>
                                    <w:left w:val="nil"/>
                                    <w:bottom w:val="nil"/>
                                    <w:right w:val="nil"/>
                                  </w:tcBorders>
                                  <w:shd w:val="clear" w:color="auto" w:fill="auto"/>
                                  <w:noWrap/>
                                  <w:vAlign w:val="bottom"/>
                                  <w:hideMark/>
                                </w:tcPr>
                                <w:p w14:paraId="6AA81169" w14:textId="77777777" w:rsidR="00F86E0E" w:rsidRPr="00F86E0E" w:rsidRDefault="00F86E0E" w:rsidP="00F86E0E">
                                  <w:pPr>
                                    <w:jc w:val="center"/>
                                    <w:rPr>
                                      <w:sz w:val="16"/>
                                      <w:szCs w:val="16"/>
                                    </w:rPr>
                                  </w:pPr>
                                  <w:r w:rsidRPr="00F86E0E">
                                    <w:rPr>
                                      <w:sz w:val="16"/>
                                      <w:szCs w:val="16"/>
                                    </w:rPr>
                                    <w:t>Y</w:t>
                                  </w:r>
                                </w:p>
                              </w:tc>
                              <w:tc>
                                <w:tcPr>
                                  <w:tcW w:w="743" w:type="dxa"/>
                                  <w:tcBorders>
                                    <w:top w:val="nil"/>
                                    <w:left w:val="nil"/>
                                    <w:bottom w:val="nil"/>
                                    <w:right w:val="nil"/>
                                  </w:tcBorders>
                                  <w:shd w:val="clear" w:color="auto" w:fill="auto"/>
                                  <w:noWrap/>
                                  <w:vAlign w:val="bottom"/>
                                  <w:hideMark/>
                                </w:tcPr>
                                <w:p w14:paraId="4CB0E287" w14:textId="77777777" w:rsidR="00F86E0E" w:rsidRPr="00F86E0E" w:rsidRDefault="00F86E0E" w:rsidP="00F86E0E">
                                  <w:pPr>
                                    <w:jc w:val="center"/>
                                    <w:rPr>
                                      <w:sz w:val="16"/>
                                      <w:szCs w:val="16"/>
                                    </w:rPr>
                                  </w:pPr>
                                  <w:r w:rsidRPr="00F86E0E">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EF38C6" w14:textId="77777777" w:rsidR="00F86E0E" w:rsidRPr="00F86E0E" w:rsidRDefault="00F86E0E" w:rsidP="00F86E0E">
                                  <w:pPr>
                                    <w:jc w:val="center"/>
                                    <w:rPr>
                                      <w:sz w:val="16"/>
                                      <w:szCs w:val="16"/>
                                    </w:rPr>
                                  </w:pPr>
                                  <w:r w:rsidRPr="00F86E0E">
                                    <w:rPr>
                                      <w:sz w:val="16"/>
                                      <w:szCs w:val="16"/>
                                    </w:rPr>
                                    <w:t>X</w:t>
                                  </w:r>
                                </w:p>
                              </w:tc>
                              <w:tc>
                                <w:tcPr>
                                  <w:tcW w:w="743" w:type="dxa"/>
                                  <w:tcBorders>
                                    <w:top w:val="nil"/>
                                    <w:left w:val="nil"/>
                                    <w:bottom w:val="nil"/>
                                    <w:right w:val="nil"/>
                                  </w:tcBorders>
                                  <w:shd w:val="clear" w:color="auto" w:fill="auto"/>
                                  <w:noWrap/>
                                  <w:vAlign w:val="bottom"/>
                                  <w:hideMark/>
                                </w:tcPr>
                                <w:p w14:paraId="4C61D4B4" w14:textId="77777777" w:rsidR="00F86E0E" w:rsidRPr="00F86E0E" w:rsidRDefault="00F86E0E" w:rsidP="00F86E0E">
                                  <w:pPr>
                                    <w:jc w:val="center"/>
                                    <w:rPr>
                                      <w:sz w:val="16"/>
                                      <w:szCs w:val="16"/>
                                    </w:rPr>
                                  </w:pPr>
                                  <w:r w:rsidRPr="00F86E0E">
                                    <w:rPr>
                                      <w:sz w:val="16"/>
                                      <w:szCs w:val="16"/>
                                    </w:rPr>
                                    <w:t>Y</w:t>
                                  </w:r>
                                </w:p>
                              </w:tc>
                              <w:tc>
                                <w:tcPr>
                                  <w:tcW w:w="912" w:type="dxa"/>
                                  <w:tcBorders>
                                    <w:top w:val="nil"/>
                                    <w:left w:val="nil"/>
                                    <w:bottom w:val="nil"/>
                                    <w:right w:val="nil"/>
                                  </w:tcBorders>
                                  <w:shd w:val="clear" w:color="auto" w:fill="auto"/>
                                  <w:noWrap/>
                                  <w:vAlign w:val="bottom"/>
                                  <w:hideMark/>
                                </w:tcPr>
                                <w:p w14:paraId="6029CFE3" w14:textId="77777777" w:rsidR="00F86E0E" w:rsidRPr="00F86E0E" w:rsidRDefault="00F86E0E" w:rsidP="00F86E0E">
                                  <w:pPr>
                                    <w:jc w:val="center"/>
                                    <w:rPr>
                                      <w:sz w:val="16"/>
                                      <w:szCs w:val="16"/>
                                    </w:rPr>
                                  </w:pPr>
                                  <w:r w:rsidRPr="00F86E0E">
                                    <w:rPr>
                                      <w:sz w:val="16"/>
                                      <w:szCs w:val="16"/>
                                    </w:rPr>
                                    <w:t>Z</w:t>
                                  </w:r>
                                </w:p>
                              </w:tc>
                            </w:tr>
                            <w:tr w:rsidR="00F86E0E" w:rsidRPr="00F86E0E" w14:paraId="102F7C43" w14:textId="77777777" w:rsidTr="00F86E0E">
                              <w:trPr>
                                <w:divId w:val="222256622"/>
                                <w:trHeight w:val="204"/>
                              </w:trPr>
                              <w:tc>
                                <w:tcPr>
                                  <w:tcW w:w="743" w:type="dxa"/>
                                  <w:tcBorders>
                                    <w:top w:val="single" w:sz="4" w:space="0" w:color="auto"/>
                                    <w:left w:val="nil"/>
                                    <w:bottom w:val="nil"/>
                                    <w:right w:val="nil"/>
                                  </w:tcBorders>
                                  <w:shd w:val="clear" w:color="auto" w:fill="auto"/>
                                  <w:noWrap/>
                                  <w:vAlign w:val="bottom"/>
                                  <w:hideMark/>
                                </w:tcPr>
                                <w:p w14:paraId="3FA58FEA" w14:textId="77777777" w:rsidR="00F86E0E" w:rsidRPr="00F86E0E" w:rsidRDefault="00F86E0E" w:rsidP="00F86E0E">
                                  <w:pPr>
                                    <w:jc w:val="center"/>
                                    <w:rPr>
                                      <w:sz w:val="16"/>
                                      <w:szCs w:val="16"/>
                                    </w:rPr>
                                  </w:pPr>
                                  <w:r w:rsidRPr="00F86E0E">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4D8ED3E2" w14:textId="77777777" w:rsidR="00F86E0E" w:rsidRPr="00F86E0E" w:rsidRDefault="00F86E0E" w:rsidP="00F86E0E">
                                  <w:pPr>
                                    <w:jc w:val="center"/>
                                    <w:rPr>
                                      <w:sz w:val="16"/>
                                      <w:szCs w:val="16"/>
                                    </w:rPr>
                                  </w:pPr>
                                  <w:r w:rsidRPr="00F86E0E">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B6350B3" w14:textId="77777777" w:rsidR="00F86E0E" w:rsidRPr="00F86E0E" w:rsidRDefault="00F86E0E" w:rsidP="00F86E0E">
                                  <w:pPr>
                                    <w:jc w:val="center"/>
                                    <w:rPr>
                                      <w:sz w:val="16"/>
                                      <w:szCs w:val="16"/>
                                    </w:rPr>
                                  </w:pPr>
                                  <w:r w:rsidRPr="00F86E0E">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C1BEDCC" w14:textId="77777777" w:rsidR="00F86E0E" w:rsidRPr="00F86E0E" w:rsidRDefault="00F86E0E" w:rsidP="00F86E0E">
                                  <w:pPr>
                                    <w:jc w:val="center"/>
                                    <w:rPr>
                                      <w:sz w:val="16"/>
                                      <w:szCs w:val="16"/>
                                    </w:rPr>
                                  </w:pPr>
                                  <w:r w:rsidRPr="00F86E0E">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67E6DDF" w14:textId="77777777" w:rsidR="00F86E0E" w:rsidRPr="00F86E0E" w:rsidRDefault="00F86E0E" w:rsidP="00F86E0E">
                                  <w:pPr>
                                    <w:jc w:val="center"/>
                                    <w:rPr>
                                      <w:sz w:val="16"/>
                                      <w:szCs w:val="16"/>
                                    </w:rPr>
                                  </w:pPr>
                                  <w:r w:rsidRPr="00F86E0E">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7B49D7C7" w14:textId="77777777" w:rsidR="00F86E0E" w:rsidRPr="00F86E0E" w:rsidRDefault="00F86E0E" w:rsidP="00F86E0E">
                                  <w:pPr>
                                    <w:jc w:val="center"/>
                                    <w:rPr>
                                      <w:sz w:val="16"/>
                                      <w:szCs w:val="16"/>
                                    </w:rPr>
                                  </w:pPr>
                                  <w:r w:rsidRPr="00F86E0E">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5AE7F057" w14:textId="77777777" w:rsidR="00F86E0E" w:rsidRPr="00F86E0E" w:rsidRDefault="00F86E0E" w:rsidP="00F86E0E">
                                  <w:pPr>
                                    <w:jc w:val="center"/>
                                    <w:rPr>
                                      <w:sz w:val="16"/>
                                      <w:szCs w:val="16"/>
                                    </w:rPr>
                                  </w:pPr>
                                  <w:r w:rsidRPr="00F86E0E">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0EFC2DF9" w14:textId="77777777" w:rsidR="00F86E0E" w:rsidRPr="00F86E0E" w:rsidRDefault="00F86E0E" w:rsidP="00F86E0E">
                                  <w:pPr>
                                    <w:jc w:val="center"/>
                                    <w:rPr>
                                      <w:sz w:val="16"/>
                                      <w:szCs w:val="16"/>
                                    </w:rPr>
                                  </w:pPr>
                                  <w:r w:rsidRPr="00F86E0E">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B7C604D" w14:textId="77777777" w:rsidR="00F86E0E" w:rsidRPr="00F86E0E" w:rsidRDefault="00F86E0E" w:rsidP="00F86E0E">
                                  <w:pPr>
                                    <w:jc w:val="center"/>
                                    <w:rPr>
                                      <w:sz w:val="16"/>
                                      <w:szCs w:val="16"/>
                                    </w:rPr>
                                  </w:pPr>
                                  <w:r w:rsidRPr="00F86E0E">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6D8768AD" w14:textId="77777777" w:rsidR="00F86E0E" w:rsidRPr="00F86E0E" w:rsidRDefault="00F86E0E" w:rsidP="00F86E0E">
                                  <w:pPr>
                                    <w:jc w:val="center"/>
                                    <w:rPr>
                                      <w:sz w:val="16"/>
                                      <w:szCs w:val="16"/>
                                    </w:rPr>
                                  </w:pPr>
                                  <w:r w:rsidRPr="00F86E0E">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7EC794AD" w14:textId="77777777" w:rsidR="00F86E0E" w:rsidRPr="00F86E0E" w:rsidRDefault="00F86E0E" w:rsidP="00F86E0E">
                                  <w:pPr>
                                    <w:jc w:val="center"/>
                                    <w:rPr>
                                      <w:sz w:val="16"/>
                                      <w:szCs w:val="16"/>
                                    </w:rPr>
                                  </w:pPr>
                                  <w:r w:rsidRPr="00F86E0E">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499FBD57" w14:textId="77777777" w:rsidR="00F86E0E" w:rsidRPr="00F86E0E" w:rsidRDefault="00F86E0E" w:rsidP="00F86E0E">
                                  <w:pPr>
                                    <w:jc w:val="center"/>
                                    <w:rPr>
                                      <w:sz w:val="16"/>
                                      <w:szCs w:val="16"/>
                                    </w:rPr>
                                  </w:pPr>
                                  <w:r w:rsidRPr="00F86E0E">
                                    <w:rPr>
                                      <w:sz w:val="16"/>
                                      <w:szCs w:val="16"/>
                                    </w:rPr>
                                    <w:t>0.0</w:t>
                                  </w:r>
                                </w:p>
                              </w:tc>
                            </w:tr>
                            <w:tr w:rsidR="00F86E0E" w:rsidRPr="00F86E0E" w14:paraId="2EE2C7F7" w14:textId="77777777" w:rsidTr="00F86E0E">
                              <w:trPr>
                                <w:divId w:val="222256622"/>
                                <w:trHeight w:val="204"/>
                              </w:trPr>
                              <w:tc>
                                <w:tcPr>
                                  <w:tcW w:w="743" w:type="dxa"/>
                                  <w:tcBorders>
                                    <w:top w:val="nil"/>
                                    <w:left w:val="nil"/>
                                    <w:bottom w:val="nil"/>
                                    <w:right w:val="nil"/>
                                  </w:tcBorders>
                                  <w:shd w:val="clear" w:color="auto" w:fill="auto"/>
                                  <w:noWrap/>
                                  <w:vAlign w:val="bottom"/>
                                  <w:hideMark/>
                                </w:tcPr>
                                <w:p w14:paraId="08BEDF06" w14:textId="77777777" w:rsidR="00F86E0E" w:rsidRPr="00F86E0E" w:rsidRDefault="00F86E0E" w:rsidP="00F86E0E">
                                  <w:pPr>
                                    <w:jc w:val="center"/>
                                    <w:rPr>
                                      <w:sz w:val="16"/>
                                      <w:szCs w:val="16"/>
                                    </w:rPr>
                                  </w:pPr>
                                  <w:r w:rsidRPr="00F86E0E">
                                    <w:rPr>
                                      <w:sz w:val="16"/>
                                      <w:szCs w:val="16"/>
                                    </w:rPr>
                                    <w:t>1.249</w:t>
                                  </w:r>
                                </w:p>
                              </w:tc>
                              <w:tc>
                                <w:tcPr>
                                  <w:tcW w:w="744" w:type="dxa"/>
                                  <w:tcBorders>
                                    <w:top w:val="nil"/>
                                    <w:left w:val="nil"/>
                                    <w:bottom w:val="nil"/>
                                    <w:right w:val="nil"/>
                                  </w:tcBorders>
                                  <w:shd w:val="clear" w:color="auto" w:fill="auto"/>
                                  <w:noWrap/>
                                  <w:vAlign w:val="bottom"/>
                                  <w:hideMark/>
                                </w:tcPr>
                                <w:p w14:paraId="1D7EA400" w14:textId="77777777" w:rsidR="00F86E0E" w:rsidRPr="00F86E0E" w:rsidRDefault="00F86E0E" w:rsidP="00F86E0E">
                                  <w:pPr>
                                    <w:jc w:val="center"/>
                                    <w:rPr>
                                      <w:sz w:val="16"/>
                                      <w:szCs w:val="16"/>
                                    </w:rPr>
                                  </w:pPr>
                                  <w:r w:rsidRPr="00F86E0E">
                                    <w:rPr>
                                      <w:sz w:val="16"/>
                                      <w:szCs w:val="16"/>
                                    </w:rPr>
                                    <w:t>45.380</w:t>
                                  </w:r>
                                </w:p>
                              </w:tc>
                              <w:tc>
                                <w:tcPr>
                                  <w:tcW w:w="743" w:type="dxa"/>
                                  <w:tcBorders>
                                    <w:top w:val="nil"/>
                                    <w:left w:val="nil"/>
                                    <w:bottom w:val="nil"/>
                                    <w:right w:val="nil"/>
                                  </w:tcBorders>
                                  <w:shd w:val="clear" w:color="auto" w:fill="auto"/>
                                  <w:noWrap/>
                                  <w:vAlign w:val="bottom"/>
                                  <w:hideMark/>
                                </w:tcPr>
                                <w:p w14:paraId="1E665E08" w14:textId="77777777" w:rsidR="00F86E0E" w:rsidRPr="00F86E0E" w:rsidRDefault="00F86E0E" w:rsidP="00F86E0E">
                                  <w:pPr>
                                    <w:jc w:val="center"/>
                                    <w:rPr>
                                      <w:sz w:val="16"/>
                                      <w:szCs w:val="16"/>
                                    </w:rPr>
                                  </w:pPr>
                                  <w:r w:rsidRPr="00F86E0E">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8321E10" w14:textId="77777777" w:rsidR="00F86E0E" w:rsidRPr="00F86E0E" w:rsidRDefault="00F86E0E" w:rsidP="00F86E0E">
                                  <w:pPr>
                                    <w:jc w:val="center"/>
                                    <w:rPr>
                                      <w:sz w:val="16"/>
                                      <w:szCs w:val="16"/>
                                    </w:rPr>
                                  </w:pPr>
                                  <w:r w:rsidRPr="00F86E0E">
                                    <w:rPr>
                                      <w:sz w:val="16"/>
                                      <w:szCs w:val="16"/>
                                    </w:rPr>
                                    <w:t>0.0</w:t>
                                  </w:r>
                                </w:p>
                              </w:tc>
                              <w:tc>
                                <w:tcPr>
                                  <w:tcW w:w="810" w:type="dxa"/>
                                  <w:tcBorders>
                                    <w:top w:val="nil"/>
                                    <w:left w:val="nil"/>
                                    <w:bottom w:val="nil"/>
                                    <w:right w:val="nil"/>
                                  </w:tcBorders>
                                  <w:shd w:val="clear" w:color="auto" w:fill="auto"/>
                                  <w:noWrap/>
                                  <w:vAlign w:val="bottom"/>
                                  <w:hideMark/>
                                </w:tcPr>
                                <w:p w14:paraId="15B83EC1" w14:textId="77777777" w:rsidR="00F86E0E" w:rsidRPr="00F86E0E" w:rsidRDefault="00F86E0E" w:rsidP="00F86E0E">
                                  <w:pPr>
                                    <w:jc w:val="center"/>
                                    <w:rPr>
                                      <w:sz w:val="16"/>
                                      <w:szCs w:val="16"/>
                                    </w:rPr>
                                  </w:pPr>
                                  <w:r w:rsidRPr="00F86E0E">
                                    <w:rPr>
                                      <w:sz w:val="16"/>
                                      <w:szCs w:val="16"/>
                                    </w:rPr>
                                    <w:t>0.947</w:t>
                                  </w:r>
                                </w:p>
                              </w:tc>
                              <w:tc>
                                <w:tcPr>
                                  <w:tcW w:w="591" w:type="dxa"/>
                                  <w:tcBorders>
                                    <w:top w:val="nil"/>
                                    <w:left w:val="nil"/>
                                    <w:bottom w:val="nil"/>
                                    <w:right w:val="nil"/>
                                  </w:tcBorders>
                                  <w:shd w:val="clear" w:color="auto" w:fill="auto"/>
                                  <w:noWrap/>
                                  <w:vAlign w:val="bottom"/>
                                  <w:hideMark/>
                                </w:tcPr>
                                <w:p w14:paraId="584C3E04" w14:textId="77777777" w:rsidR="00F86E0E" w:rsidRPr="00F86E0E" w:rsidRDefault="00F86E0E" w:rsidP="00F86E0E">
                                  <w:pPr>
                                    <w:jc w:val="center"/>
                                    <w:rPr>
                                      <w:sz w:val="16"/>
                                      <w:szCs w:val="16"/>
                                    </w:rPr>
                                  </w:pPr>
                                  <w:r w:rsidRPr="00F86E0E">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7FF3F95D" w14:textId="77777777" w:rsidR="00F86E0E" w:rsidRPr="00F86E0E" w:rsidRDefault="00F86E0E" w:rsidP="00F86E0E">
                                  <w:pPr>
                                    <w:jc w:val="center"/>
                                    <w:rPr>
                                      <w:sz w:val="16"/>
                                      <w:szCs w:val="16"/>
                                    </w:rPr>
                                  </w:pPr>
                                  <w:r w:rsidRPr="00F86E0E">
                                    <w:rPr>
                                      <w:sz w:val="16"/>
                                      <w:szCs w:val="16"/>
                                    </w:rPr>
                                    <w:t>0.110</w:t>
                                  </w:r>
                                </w:p>
                              </w:tc>
                              <w:tc>
                                <w:tcPr>
                                  <w:tcW w:w="744" w:type="dxa"/>
                                  <w:tcBorders>
                                    <w:top w:val="nil"/>
                                    <w:left w:val="nil"/>
                                    <w:bottom w:val="nil"/>
                                    <w:right w:val="nil"/>
                                  </w:tcBorders>
                                  <w:shd w:val="clear" w:color="auto" w:fill="auto"/>
                                  <w:noWrap/>
                                  <w:vAlign w:val="bottom"/>
                                  <w:hideMark/>
                                </w:tcPr>
                                <w:p w14:paraId="4DB263CA" w14:textId="77777777" w:rsidR="00F86E0E" w:rsidRPr="00F86E0E" w:rsidRDefault="00F86E0E" w:rsidP="00F86E0E">
                                  <w:pPr>
                                    <w:jc w:val="center"/>
                                    <w:rPr>
                                      <w:sz w:val="16"/>
                                      <w:szCs w:val="16"/>
                                    </w:rPr>
                                  </w:pPr>
                                  <w:r w:rsidRPr="00F86E0E">
                                    <w:rPr>
                                      <w:sz w:val="16"/>
                                      <w:szCs w:val="16"/>
                                    </w:rPr>
                                    <w:t>0.116</w:t>
                                  </w:r>
                                </w:p>
                              </w:tc>
                              <w:tc>
                                <w:tcPr>
                                  <w:tcW w:w="743" w:type="dxa"/>
                                  <w:tcBorders>
                                    <w:top w:val="nil"/>
                                    <w:left w:val="nil"/>
                                    <w:bottom w:val="nil"/>
                                    <w:right w:val="nil"/>
                                  </w:tcBorders>
                                  <w:shd w:val="clear" w:color="auto" w:fill="auto"/>
                                  <w:noWrap/>
                                  <w:vAlign w:val="bottom"/>
                                  <w:hideMark/>
                                </w:tcPr>
                                <w:p w14:paraId="4FAB11BA" w14:textId="77777777" w:rsidR="00F86E0E" w:rsidRPr="00F86E0E" w:rsidRDefault="00F86E0E" w:rsidP="00F86E0E">
                                  <w:pPr>
                                    <w:jc w:val="center"/>
                                    <w:rPr>
                                      <w:sz w:val="16"/>
                                      <w:szCs w:val="16"/>
                                    </w:rPr>
                                  </w:pPr>
                                  <w:r w:rsidRPr="00F86E0E">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70D3E223" w14:textId="77777777" w:rsidR="00F86E0E" w:rsidRPr="00F86E0E" w:rsidRDefault="00F86E0E" w:rsidP="00F86E0E">
                                  <w:pPr>
                                    <w:jc w:val="center"/>
                                    <w:rPr>
                                      <w:sz w:val="16"/>
                                      <w:szCs w:val="16"/>
                                    </w:rPr>
                                  </w:pPr>
                                  <w:r w:rsidRPr="00F86E0E">
                                    <w:rPr>
                                      <w:sz w:val="16"/>
                                      <w:szCs w:val="16"/>
                                    </w:rPr>
                                    <w:t>0.0</w:t>
                                  </w:r>
                                </w:p>
                              </w:tc>
                              <w:tc>
                                <w:tcPr>
                                  <w:tcW w:w="743" w:type="dxa"/>
                                  <w:tcBorders>
                                    <w:top w:val="nil"/>
                                    <w:left w:val="nil"/>
                                    <w:bottom w:val="nil"/>
                                    <w:right w:val="nil"/>
                                  </w:tcBorders>
                                  <w:shd w:val="clear" w:color="auto" w:fill="auto"/>
                                  <w:noWrap/>
                                  <w:vAlign w:val="bottom"/>
                                  <w:hideMark/>
                                </w:tcPr>
                                <w:p w14:paraId="0B974331" w14:textId="77777777" w:rsidR="00F86E0E" w:rsidRPr="00F86E0E" w:rsidRDefault="00F86E0E" w:rsidP="00F86E0E">
                                  <w:pPr>
                                    <w:jc w:val="center"/>
                                    <w:rPr>
                                      <w:sz w:val="16"/>
                                      <w:szCs w:val="16"/>
                                    </w:rPr>
                                  </w:pPr>
                                  <w:r w:rsidRPr="00F86E0E">
                                    <w:rPr>
                                      <w:sz w:val="16"/>
                                      <w:szCs w:val="16"/>
                                    </w:rPr>
                                    <w:t>0.157</w:t>
                                  </w:r>
                                </w:p>
                              </w:tc>
                              <w:tc>
                                <w:tcPr>
                                  <w:tcW w:w="912" w:type="dxa"/>
                                  <w:tcBorders>
                                    <w:top w:val="nil"/>
                                    <w:left w:val="nil"/>
                                    <w:bottom w:val="nil"/>
                                    <w:right w:val="nil"/>
                                  </w:tcBorders>
                                  <w:shd w:val="clear" w:color="auto" w:fill="auto"/>
                                  <w:noWrap/>
                                  <w:vAlign w:val="bottom"/>
                                  <w:hideMark/>
                                </w:tcPr>
                                <w:p w14:paraId="44F9669F" w14:textId="77777777" w:rsidR="00F86E0E" w:rsidRPr="00F86E0E" w:rsidRDefault="00F86E0E" w:rsidP="00F86E0E">
                                  <w:pPr>
                                    <w:jc w:val="center"/>
                                    <w:rPr>
                                      <w:sz w:val="16"/>
                                      <w:szCs w:val="16"/>
                                    </w:rPr>
                                  </w:pPr>
                                  <w:r w:rsidRPr="00F86E0E">
                                    <w:rPr>
                                      <w:sz w:val="16"/>
                                      <w:szCs w:val="16"/>
                                    </w:rPr>
                                    <w:t>0.0</w:t>
                                  </w:r>
                                </w:p>
                              </w:tc>
                            </w:tr>
                            <w:tr w:rsidR="00F86E0E" w:rsidRPr="00F86E0E" w14:paraId="04AB83A0" w14:textId="77777777" w:rsidTr="00F86E0E">
                              <w:trPr>
                                <w:divId w:val="222256622"/>
                                <w:trHeight w:val="216"/>
                              </w:trPr>
                              <w:tc>
                                <w:tcPr>
                                  <w:tcW w:w="743" w:type="dxa"/>
                                  <w:tcBorders>
                                    <w:top w:val="nil"/>
                                    <w:left w:val="nil"/>
                                    <w:bottom w:val="double" w:sz="6" w:space="0" w:color="auto"/>
                                    <w:right w:val="nil"/>
                                  </w:tcBorders>
                                  <w:shd w:val="clear" w:color="auto" w:fill="auto"/>
                                  <w:noWrap/>
                                  <w:vAlign w:val="bottom"/>
                                  <w:hideMark/>
                                </w:tcPr>
                                <w:p w14:paraId="4D1E1F47" w14:textId="77777777" w:rsidR="00F86E0E" w:rsidRPr="00F86E0E" w:rsidRDefault="00F86E0E" w:rsidP="00F86E0E">
                                  <w:pPr>
                                    <w:jc w:val="center"/>
                                    <w:rPr>
                                      <w:sz w:val="16"/>
                                      <w:szCs w:val="16"/>
                                    </w:rPr>
                                  </w:pPr>
                                  <w:r w:rsidRPr="00F86E0E">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17A2CAC0" w14:textId="77777777" w:rsidR="00F86E0E" w:rsidRPr="00F86E0E" w:rsidRDefault="00F86E0E" w:rsidP="00F86E0E">
                                  <w:pPr>
                                    <w:jc w:val="center"/>
                                    <w:rPr>
                                      <w:sz w:val="16"/>
                                      <w:szCs w:val="16"/>
                                    </w:rPr>
                                  </w:pPr>
                                  <w:r w:rsidRPr="00F86E0E">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5B48E710" w14:textId="77777777" w:rsidR="00F86E0E" w:rsidRPr="00F86E0E" w:rsidRDefault="00F86E0E" w:rsidP="00F86E0E">
                                  <w:pPr>
                                    <w:jc w:val="center"/>
                                    <w:rPr>
                                      <w:sz w:val="16"/>
                                      <w:szCs w:val="16"/>
                                    </w:rPr>
                                  </w:pPr>
                                  <w:r w:rsidRPr="00F86E0E">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16D53D50" w14:textId="77777777" w:rsidR="00F86E0E" w:rsidRPr="00F86E0E" w:rsidRDefault="00F86E0E" w:rsidP="00F86E0E">
                                  <w:pPr>
                                    <w:jc w:val="center"/>
                                    <w:rPr>
                                      <w:sz w:val="16"/>
                                      <w:szCs w:val="16"/>
                                    </w:rPr>
                                  </w:pPr>
                                  <w:r w:rsidRPr="00F86E0E">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D9DDA24" w14:textId="77777777" w:rsidR="00F86E0E" w:rsidRPr="00F86E0E" w:rsidRDefault="00F86E0E" w:rsidP="00F86E0E">
                                  <w:pPr>
                                    <w:jc w:val="center"/>
                                    <w:rPr>
                                      <w:sz w:val="16"/>
                                      <w:szCs w:val="16"/>
                                    </w:rPr>
                                  </w:pPr>
                                  <w:r w:rsidRPr="00F86E0E">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7BC653C4" w14:textId="77777777" w:rsidR="00F86E0E" w:rsidRPr="00F86E0E" w:rsidRDefault="00F86E0E" w:rsidP="00F86E0E">
                                  <w:pPr>
                                    <w:jc w:val="center"/>
                                    <w:rPr>
                                      <w:sz w:val="16"/>
                                      <w:szCs w:val="16"/>
                                    </w:rPr>
                                  </w:pPr>
                                  <w:r w:rsidRPr="00F86E0E">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2888B5B" w14:textId="77777777" w:rsidR="00F86E0E" w:rsidRPr="00F86E0E" w:rsidRDefault="00F86E0E" w:rsidP="00F86E0E">
                                  <w:pPr>
                                    <w:jc w:val="center"/>
                                    <w:rPr>
                                      <w:sz w:val="16"/>
                                      <w:szCs w:val="16"/>
                                    </w:rPr>
                                  </w:pPr>
                                  <w:r w:rsidRPr="00F86E0E">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4B56CCFE" w14:textId="77777777" w:rsidR="00F86E0E" w:rsidRPr="00F86E0E" w:rsidRDefault="00F86E0E" w:rsidP="00F86E0E">
                                  <w:pPr>
                                    <w:jc w:val="center"/>
                                    <w:rPr>
                                      <w:sz w:val="16"/>
                                      <w:szCs w:val="16"/>
                                    </w:rPr>
                                  </w:pPr>
                                  <w:r w:rsidRPr="00F86E0E">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5C03092F" w14:textId="77777777" w:rsidR="00F86E0E" w:rsidRPr="00F86E0E" w:rsidRDefault="00F86E0E" w:rsidP="00F86E0E">
                                  <w:pPr>
                                    <w:jc w:val="center"/>
                                    <w:rPr>
                                      <w:sz w:val="16"/>
                                      <w:szCs w:val="16"/>
                                    </w:rPr>
                                  </w:pPr>
                                  <w:r w:rsidRPr="00F86E0E">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B8449E8" w14:textId="77777777" w:rsidR="00F86E0E" w:rsidRPr="00F86E0E" w:rsidRDefault="00F86E0E" w:rsidP="00F86E0E">
                                  <w:pPr>
                                    <w:jc w:val="center"/>
                                    <w:rPr>
                                      <w:sz w:val="16"/>
                                      <w:szCs w:val="16"/>
                                    </w:rPr>
                                  </w:pPr>
                                  <w:r w:rsidRPr="00F86E0E">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D143076" w14:textId="77777777" w:rsidR="00F86E0E" w:rsidRPr="00F86E0E" w:rsidRDefault="00F86E0E" w:rsidP="00F86E0E">
                                  <w:pPr>
                                    <w:jc w:val="center"/>
                                    <w:rPr>
                                      <w:sz w:val="16"/>
                                      <w:szCs w:val="16"/>
                                    </w:rPr>
                                  </w:pPr>
                                  <w:r w:rsidRPr="00F86E0E">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2A93D6FD" w14:textId="77777777" w:rsidR="00F86E0E" w:rsidRPr="00F86E0E" w:rsidRDefault="00F86E0E" w:rsidP="00F86E0E">
                                  <w:pPr>
                                    <w:jc w:val="center"/>
                                    <w:rPr>
                                      <w:sz w:val="16"/>
                                      <w:szCs w:val="16"/>
                                    </w:rPr>
                                  </w:pPr>
                                  <w:r w:rsidRPr="00F86E0E">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22" type="#_x0000_t202" style="position:absolute;left:0;text-align:left;margin-left:-243.4pt;margin-top:390.75pt;width:500.4pt;height:85.7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" o:allowoverlap="f" stroked="f">
                <v:textbox>
                  <w:txbxContent>
                    <w:p w14:paraId="1B9B37CB" w14:textId="77777777" w:rsidR="00FF7263" w:rsidRDefault="00FF7263" w:rsidP="00FF7263">
                      <w:pPr>
                        <w:pStyle w:val="TableTitle"/>
                      </w:pPr>
                      <w:r>
                        <w:t>Table I</w:t>
                      </w:r>
                    </w:p>
                    <w:p w14:paraId="25EB7C4A" w14:textId="79DF26BD" w:rsidR="00F86E0E" w:rsidRDefault="00FF7263" w:rsidP="00FF7263">
                      <w:pPr>
                        <w:pStyle w:val="TableTitle"/>
                        <w:rPr>
                          <w:smallCaps w:val="0"/>
                          <w:sz w:val="20"/>
                          <w:szCs w:val="20"/>
                        </w:rPr>
                      </w:pPr>
                      <w:r>
                        <w:t>Sample calibration (dipole approximating source)</w:t>
                      </w:r>
                      <w:r>
                        <w:fldChar w:fldCharType="begin"/>
                      </w:r>
                      <w:r>
                        <w:instrText xml:space="preserve"> LINK </w:instrText>
                      </w:r>
                      <w:r w:rsidR="00F86E0E">
                        <w:instrText xml:space="preserve">Excel.Sheet.12 C:\\Users\\robma\\Documents\\Work\\ilemt_papers\\calibration\\dipole_approx_calibration.xlsx Sheet1!R1C1:R5C12 </w:instrText>
                      </w:r>
                      <w:r>
                        <w:instrText xml:space="preserve">\a \f 4 \h </w:instrText>
                      </w:r>
                      <w:r w:rsidR="00C968B3">
                        <w:instrText xml:space="preserve"> \* MERGEFORMAT </w:instrText>
                      </w:r>
                      <w:r w:rsidR="00F86E0E">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F86E0E" w:rsidRPr="00F86E0E" w14:paraId="01426447" w14:textId="77777777" w:rsidTr="00F86E0E">
                        <w:trPr>
                          <w:divId w:val="222256622"/>
                          <w:trHeight w:val="216"/>
                        </w:trPr>
                        <w:tc>
                          <w:tcPr>
                            <w:tcW w:w="2230" w:type="dxa"/>
                            <w:gridSpan w:val="3"/>
                            <w:tcBorders>
                              <w:top w:val="double" w:sz="6" w:space="0" w:color="auto"/>
                              <w:left w:val="nil"/>
                              <w:bottom w:val="nil"/>
                              <w:right w:val="nil"/>
                            </w:tcBorders>
                            <w:shd w:val="clear" w:color="auto" w:fill="auto"/>
                            <w:noWrap/>
                            <w:vAlign w:val="bottom"/>
                            <w:hideMark/>
                          </w:tcPr>
                          <w:p w14:paraId="1A63291D" w14:textId="2F4284C0" w:rsidR="00F86E0E" w:rsidRPr="00F86E0E" w:rsidRDefault="00F86E0E" w:rsidP="00F86E0E">
                            <w:pPr>
                              <w:jc w:val="center"/>
                              <w:rPr>
                                <w:sz w:val="16"/>
                                <w:szCs w:val="16"/>
                              </w:rPr>
                            </w:pPr>
                            <w:r w:rsidRPr="00F86E0E">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92CEF5C" w14:textId="77777777" w:rsidR="00F86E0E" w:rsidRPr="00F86E0E" w:rsidRDefault="00F86E0E" w:rsidP="00F86E0E">
                            <w:pPr>
                              <w:jc w:val="center"/>
                              <w:rPr>
                                <w:sz w:val="16"/>
                                <w:szCs w:val="16"/>
                              </w:rPr>
                            </w:pPr>
                            <w:r w:rsidRPr="00F86E0E">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7BE7949B" w14:textId="77777777" w:rsidR="00F86E0E" w:rsidRPr="00F86E0E" w:rsidRDefault="00F86E0E" w:rsidP="00F86E0E">
                            <w:pPr>
                              <w:jc w:val="center"/>
                              <w:rPr>
                                <w:sz w:val="16"/>
                                <w:szCs w:val="16"/>
                              </w:rPr>
                            </w:pPr>
                            <w:r w:rsidRPr="00F86E0E">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7E3CE5A2" w14:textId="77777777" w:rsidR="00F86E0E" w:rsidRPr="00F86E0E" w:rsidRDefault="00F86E0E" w:rsidP="00F86E0E">
                            <w:pPr>
                              <w:jc w:val="center"/>
                              <w:rPr>
                                <w:sz w:val="16"/>
                                <w:szCs w:val="16"/>
                              </w:rPr>
                            </w:pPr>
                            <w:r w:rsidRPr="00F86E0E">
                              <w:rPr>
                                <w:sz w:val="16"/>
                                <w:szCs w:val="16"/>
                              </w:rPr>
                              <w:t>Sensor moment</w:t>
                            </w:r>
                          </w:p>
                        </w:tc>
                      </w:tr>
                      <w:tr w:rsidR="00F86E0E" w:rsidRPr="00F86E0E" w14:paraId="3F1910C8" w14:textId="77777777" w:rsidTr="00F86E0E">
                        <w:trPr>
                          <w:divId w:val="222256622"/>
                          <w:trHeight w:val="204"/>
                        </w:trPr>
                        <w:tc>
                          <w:tcPr>
                            <w:tcW w:w="743" w:type="dxa"/>
                            <w:tcBorders>
                              <w:top w:val="nil"/>
                              <w:left w:val="nil"/>
                              <w:bottom w:val="nil"/>
                              <w:right w:val="nil"/>
                            </w:tcBorders>
                            <w:shd w:val="clear" w:color="auto" w:fill="auto"/>
                            <w:noWrap/>
                            <w:vAlign w:val="bottom"/>
                            <w:hideMark/>
                          </w:tcPr>
                          <w:p w14:paraId="6B0DA4F9" w14:textId="77777777" w:rsidR="00F86E0E" w:rsidRPr="00F86E0E" w:rsidRDefault="00F86E0E" w:rsidP="00F86E0E">
                            <w:pPr>
                              <w:jc w:val="center"/>
                              <w:rPr>
                                <w:sz w:val="16"/>
                                <w:szCs w:val="16"/>
                              </w:rPr>
                            </w:pPr>
                            <w:r w:rsidRPr="00F86E0E">
                              <w:rPr>
                                <w:sz w:val="16"/>
                                <w:szCs w:val="16"/>
                              </w:rPr>
                              <w:t>X</w:t>
                            </w:r>
                          </w:p>
                        </w:tc>
                        <w:tc>
                          <w:tcPr>
                            <w:tcW w:w="744" w:type="dxa"/>
                            <w:tcBorders>
                              <w:top w:val="nil"/>
                              <w:left w:val="nil"/>
                              <w:bottom w:val="nil"/>
                              <w:right w:val="nil"/>
                            </w:tcBorders>
                            <w:shd w:val="clear" w:color="auto" w:fill="auto"/>
                            <w:noWrap/>
                            <w:vAlign w:val="bottom"/>
                            <w:hideMark/>
                          </w:tcPr>
                          <w:p w14:paraId="057ED29B" w14:textId="77777777" w:rsidR="00F86E0E" w:rsidRPr="00F86E0E" w:rsidRDefault="00F86E0E" w:rsidP="00F86E0E">
                            <w:pPr>
                              <w:jc w:val="center"/>
                              <w:rPr>
                                <w:sz w:val="16"/>
                                <w:szCs w:val="16"/>
                              </w:rPr>
                            </w:pPr>
                            <w:r w:rsidRPr="00F86E0E">
                              <w:rPr>
                                <w:sz w:val="16"/>
                                <w:szCs w:val="16"/>
                              </w:rPr>
                              <w:t>Y</w:t>
                            </w:r>
                          </w:p>
                        </w:tc>
                        <w:tc>
                          <w:tcPr>
                            <w:tcW w:w="743" w:type="dxa"/>
                            <w:tcBorders>
                              <w:top w:val="nil"/>
                              <w:left w:val="nil"/>
                              <w:bottom w:val="nil"/>
                              <w:right w:val="nil"/>
                            </w:tcBorders>
                            <w:shd w:val="clear" w:color="auto" w:fill="auto"/>
                            <w:noWrap/>
                            <w:vAlign w:val="bottom"/>
                            <w:hideMark/>
                          </w:tcPr>
                          <w:p w14:paraId="6D6243C5" w14:textId="77777777" w:rsidR="00F86E0E" w:rsidRPr="00F86E0E" w:rsidRDefault="00F86E0E" w:rsidP="00F86E0E">
                            <w:pPr>
                              <w:jc w:val="center"/>
                              <w:rPr>
                                <w:sz w:val="16"/>
                                <w:szCs w:val="16"/>
                              </w:rPr>
                            </w:pPr>
                            <w:r w:rsidRPr="00F86E0E">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DCED6FF" w14:textId="77777777" w:rsidR="00F86E0E" w:rsidRPr="00F86E0E" w:rsidRDefault="00F86E0E" w:rsidP="00F86E0E">
                            <w:pPr>
                              <w:jc w:val="center"/>
                              <w:rPr>
                                <w:sz w:val="16"/>
                                <w:szCs w:val="16"/>
                              </w:rPr>
                            </w:pPr>
                            <w:r w:rsidRPr="00F86E0E">
                              <w:rPr>
                                <w:sz w:val="16"/>
                                <w:szCs w:val="16"/>
                              </w:rPr>
                              <w:t>X</w:t>
                            </w:r>
                          </w:p>
                        </w:tc>
                        <w:tc>
                          <w:tcPr>
                            <w:tcW w:w="810" w:type="dxa"/>
                            <w:tcBorders>
                              <w:top w:val="nil"/>
                              <w:left w:val="nil"/>
                              <w:bottom w:val="nil"/>
                              <w:right w:val="nil"/>
                            </w:tcBorders>
                            <w:shd w:val="clear" w:color="auto" w:fill="auto"/>
                            <w:noWrap/>
                            <w:vAlign w:val="bottom"/>
                            <w:hideMark/>
                          </w:tcPr>
                          <w:p w14:paraId="331AED59" w14:textId="77777777" w:rsidR="00F86E0E" w:rsidRPr="00F86E0E" w:rsidRDefault="00F86E0E" w:rsidP="00F86E0E">
                            <w:pPr>
                              <w:jc w:val="center"/>
                              <w:rPr>
                                <w:sz w:val="16"/>
                                <w:szCs w:val="16"/>
                              </w:rPr>
                            </w:pPr>
                            <w:r w:rsidRPr="00F86E0E">
                              <w:rPr>
                                <w:sz w:val="16"/>
                                <w:szCs w:val="16"/>
                              </w:rPr>
                              <w:t>Y</w:t>
                            </w:r>
                          </w:p>
                        </w:tc>
                        <w:tc>
                          <w:tcPr>
                            <w:tcW w:w="591" w:type="dxa"/>
                            <w:tcBorders>
                              <w:top w:val="nil"/>
                              <w:left w:val="nil"/>
                              <w:bottom w:val="nil"/>
                              <w:right w:val="nil"/>
                            </w:tcBorders>
                            <w:shd w:val="clear" w:color="auto" w:fill="auto"/>
                            <w:noWrap/>
                            <w:vAlign w:val="bottom"/>
                            <w:hideMark/>
                          </w:tcPr>
                          <w:p w14:paraId="2B103AC9" w14:textId="77777777" w:rsidR="00F86E0E" w:rsidRPr="00F86E0E" w:rsidRDefault="00F86E0E" w:rsidP="00F86E0E">
                            <w:pPr>
                              <w:jc w:val="center"/>
                              <w:rPr>
                                <w:sz w:val="16"/>
                                <w:szCs w:val="16"/>
                              </w:rPr>
                            </w:pPr>
                            <w:r w:rsidRPr="00F86E0E">
                              <w:rPr>
                                <w:sz w:val="16"/>
                                <w:szCs w:val="16"/>
                              </w:rPr>
                              <w:t>Z</w:t>
                            </w:r>
                          </w:p>
                        </w:tc>
                        <w:tc>
                          <w:tcPr>
                            <w:tcW w:w="743" w:type="dxa"/>
                            <w:tcBorders>
                              <w:top w:val="nil"/>
                              <w:left w:val="single" w:sz="4" w:space="0" w:color="auto"/>
                              <w:bottom w:val="nil"/>
                              <w:right w:val="nil"/>
                            </w:tcBorders>
                            <w:shd w:val="clear" w:color="auto" w:fill="auto"/>
                            <w:noWrap/>
                            <w:vAlign w:val="bottom"/>
                            <w:hideMark/>
                          </w:tcPr>
                          <w:p w14:paraId="28AC077D" w14:textId="77777777" w:rsidR="00F86E0E" w:rsidRPr="00F86E0E" w:rsidRDefault="00F86E0E" w:rsidP="00F86E0E">
                            <w:pPr>
                              <w:jc w:val="center"/>
                              <w:rPr>
                                <w:sz w:val="16"/>
                                <w:szCs w:val="16"/>
                              </w:rPr>
                            </w:pPr>
                            <w:r w:rsidRPr="00F86E0E">
                              <w:rPr>
                                <w:sz w:val="16"/>
                                <w:szCs w:val="16"/>
                              </w:rPr>
                              <w:t>X</w:t>
                            </w:r>
                          </w:p>
                        </w:tc>
                        <w:tc>
                          <w:tcPr>
                            <w:tcW w:w="744" w:type="dxa"/>
                            <w:tcBorders>
                              <w:top w:val="nil"/>
                              <w:left w:val="nil"/>
                              <w:bottom w:val="nil"/>
                              <w:right w:val="nil"/>
                            </w:tcBorders>
                            <w:shd w:val="clear" w:color="auto" w:fill="auto"/>
                            <w:noWrap/>
                            <w:vAlign w:val="bottom"/>
                            <w:hideMark/>
                          </w:tcPr>
                          <w:p w14:paraId="6AA81169" w14:textId="77777777" w:rsidR="00F86E0E" w:rsidRPr="00F86E0E" w:rsidRDefault="00F86E0E" w:rsidP="00F86E0E">
                            <w:pPr>
                              <w:jc w:val="center"/>
                              <w:rPr>
                                <w:sz w:val="16"/>
                                <w:szCs w:val="16"/>
                              </w:rPr>
                            </w:pPr>
                            <w:r w:rsidRPr="00F86E0E">
                              <w:rPr>
                                <w:sz w:val="16"/>
                                <w:szCs w:val="16"/>
                              </w:rPr>
                              <w:t>Y</w:t>
                            </w:r>
                          </w:p>
                        </w:tc>
                        <w:tc>
                          <w:tcPr>
                            <w:tcW w:w="743" w:type="dxa"/>
                            <w:tcBorders>
                              <w:top w:val="nil"/>
                              <w:left w:val="nil"/>
                              <w:bottom w:val="nil"/>
                              <w:right w:val="nil"/>
                            </w:tcBorders>
                            <w:shd w:val="clear" w:color="auto" w:fill="auto"/>
                            <w:noWrap/>
                            <w:vAlign w:val="bottom"/>
                            <w:hideMark/>
                          </w:tcPr>
                          <w:p w14:paraId="4CB0E287" w14:textId="77777777" w:rsidR="00F86E0E" w:rsidRPr="00F86E0E" w:rsidRDefault="00F86E0E" w:rsidP="00F86E0E">
                            <w:pPr>
                              <w:jc w:val="center"/>
                              <w:rPr>
                                <w:sz w:val="16"/>
                                <w:szCs w:val="16"/>
                              </w:rPr>
                            </w:pPr>
                            <w:r w:rsidRPr="00F86E0E">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EF38C6" w14:textId="77777777" w:rsidR="00F86E0E" w:rsidRPr="00F86E0E" w:rsidRDefault="00F86E0E" w:rsidP="00F86E0E">
                            <w:pPr>
                              <w:jc w:val="center"/>
                              <w:rPr>
                                <w:sz w:val="16"/>
                                <w:szCs w:val="16"/>
                              </w:rPr>
                            </w:pPr>
                            <w:r w:rsidRPr="00F86E0E">
                              <w:rPr>
                                <w:sz w:val="16"/>
                                <w:szCs w:val="16"/>
                              </w:rPr>
                              <w:t>X</w:t>
                            </w:r>
                          </w:p>
                        </w:tc>
                        <w:tc>
                          <w:tcPr>
                            <w:tcW w:w="743" w:type="dxa"/>
                            <w:tcBorders>
                              <w:top w:val="nil"/>
                              <w:left w:val="nil"/>
                              <w:bottom w:val="nil"/>
                              <w:right w:val="nil"/>
                            </w:tcBorders>
                            <w:shd w:val="clear" w:color="auto" w:fill="auto"/>
                            <w:noWrap/>
                            <w:vAlign w:val="bottom"/>
                            <w:hideMark/>
                          </w:tcPr>
                          <w:p w14:paraId="4C61D4B4" w14:textId="77777777" w:rsidR="00F86E0E" w:rsidRPr="00F86E0E" w:rsidRDefault="00F86E0E" w:rsidP="00F86E0E">
                            <w:pPr>
                              <w:jc w:val="center"/>
                              <w:rPr>
                                <w:sz w:val="16"/>
                                <w:szCs w:val="16"/>
                              </w:rPr>
                            </w:pPr>
                            <w:r w:rsidRPr="00F86E0E">
                              <w:rPr>
                                <w:sz w:val="16"/>
                                <w:szCs w:val="16"/>
                              </w:rPr>
                              <w:t>Y</w:t>
                            </w:r>
                          </w:p>
                        </w:tc>
                        <w:tc>
                          <w:tcPr>
                            <w:tcW w:w="912" w:type="dxa"/>
                            <w:tcBorders>
                              <w:top w:val="nil"/>
                              <w:left w:val="nil"/>
                              <w:bottom w:val="nil"/>
                              <w:right w:val="nil"/>
                            </w:tcBorders>
                            <w:shd w:val="clear" w:color="auto" w:fill="auto"/>
                            <w:noWrap/>
                            <w:vAlign w:val="bottom"/>
                            <w:hideMark/>
                          </w:tcPr>
                          <w:p w14:paraId="6029CFE3" w14:textId="77777777" w:rsidR="00F86E0E" w:rsidRPr="00F86E0E" w:rsidRDefault="00F86E0E" w:rsidP="00F86E0E">
                            <w:pPr>
                              <w:jc w:val="center"/>
                              <w:rPr>
                                <w:sz w:val="16"/>
                                <w:szCs w:val="16"/>
                              </w:rPr>
                            </w:pPr>
                            <w:r w:rsidRPr="00F86E0E">
                              <w:rPr>
                                <w:sz w:val="16"/>
                                <w:szCs w:val="16"/>
                              </w:rPr>
                              <w:t>Z</w:t>
                            </w:r>
                          </w:p>
                        </w:tc>
                      </w:tr>
                      <w:tr w:rsidR="00F86E0E" w:rsidRPr="00F86E0E" w14:paraId="102F7C43" w14:textId="77777777" w:rsidTr="00F86E0E">
                        <w:trPr>
                          <w:divId w:val="222256622"/>
                          <w:trHeight w:val="204"/>
                        </w:trPr>
                        <w:tc>
                          <w:tcPr>
                            <w:tcW w:w="743" w:type="dxa"/>
                            <w:tcBorders>
                              <w:top w:val="single" w:sz="4" w:space="0" w:color="auto"/>
                              <w:left w:val="nil"/>
                              <w:bottom w:val="nil"/>
                              <w:right w:val="nil"/>
                            </w:tcBorders>
                            <w:shd w:val="clear" w:color="auto" w:fill="auto"/>
                            <w:noWrap/>
                            <w:vAlign w:val="bottom"/>
                            <w:hideMark/>
                          </w:tcPr>
                          <w:p w14:paraId="3FA58FEA" w14:textId="77777777" w:rsidR="00F86E0E" w:rsidRPr="00F86E0E" w:rsidRDefault="00F86E0E" w:rsidP="00F86E0E">
                            <w:pPr>
                              <w:jc w:val="center"/>
                              <w:rPr>
                                <w:sz w:val="16"/>
                                <w:szCs w:val="16"/>
                              </w:rPr>
                            </w:pPr>
                            <w:r w:rsidRPr="00F86E0E">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4D8ED3E2" w14:textId="77777777" w:rsidR="00F86E0E" w:rsidRPr="00F86E0E" w:rsidRDefault="00F86E0E" w:rsidP="00F86E0E">
                            <w:pPr>
                              <w:jc w:val="center"/>
                              <w:rPr>
                                <w:sz w:val="16"/>
                                <w:szCs w:val="16"/>
                              </w:rPr>
                            </w:pPr>
                            <w:r w:rsidRPr="00F86E0E">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B6350B3" w14:textId="77777777" w:rsidR="00F86E0E" w:rsidRPr="00F86E0E" w:rsidRDefault="00F86E0E" w:rsidP="00F86E0E">
                            <w:pPr>
                              <w:jc w:val="center"/>
                              <w:rPr>
                                <w:sz w:val="16"/>
                                <w:szCs w:val="16"/>
                              </w:rPr>
                            </w:pPr>
                            <w:r w:rsidRPr="00F86E0E">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C1BEDCC" w14:textId="77777777" w:rsidR="00F86E0E" w:rsidRPr="00F86E0E" w:rsidRDefault="00F86E0E" w:rsidP="00F86E0E">
                            <w:pPr>
                              <w:jc w:val="center"/>
                              <w:rPr>
                                <w:sz w:val="16"/>
                                <w:szCs w:val="16"/>
                              </w:rPr>
                            </w:pPr>
                            <w:r w:rsidRPr="00F86E0E">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67E6DDF" w14:textId="77777777" w:rsidR="00F86E0E" w:rsidRPr="00F86E0E" w:rsidRDefault="00F86E0E" w:rsidP="00F86E0E">
                            <w:pPr>
                              <w:jc w:val="center"/>
                              <w:rPr>
                                <w:sz w:val="16"/>
                                <w:szCs w:val="16"/>
                              </w:rPr>
                            </w:pPr>
                            <w:r w:rsidRPr="00F86E0E">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7B49D7C7" w14:textId="77777777" w:rsidR="00F86E0E" w:rsidRPr="00F86E0E" w:rsidRDefault="00F86E0E" w:rsidP="00F86E0E">
                            <w:pPr>
                              <w:jc w:val="center"/>
                              <w:rPr>
                                <w:sz w:val="16"/>
                                <w:szCs w:val="16"/>
                              </w:rPr>
                            </w:pPr>
                            <w:r w:rsidRPr="00F86E0E">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5AE7F057" w14:textId="77777777" w:rsidR="00F86E0E" w:rsidRPr="00F86E0E" w:rsidRDefault="00F86E0E" w:rsidP="00F86E0E">
                            <w:pPr>
                              <w:jc w:val="center"/>
                              <w:rPr>
                                <w:sz w:val="16"/>
                                <w:szCs w:val="16"/>
                              </w:rPr>
                            </w:pPr>
                            <w:r w:rsidRPr="00F86E0E">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0EFC2DF9" w14:textId="77777777" w:rsidR="00F86E0E" w:rsidRPr="00F86E0E" w:rsidRDefault="00F86E0E" w:rsidP="00F86E0E">
                            <w:pPr>
                              <w:jc w:val="center"/>
                              <w:rPr>
                                <w:sz w:val="16"/>
                                <w:szCs w:val="16"/>
                              </w:rPr>
                            </w:pPr>
                            <w:r w:rsidRPr="00F86E0E">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B7C604D" w14:textId="77777777" w:rsidR="00F86E0E" w:rsidRPr="00F86E0E" w:rsidRDefault="00F86E0E" w:rsidP="00F86E0E">
                            <w:pPr>
                              <w:jc w:val="center"/>
                              <w:rPr>
                                <w:sz w:val="16"/>
                                <w:szCs w:val="16"/>
                              </w:rPr>
                            </w:pPr>
                            <w:r w:rsidRPr="00F86E0E">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6D8768AD" w14:textId="77777777" w:rsidR="00F86E0E" w:rsidRPr="00F86E0E" w:rsidRDefault="00F86E0E" w:rsidP="00F86E0E">
                            <w:pPr>
                              <w:jc w:val="center"/>
                              <w:rPr>
                                <w:sz w:val="16"/>
                                <w:szCs w:val="16"/>
                              </w:rPr>
                            </w:pPr>
                            <w:r w:rsidRPr="00F86E0E">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7EC794AD" w14:textId="77777777" w:rsidR="00F86E0E" w:rsidRPr="00F86E0E" w:rsidRDefault="00F86E0E" w:rsidP="00F86E0E">
                            <w:pPr>
                              <w:jc w:val="center"/>
                              <w:rPr>
                                <w:sz w:val="16"/>
                                <w:szCs w:val="16"/>
                              </w:rPr>
                            </w:pPr>
                            <w:r w:rsidRPr="00F86E0E">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499FBD57" w14:textId="77777777" w:rsidR="00F86E0E" w:rsidRPr="00F86E0E" w:rsidRDefault="00F86E0E" w:rsidP="00F86E0E">
                            <w:pPr>
                              <w:jc w:val="center"/>
                              <w:rPr>
                                <w:sz w:val="16"/>
                                <w:szCs w:val="16"/>
                              </w:rPr>
                            </w:pPr>
                            <w:r w:rsidRPr="00F86E0E">
                              <w:rPr>
                                <w:sz w:val="16"/>
                                <w:szCs w:val="16"/>
                              </w:rPr>
                              <w:t>0.0</w:t>
                            </w:r>
                          </w:p>
                        </w:tc>
                      </w:tr>
                      <w:tr w:rsidR="00F86E0E" w:rsidRPr="00F86E0E" w14:paraId="2EE2C7F7" w14:textId="77777777" w:rsidTr="00F86E0E">
                        <w:trPr>
                          <w:divId w:val="222256622"/>
                          <w:trHeight w:val="204"/>
                        </w:trPr>
                        <w:tc>
                          <w:tcPr>
                            <w:tcW w:w="743" w:type="dxa"/>
                            <w:tcBorders>
                              <w:top w:val="nil"/>
                              <w:left w:val="nil"/>
                              <w:bottom w:val="nil"/>
                              <w:right w:val="nil"/>
                            </w:tcBorders>
                            <w:shd w:val="clear" w:color="auto" w:fill="auto"/>
                            <w:noWrap/>
                            <w:vAlign w:val="bottom"/>
                            <w:hideMark/>
                          </w:tcPr>
                          <w:p w14:paraId="08BEDF06" w14:textId="77777777" w:rsidR="00F86E0E" w:rsidRPr="00F86E0E" w:rsidRDefault="00F86E0E" w:rsidP="00F86E0E">
                            <w:pPr>
                              <w:jc w:val="center"/>
                              <w:rPr>
                                <w:sz w:val="16"/>
                                <w:szCs w:val="16"/>
                              </w:rPr>
                            </w:pPr>
                            <w:r w:rsidRPr="00F86E0E">
                              <w:rPr>
                                <w:sz w:val="16"/>
                                <w:szCs w:val="16"/>
                              </w:rPr>
                              <w:t>1.249</w:t>
                            </w:r>
                          </w:p>
                        </w:tc>
                        <w:tc>
                          <w:tcPr>
                            <w:tcW w:w="744" w:type="dxa"/>
                            <w:tcBorders>
                              <w:top w:val="nil"/>
                              <w:left w:val="nil"/>
                              <w:bottom w:val="nil"/>
                              <w:right w:val="nil"/>
                            </w:tcBorders>
                            <w:shd w:val="clear" w:color="auto" w:fill="auto"/>
                            <w:noWrap/>
                            <w:vAlign w:val="bottom"/>
                            <w:hideMark/>
                          </w:tcPr>
                          <w:p w14:paraId="1D7EA400" w14:textId="77777777" w:rsidR="00F86E0E" w:rsidRPr="00F86E0E" w:rsidRDefault="00F86E0E" w:rsidP="00F86E0E">
                            <w:pPr>
                              <w:jc w:val="center"/>
                              <w:rPr>
                                <w:sz w:val="16"/>
                                <w:szCs w:val="16"/>
                              </w:rPr>
                            </w:pPr>
                            <w:r w:rsidRPr="00F86E0E">
                              <w:rPr>
                                <w:sz w:val="16"/>
                                <w:szCs w:val="16"/>
                              </w:rPr>
                              <w:t>45.380</w:t>
                            </w:r>
                          </w:p>
                        </w:tc>
                        <w:tc>
                          <w:tcPr>
                            <w:tcW w:w="743" w:type="dxa"/>
                            <w:tcBorders>
                              <w:top w:val="nil"/>
                              <w:left w:val="nil"/>
                              <w:bottom w:val="nil"/>
                              <w:right w:val="nil"/>
                            </w:tcBorders>
                            <w:shd w:val="clear" w:color="auto" w:fill="auto"/>
                            <w:noWrap/>
                            <w:vAlign w:val="bottom"/>
                            <w:hideMark/>
                          </w:tcPr>
                          <w:p w14:paraId="1E665E08" w14:textId="77777777" w:rsidR="00F86E0E" w:rsidRPr="00F86E0E" w:rsidRDefault="00F86E0E" w:rsidP="00F86E0E">
                            <w:pPr>
                              <w:jc w:val="center"/>
                              <w:rPr>
                                <w:sz w:val="16"/>
                                <w:szCs w:val="16"/>
                              </w:rPr>
                            </w:pPr>
                            <w:r w:rsidRPr="00F86E0E">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8321E10" w14:textId="77777777" w:rsidR="00F86E0E" w:rsidRPr="00F86E0E" w:rsidRDefault="00F86E0E" w:rsidP="00F86E0E">
                            <w:pPr>
                              <w:jc w:val="center"/>
                              <w:rPr>
                                <w:sz w:val="16"/>
                                <w:szCs w:val="16"/>
                              </w:rPr>
                            </w:pPr>
                            <w:r w:rsidRPr="00F86E0E">
                              <w:rPr>
                                <w:sz w:val="16"/>
                                <w:szCs w:val="16"/>
                              </w:rPr>
                              <w:t>0.0</w:t>
                            </w:r>
                          </w:p>
                        </w:tc>
                        <w:tc>
                          <w:tcPr>
                            <w:tcW w:w="810" w:type="dxa"/>
                            <w:tcBorders>
                              <w:top w:val="nil"/>
                              <w:left w:val="nil"/>
                              <w:bottom w:val="nil"/>
                              <w:right w:val="nil"/>
                            </w:tcBorders>
                            <w:shd w:val="clear" w:color="auto" w:fill="auto"/>
                            <w:noWrap/>
                            <w:vAlign w:val="bottom"/>
                            <w:hideMark/>
                          </w:tcPr>
                          <w:p w14:paraId="15B83EC1" w14:textId="77777777" w:rsidR="00F86E0E" w:rsidRPr="00F86E0E" w:rsidRDefault="00F86E0E" w:rsidP="00F86E0E">
                            <w:pPr>
                              <w:jc w:val="center"/>
                              <w:rPr>
                                <w:sz w:val="16"/>
                                <w:szCs w:val="16"/>
                              </w:rPr>
                            </w:pPr>
                            <w:r w:rsidRPr="00F86E0E">
                              <w:rPr>
                                <w:sz w:val="16"/>
                                <w:szCs w:val="16"/>
                              </w:rPr>
                              <w:t>0.947</w:t>
                            </w:r>
                          </w:p>
                        </w:tc>
                        <w:tc>
                          <w:tcPr>
                            <w:tcW w:w="591" w:type="dxa"/>
                            <w:tcBorders>
                              <w:top w:val="nil"/>
                              <w:left w:val="nil"/>
                              <w:bottom w:val="nil"/>
                              <w:right w:val="nil"/>
                            </w:tcBorders>
                            <w:shd w:val="clear" w:color="auto" w:fill="auto"/>
                            <w:noWrap/>
                            <w:vAlign w:val="bottom"/>
                            <w:hideMark/>
                          </w:tcPr>
                          <w:p w14:paraId="584C3E04" w14:textId="77777777" w:rsidR="00F86E0E" w:rsidRPr="00F86E0E" w:rsidRDefault="00F86E0E" w:rsidP="00F86E0E">
                            <w:pPr>
                              <w:jc w:val="center"/>
                              <w:rPr>
                                <w:sz w:val="16"/>
                                <w:szCs w:val="16"/>
                              </w:rPr>
                            </w:pPr>
                            <w:r w:rsidRPr="00F86E0E">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7FF3F95D" w14:textId="77777777" w:rsidR="00F86E0E" w:rsidRPr="00F86E0E" w:rsidRDefault="00F86E0E" w:rsidP="00F86E0E">
                            <w:pPr>
                              <w:jc w:val="center"/>
                              <w:rPr>
                                <w:sz w:val="16"/>
                                <w:szCs w:val="16"/>
                              </w:rPr>
                            </w:pPr>
                            <w:r w:rsidRPr="00F86E0E">
                              <w:rPr>
                                <w:sz w:val="16"/>
                                <w:szCs w:val="16"/>
                              </w:rPr>
                              <w:t>0.110</w:t>
                            </w:r>
                          </w:p>
                        </w:tc>
                        <w:tc>
                          <w:tcPr>
                            <w:tcW w:w="744" w:type="dxa"/>
                            <w:tcBorders>
                              <w:top w:val="nil"/>
                              <w:left w:val="nil"/>
                              <w:bottom w:val="nil"/>
                              <w:right w:val="nil"/>
                            </w:tcBorders>
                            <w:shd w:val="clear" w:color="auto" w:fill="auto"/>
                            <w:noWrap/>
                            <w:vAlign w:val="bottom"/>
                            <w:hideMark/>
                          </w:tcPr>
                          <w:p w14:paraId="4DB263CA" w14:textId="77777777" w:rsidR="00F86E0E" w:rsidRPr="00F86E0E" w:rsidRDefault="00F86E0E" w:rsidP="00F86E0E">
                            <w:pPr>
                              <w:jc w:val="center"/>
                              <w:rPr>
                                <w:sz w:val="16"/>
                                <w:szCs w:val="16"/>
                              </w:rPr>
                            </w:pPr>
                            <w:r w:rsidRPr="00F86E0E">
                              <w:rPr>
                                <w:sz w:val="16"/>
                                <w:szCs w:val="16"/>
                              </w:rPr>
                              <w:t>0.116</w:t>
                            </w:r>
                          </w:p>
                        </w:tc>
                        <w:tc>
                          <w:tcPr>
                            <w:tcW w:w="743" w:type="dxa"/>
                            <w:tcBorders>
                              <w:top w:val="nil"/>
                              <w:left w:val="nil"/>
                              <w:bottom w:val="nil"/>
                              <w:right w:val="nil"/>
                            </w:tcBorders>
                            <w:shd w:val="clear" w:color="auto" w:fill="auto"/>
                            <w:noWrap/>
                            <w:vAlign w:val="bottom"/>
                            <w:hideMark/>
                          </w:tcPr>
                          <w:p w14:paraId="4FAB11BA" w14:textId="77777777" w:rsidR="00F86E0E" w:rsidRPr="00F86E0E" w:rsidRDefault="00F86E0E" w:rsidP="00F86E0E">
                            <w:pPr>
                              <w:jc w:val="center"/>
                              <w:rPr>
                                <w:sz w:val="16"/>
                                <w:szCs w:val="16"/>
                              </w:rPr>
                            </w:pPr>
                            <w:r w:rsidRPr="00F86E0E">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70D3E223" w14:textId="77777777" w:rsidR="00F86E0E" w:rsidRPr="00F86E0E" w:rsidRDefault="00F86E0E" w:rsidP="00F86E0E">
                            <w:pPr>
                              <w:jc w:val="center"/>
                              <w:rPr>
                                <w:sz w:val="16"/>
                                <w:szCs w:val="16"/>
                              </w:rPr>
                            </w:pPr>
                            <w:r w:rsidRPr="00F86E0E">
                              <w:rPr>
                                <w:sz w:val="16"/>
                                <w:szCs w:val="16"/>
                              </w:rPr>
                              <w:t>0.0</w:t>
                            </w:r>
                          </w:p>
                        </w:tc>
                        <w:tc>
                          <w:tcPr>
                            <w:tcW w:w="743" w:type="dxa"/>
                            <w:tcBorders>
                              <w:top w:val="nil"/>
                              <w:left w:val="nil"/>
                              <w:bottom w:val="nil"/>
                              <w:right w:val="nil"/>
                            </w:tcBorders>
                            <w:shd w:val="clear" w:color="auto" w:fill="auto"/>
                            <w:noWrap/>
                            <w:vAlign w:val="bottom"/>
                            <w:hideMark/>
                          </w:tcPr>
                          <w:p w14:paraId="0B974331" w14:textId="77777777" w:rsidR="00F86E0E" w:rsidRPr="00F86E0E" w:rsidRDefault="00F86E0E" w:rsidP="00F86E0E">
                            <w:pPr>
                              <w:jc w:val="center"/>
                              <w:rPr>
                                <w:sz w:val="16"/>
                                <w:szCs w:val="16"/>
                              </w:rPr>
                            </w:pPr>
                            <w:r w:rsidRPr="00F86E0E">
                              <w:rPr>
                                <w:sz w:val="16"/>
                                <w:szCs w:val="16"/>
                              </w:rPr>
                              <w:t>0.157</w:t>
                            </w:r>
                          </w:p>
                        </w:tc>
                        <w:tc>
                          <w:tcPr>
                            <w:tcW w:w="912" w:type="dxa"/>
                            <w:tcBorders>
                              <w:top w:val="nil"/>
                              <w:left w:val="nil"/>
                              <w:bottom w:val="nil"/>
                              <w:right w:val="nil"/>
                            </w:tcBorders>
                            <w:shd w:val="clear" w:color="auto" w:fill="auto"/>
                            <w:noWrap/>
                            <w:vAlign w:val="bottom"/>
                            <w:hideMark/>
                          </w:tcPr>
                          <w:p w14:paraId="44F9669F" w14:textId="77777777" w:rsidR="00F86E0E" w:rsidRPr="00F86E0E" w:rsidRDefault="00F86E0E" w:rsidP="00F86E0E">
                            <w:pPr>
                              <w:jc w:val="center"/>
                              <w:rPr>
                                <w:sz w:val="16"/>
                                <w:szCs w:val="16"/>
                              </w:rPr>
                            </w:pPr>
                            <w:r w:rsidRPr="00F86E0E">
                              <w:rPr>
                                <w:sz w:val="16"/>
                                <w:szCs w:val="16"/>
                              </w:rPr>
                              <w:t>0.0</w:t>
                            </w:r>
                          </w:p>
                        </w:tc>
                      </w:tr>
                      <w:tr w:rsidR="00F86E0E" w:rsidRPr="00F86E0E" w14:paraId="04AB83A0" w14:textId="77777777" w:rsidTr="00F86E0E">
                        <w:trPr>
                          <w:divId w:val="222256622"/>
                          <w:trHeight w:val="216"/>
                        </w:trPr>
                        <w:tc>
                          <w:tcPr>
                            <w:tcW w:w="743" w:type="dxa"/>
                            <w:tcBorders>
                              <w:top w:val="nil"/>
                              <w:left w:val="nil"/>
                              <w:bottom w:val="double" w:sz="6" w:space="0" w:color="auto"/>
                              <w:right w:val="nil"/>
                            </w:tcBorders>
                            <w:shd w:val="clear" w:color="auto" w:fill="auto"/>
                            <w:noWrap/>
                            <w:vAlign w:val="bottom"/>
                            <w:hideMark/>
                          </w:tcPr>
                          <w:p w14:paraId="4D1E1F47" w14:textId="77777777" w:rsidR="00F86E0E" w:rsidRPr="00F86E0E" w:rsidRDefault="00F86E0E" w:rsidP="00F86E0E">
                            <w:pPr>
                              <w:jc w:val="center"/>
                              <w:rPr>
                                <w:sz w:val="16"/>
                                <w:szCs w:val="16"/>
                              </w:rPr>
                            </w:pPr>
                            <w:r w:rsidRPr="00F86E0E">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17A2CAC0" w14:textId="77777777" w:rsidR="00F86E0E" w:rsidRPr="00F86E0E" w:rsidRDefault="00F86E0E" w:rsidP="00F86E0E">
                            <w:pPr>
                              <w:jc w:val="center"/>
                              <w:rPr>
                                <w:sz w:val="16"/>
                                <w:szCs w:val="16"/>
                              </w:rPr>
                            </w:pPr>
                            <w:r w:rsidRPr="00F86E0E">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5B48E710" w14:textId="77777777" w:rsidR="00F86E0E" w:rsidRPr="00F86E0E" w:rsidRDefault="00F86E0E" w:rsidP="00F86E0E">
                            <w:pPr>
                              <w:jc w:val="center"/>
                              <w:rPr>
                                <w:sz w:val="16"/>
                                <w:szCs w:val="16"/>
                              </w:rPr>
                            </w:pPr>
                            <w:r w:rsidRPr="00F86E0E">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16D53D50" w14:textId="77777777" w:rsidR="00F86E0E" w:rsidRPr="00F86E0E" w:rsidRDefault="00F86E0E" w:rsidP="00F86E0E">
                            <w:pPr>
                              <w:jc w:val="center"/>
                              <w:rPr>
                                <w:sz w:val="16"/>
                                <w:szCs w:val="16"/>
                              </w:rPr>
                            </w:pPr>
                            <w:r w:rsidRPr="00F86E0E">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D9DDA24" w14:textId="77777777" w:rsidR="00F86E0E" w:rsidRPr="00F86E0E" w:rsidRDefault="00F86E0E" w:rsidP="00F86E0E">
                            <w:pPr>
                              <w:jc w:val="center"/>
                              <w:rPr>
                                <w:sz w:val="16"/>
                                <w:szCs w:val="16"/>
                              </w:rPr>
                            </w:pPr>
                            <w:r w:rsidRPr="00F86E0E">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7BC653C4" w14:textId="77777777" w:rsidR="00F86E0E" w:rsidRPr="00F86E0E" w:rsidRDefault="00F86E0E" w:rsidP="00F86E0E">
                            <w:pPr>
                              <w:jc w:val="center"/>
                              <w:rPr>
                                <w:sz w:val="16"/>
                                <w:szCs w:val="16"/>
                              </w:rPr>
                            </w:pPr>
                            <w:r w:rsidRPr="00F86E0E">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2888B5B" w14:textId="77777777" w:rsidR="00F86E0E" w:rsidRPr="00F86E0E" w:rsidRDefault="00F86E0E" w:rsidP="00F86E0E">
                            <w:pPr>
                              <w:jc w:val="center"/>
                              <w:rPr>
                                <w:sz w:val="16"/>
                                <w:szCs w:val="16"/>
                              </w:rPr>
                            </w:pPr>
                            <w:r w:rsidRPr="00F86E0E">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4B56CCFE" w14:textId="77777777" w:rsidR="00F86E0E" w:rsidRPr="00F86E0E" w:rsidRDefault="00F86E0E" w:rsidP="00F86E0E">
                            <w:pPr>
                              <w:jc w:val="center"/>
                              <w:rPr>
                                <w:sz w:val="16"/>
                                <w:szCs w:val="16"/>
                              </w:rPr>
                            </w:pPr>
                            <w:r w:rsidRPr="00F86E0E">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5C03092F" w14:textId="77777777" w:rsidR="00F86E0E" w:rsidRPr="00F86E0E" w:rsidRDefault="00F86E0E" w:rsidP="00F86E0E">
                            <w:pPr>
                              <w:jc w:val="center"/>
                              <w:rPr>
                                <w:sz w:val="16"/>
                                <w:szCs w:val="16"/>
                              </w:rPr>
                            </w:pPr>
                            <w:r w:rsidRPr="00F86E0E">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B8449E8" w14:textId="77777777" w:rsidR="00F86E0E" w:rsidRPr="00F86E0E" w:rsidRDefault="00F86E0E" w:rsidP="00F86E0E">
                            <w:pPr>
                              <w:jc w:val="center"/>
                              <w:rPr>
                                <w:sz w:val="16"/>
                                <w:szCs w:val="16"/>
                              </w:rPr>
                            </w:pPr>
                            <w:r w:rsidRPr="00F86E0E">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D143076" w14:textId="77777777" w:rsidR="00F86E0E" w:rsidRPr="00F86E0E" w:rsidRDefault="00F86E0E" w:rsidP="00F86E0E">
                            <w:pPr>
                              <w:jc w:val="center"/>
                              <w:rPr>
                                <w:sz w:val="16"/>
                                <w:szCs w:val="16"/>
                              </w:rPr>
                            </w:pPr>
                            <w:r w:rsidRPr="00F86E0E">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2A93D6FD" w14:textId="77777777" w:rsidR="00F86E0E" w:rsidRPr="00F86E0E" w:rsidRDefault="00F86E0E" w:rsidP="00F86E0E">
                            <w:pPr>
                              <w:jc w:val="center"/>
                              <w:rPr>
                                <w:sz w:val="16"/>
                                <w:szCs w:val="16"/>
                              </w:rPr>
                            </w:pPr>
                            <w:r w:rsidRPr="00F86E0E">
                              <w:rPr>
                                <w:sz w:val="16"/>
                                <w:szCs w:val="16"/>
                              </w:rPr>
                              <w:t>0.161</w:t>
                            </w:r>
                          </w:p>
                        </w:tc>
                      </w:tr>
                    </w:tbl>
                    <w:p w14:paraId="509A6ACF" w14:textId="77777777" w:rsidR="00FF7263" w:rsidRDefault="00FF7263" w:rsidP="00FF7263">
                      <w:pPr>
                        <w:pStyle w:val="TableTitle"/>
                      </w:pPr>
                      <w:r>
                        <w:fldChar w:fldCharType="end"/>
                      </w:r>
                    </w:p>
                  </w:txbxContent>
                </v:textbox>
                <w10:wrap type="topAndBottom"/>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E82CE9">
        <w:t>(</w:t>
      </w:r>
      <w:r w:rsidR="00E82CE9">
        <w:rPr>
          <w:noProof/>
        </w:rPr>
        <w:t>4</w:t>
      </w:r>
      <w:r w:rsidR="00E82CE9">
        <w:t>)</w:t>
      </w:r>
      <w:r w:rsidR="00E82CE9">
        <w:rPr>
          <w:bCs/>
        </w:rPr>
        <w:fldChar w:fldCharType="end"/>
      </w:r>
      <w:r w:rsidR="00E82CE9">
        <w:rPr>
          <w:bCs/>
        </w:rPr>
        <w:t xml:space="preserve"> (coils are columns).</w:t>
      </w:r>
      <w:r w:rsidR="00E82CE9">
        <w:t xml:space="preserve"> </w:t>
      </w:r>
      <w:r w:rsidR="001C4734">
        <w:t xml:space="preserve">Note the values forced to </w:t>
      </w:r>
      <w:r w:rsidR="001B7AAA">
        <w:t>0.0 and 1.0 to avoid excess degrees of freedom (see §</w:t>
      </w:r>
      <w:r w:rsidR="001B7AAA">
        <w:fldChar w:fldCharType="begin"/>
      </w:r>
      <w:r w:rsidR="001B7AAA">
        <w:instrText xml:space="preserve"> REF _Ref84418740 \r \h </w:instrText>
      </w:r>
      <w:r w:rsidR="001B7AAA">
        <w:fldChar w:fldCharType="separate"/>
      </w:r>
      <w:r w:rsidR="00F464F1">
        <w:rPr>
          <w:b/>
          <w:bCs/>
        </w:rPr>
        <w:t>Error! Reference source not found.</w:t>
      </w:r>
      <w:r w:rsidR="001B7AAA">
        <w:fldChar w:fldCharType="end"/>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2AC7A49D" w:rsidR="0058538F" w:rsidRDefault="0058538F" w:rsidP="0058538F">
      <w:pPr>
        <w:pStyle w:val="Heading2"/>
        <w:rPr>
          <w:rFonts w:eastAsiaTheme="minorEastAsia"/>
        </w:rPr>
      </w:pPr>
      <w:r>
        <w:rPr>
          <w:rFonts w:eastAsiaTheme="minorEastAsia"/>
        </w:rPr>
        <w:lastRenderedPageBreak/>
        <w:t>Position and rotation error</w:t>
      </w:r>
    </w:p>
    <w:p w14:paraId="4802E36A" w14:textId="29E19F0C" w:rsidR="00A53085" w:rsidRPr="00A53085" w:rsidRDefault="00A53085" w:rsidP="00A53085">
      <w:pPr>
        <w:rPr>
          <w:rFonts w:eastAsiaTheme="minorEastAsia"/>
        </w:rPr>
      </w:pPr>
      <w:r>
        <w:rPr>
          <w:noProof/>
        </w:rPr>
        <mc:AlternateContent>
          <mc:Choice Requires="wpc">
            <w:drawing>
              <wp:anchor distT="0" distB="0" distL="114300" distR="114300" simplePos="0" relativeHeight="251685888" behindDoc="0" locked="0" layoutInCell="1" allowOverlap="0" wp14:anchorId="58CA29DA" wp14:editId="6CABA0BA">
                <wp:simplePos x="0" y="0"/>
                <wp:positionH relativeFrom="column">
                  <wp:posOffset>280</wp:posOffset>
                </wp:positionH>
                <wp:positionV relativeFrom="paragraph">
                  <wp:posOffset>1419696</wp:posOffset>
                </wp:positionV>
                <wp:extent cx="3199765" cy="2753995"/>
                <wp:effectExtent l="0" t="0" r="635" b="825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6">
                            <a:extLst>
                              <a:ext uri="{96DAC541-7B7A-43D3-8B79-37D633B846F1}">
                                <asvg:svgBlip xmlns:asvg="http://schemas.microsoft.com/office/drawing/2016/SVG/main" r:embed="rId17"/>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40005" y="2376294"/>
                            <a:ext cx="3159760" cy="374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5BDD1A87" w:rsidR="00BB35AB" w:rsidRPr="00B376F6" w:rsidRDefault="00BB35AB" w:rsidP="00BB35AB">
                              <w:pPr>
                                <w:pStyle w:val="FigureCaption"/>
                              </w:pPr>
                              <w:r>
                                <w:t xml:space="preserve">Fig. </w:t>
                              </w:r>
                              <w:fldSimple w:instr=" SEQ Figure \* ARABIC ">
                                <w:r w:rsidR="00F464F1">
                                  <w:rPr>
                                    <w:noProof/>
                                  </w:rPr>
                                  <w:t>6</w:t>
                                </w:r>
                              </w:fldSimple>
                              <w:r>
                                <w:t xml:space="preserve">: </w:t>
                              </w:r>
                              <w:r w:rsidR="007B5E56">
                                <w:t xml:space="preserve">Transl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considerable effect of rotation on translation error.</w:t>
                              </w:r>
                            </w:p>
                          </w:txbxContent>
                        </wps:txbx>
                        <wps:bodyPr rot="0" vert="horz" wrap="square" lIns="0" tIns="0" rIns="0" bIns="0" anchor="t" anchorCtr="0" upright="1">
                          <a:noAutofit/>
                        </wps:bodyPr>
                      </wps:wsp>
                    </wpc:wpc>
                  </a:graphicData>
                </a:graphic>
                <wp14:sizeRelV relativeFrom="margin">
                  <wp14:pctHeight>0</wp14:pctHeight>
                </wp14:sizeRelV>
              </wp:anchor>
            </w:drawing>
          </mc:Choice>
          <mc:Fallback>
            <w:pict>
              <v:group w14:anchorId="58CA29DA" id="Canvas 44" o:spid="_x0000_s1123" editas="canvas" style="position:absolute;margin-left:0;margin-top:111.8pt;width:251.95pt;height:216.85pt;z-index:251685888;mso-height-relative:margin" coordsize="31997,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" o:allowoverlap="f">
                <v:shape id="_x0000_s1124" type="#_x0000_t75" style="position:absolute;width:31997;height:27539;visibility:visible;mso-wrap-style:square">
                  <v:fill o:detectmouseclick="t"/>
                  <v:path o:connecttype="none"/>
                </v:shape>
                <v:shape id="Picture 85" o:spid="_x0000_s1125"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18" o:title="" cropleft="6234f" cropright="6234f"/>
                </v:shape>
                <v:shape id="Text Box 84" o:spid="_x0000_s1126" type="#_x0000_t202" style="position:absolute;left:400;top:23762;width:31597;height:3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5BDD1A87" w:rsidR="00BB35AB" w:rsidRPr="00B376F6" w:rsidRDefault="00BB35AB" w:rsidP="00BB35AB">
                        <w:pPr>
                          <w:pStyle w:val="FigureCaption"/>
                        </w:pPr>
                        <w:r>
                          <w:t xml:space="preserve">Fig. </w:t>
                        </w:r>
                        <w:fldSimple w:instr=" SEQ Figure \* ARABIC ">
                          <w:r w:rsidR="00F464F1">
                            <w:rPr>
                              <w:noProof/>
                            </w:rPr>
                            <w:t>6</w:t>
                          </w:r>
                        </w:fldSimple>
                        <w:r>
                          <w:t xml:space="preserve">: </w:t>
                        </w:r>
                        <w:r w:rsidR="007B5E56">
                          <w:t xml:space="preserve">Transl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considerable effect of rotation on translation error.</w:t>
                        </w:r>
                      </w:p>
                    </w:txbxContent>
                  </v:textbox>
                </v:shape>
                <w10:wrap type="topAndBottom"/>
              </v:group>
            </w:pict>
          </mc:Fallback>
        </mc:AlternateContent>
      </w:r>
      <w:r w:rsidRPr="00A53085">
        <w:rPr>
          <w:rFonts w:eastAsiaTheme="minorEastAsia"/>
          <w:highlight w:val="yellow"/>
        </w:rPr>
        <w:t>Blah blah fig. 6</w:t>
      </w:r>
    </w:p>
    <w:p w14:paraId="1771D366" w14:textId="40D44180" w:rsidR="007647B2" w:rsidRDefault="001431C2" w:rsidP="00132EB4">
      <w:pPr>
        <w:pStyle w:val="Text"/>
        <w:rPr>
          <w:rFonts w:eastAsiaTheme="minorEastAsia"/>
        </w:rPr>
      </w:pPr>
      <w:r>
        <w:rPr>
          <w:noProof/>
        </w:rPr>
        <mc:AlternateContent>
          <mc:Choice Requires="wps">
            <w:drawing>
              <wp:anchor distT="45720" distB="45720" distL="114300" distR="114300" simplePos="0" relativeHeight="251665408" behindDoc="0" locked="0" layoutInCell="1" allowOverlap="0" wp14:anchorId="50A1B46A" wp14:editId="4F9F5724">
                <wp:simplePos x="0" y="0"/>
                <wp:positionH relativeFrom="margin">
                  <wp:posOffset>812</wp:posOffset>
                </wp:positionH>
                <wp:positionV relativeFrom="paragraph">
                  <wp:posOffset>-290488</wp:posOffset>
                </wp:positionV>
                <wp:extent cx="6355080" cy="160528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605280"/>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3DA6EFFC" w14:textId="3DE1C8D4" w:rsidR="00F86E0E"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F86E0E">
                              <w:instrText xml:space="preserve">Excel.Sheet.12 C:\\Users\\robma\\Documents\\Work\\ilemt_papers\\calibration\\table1_concentric_vs_dipole.xlsx Table1!R1C1:R6C9 </w:instrText>
                            </w:r>
                            <w:r w:rsidR="00CD43D5">
                              <w:instrText xml:space="preserve">\a \f 4 \h </w:instrText>
                            </w:r>
                            <w:r w:rsidR="00F86E0E">
                              <w:fldChar w:fldCharType="separate"/>
                            </w:r>
                          </w:p>
                          <w:tbl>
                            <w:tblPr>
                              <w:tblW w:w="7993" w:type="dxa"/>
                              <w:tblLook w:val="04A0" w:firstRow="1" w:lastRow="0" w:firstColumn="1" w:lastColumn="0" w:noHBand="0" w:noVBand="1"/>
                            </w:tblPr>
                            <w:tblGrid>
                              <w:gridCol w:w="1273"/>
                              <w:gridCol w:w="840"/>
                              <w:gridCol w:w="840"/>
                              <w:gridCol w:w="840"/>
                              <w:gridCol w:w="840"/>
                              <w:gridCol w:w="840"/>
                              <w:gridCol w:w="840"/>
                              <w:gridCol w:w="840"/>
                              <w:gridCol w:w="840"/>
                            </w:tblGrid>
                            <w:tr w:rsidR="00F86E0E" w:rsidRPr="00F86E0E" w14:paraId="54E05591" w14:textId="77777777" w:rsidTr="00F86E0E">
                              <w:trPr>
                                <w:divId w:val="1418557407"/>
                                <w:trHeight w:val="30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40FE864F" w14:textId="7A5C2FE9" w:rsidR="00F86E0E" w:rsidRPr="00F86E0E" w:rsidRDefault="00F86E0E" w:rsidP="00F86E0E">
                                  <w:pPr>
                                    <w:jc w:val="center"/>
                                    <w:rPr>
                                      <w:color w:val="000000"/>
                                      <w:sz w:val="16"/>
                                      <w:szCs w:val="16"/>
                                    </w:rPr>
                                  </w:pPr>
                                  <w:r w:rsidRPr="00F86E0E">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7F7366A0" w14:textId="77777777" w:rsidR="00F86E0E" w:rsidRPr="00F86E0E" w:rsidRDefault="00F86E0E" w:rsidP="00F86E0E">
                                  <w:pPr>
                                    <w:jc w:val="center"/>
                                    <w:rPr>
                                      <w:color w:val="000000"/>
                                      <w:sz w:val="16"/>
                                      <w:szCs w:val="16"/>
                                    </w:rPr>
                                  </w:pPr>
                                  <w:r w:rsidRPr="00F86E0E">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093517D7" w14:textId="77777777" w:rsidR="00F86E0E" w:rsidRPr="00F86E0E" w:rsidRDefault="00F86E0E" w:rsidP="00F86E0E">
                                  <w:pPr>
                                    <w:jc w:val="center"/>
                                    <w:rPr>
                                      <w:color w:val="000000"/>
                                      <w:sz w:val="16"/>
                                      <w:szCs w:val="16"/>
                                    </w:rPr>
                                  </w:pPr>
                                  <w:r w:rsidRPr="00F86E0E">
                                    <w:rPr>
                                      <w:color w:val="000000"/>
                                      <w:sz w:val="16"/>
                                      <w:szCs w:val="16"/>
                                    </w:rPr>
                                    <w:t>Concentric source</w:t>
                                  </w:r>
                                </w:p>
                              </w:tc>
                            </w:tr>
                            <w:tr w:rsidR="00F86E0E" w:rsidRPr="00F86E0E" w14:paraId="3EB4FB8F" w14:textId="77777777" w:rsidTr="00F86E0E">
                              <w:trPr>
                                <w:divId w:val="1418557407"/>
                                <w:trHeight w:val="288"/>
                              </w:trPr>
                              <w:tc>
                                <w:tcPr>
                                  <w:tcW w:w="1273" w:type="dxa"/>
                                  <w:vMerge/>
                                  <w:tcBorders>
                                    <w:top w:val="double" w:sz="6" w:space="0" w:color="auto"/>
                                    <w:left w:val="nil"/>
                                    <w:bottom w:val="single" w:sz="4" w:space="0" w:color="000000"/>
                                    <w:right w:val="single" w:sz="4" w:space="0" w:color="auto"/>
                                  </w:tcBorders>
                                  <w:vAlign w:val="center"/>
                                  <w:hideMark/>
                                </w:tcPr>
                                <w:p w14:paraId="3D3F79F0" w14:textId="77777777" w:rsidR="00F86E0E" w:rsidRPr="00F86E0E" w:rsidRDefault="00F86E0E" w:rsidP="00F86E0E">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4735B2FF" w14:textId="77777777" w:rsidR="00F86E0E" w:rsidRPr="00F86E0E" w:rsidRDefault="00F86E0E" w:rsidP="00F86E0E">
                                  <w:pPr>
                                    <w:jc w:val="center"/>
                                    <w:rPr>
                                      <w:color w:val="000000"/>
                                      <w:sz w:val="16"/>
                                      <w:szCs w:val="16"/>
                                    </w:rPr>
                                  </w:pPr>
                                  <w:r w:rsidRPr="00F86E0E">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7220AD10" w14:textId="77777777" w:rsidR="00F86E0E" w:rsidRPr="00F86E0E" w:rsidRDefault="00F86E0E" w:rsidP="00F86E0E">
                                  <w:pPr>
                                    <w:jc w:val="center"/>
                                    <w:rPr>
                                      <w:color w:val="000000"/>
                                      <w:sz w:val="16"/>
                                      <w:szCs w:val="16"/>
                                    </w:rPr>
                                  </w:pPr>
                                  <w:r w:rsidRPr="00F86E0E">
                                    <w:rPr>
                                      <w:color w:val="000000"/>
                                      <w:sz w:val="16"/>
                                      <w:szCs w:val="16"/>
                                    </w:rPr>
                                    <w:t>RxRyRz (degrees)</w:t>
                                  </w:r>
                                </w:p>
                              </w:tc>
                              <w:tc>
                                <w:tcPr>
                                  <w:tcW w:w="1680" w:type="dxa"/>
                                  <w:gridSpan w:val="2"/>
                                  <w:tcBorders>
                                    <w:top w:val="nil"/>
                                    <w:left w:val="nil"/>
                                    <w:bottom w:val="nil"/>
                                    <w:right w:val="nil"/>
                                  </w:tcBorders>
                                  <w:shd w:val="clear" w:color="auto" w:fill="auto"/>
                                  <w:noWrap/>
                                  <w:vAlign w:val="bottom"/>
                                  <w:hideMark/>
                                </w:tcPr>
                                <w:p w14:paraId="6A9C2324" w14:textId="77777777" w:rsidR="00F86E0E" w:rsidRPr="00F86E0E" w:rsidRDefault="00F86E0E" w:rsidP="00F86E0E">
                                  <w:pPr>
                                    <w:jc w:val="center"/>
                                    <w:rPr>
                                      <w:color w:val="000000"/>
                                      <w:sz w:val="16"/>
                                      <w:szCs w:val="16"/>
                                    </w:rPr>
                                  </w:pPr>
                                  <w:r w:rsidRPr="00F86E0E">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02FCFE50" w14:textId="77777777" w:rsidR="00F86E0E" w:rsidRPr="00F86E0E" w:rsidRDefault="00F86E0E" w:rsidP="00F86E0E">
                                  <w:pPr>
                                    <w:jc w:val="center"/>
                                    <w:rPr>
                                      <w:color w:val="000000"/>
                                      <w:sz w:val="16"/>
                                      <w:szCs w:val="16"/>
                                    </w:rPr>
                                  </w:pPr>
                                  <w:r w:rsidRPr="00F86E0E">
                                    <w:rPr>
                                      <w:color w:val="000000"/>
                                      <w:sz w:val="16"/>
                                      <w:szCs w:val="16"/>
                                    </w:rPr>
                                    <w:t>RxRyRz (degrees)</w:t>
                                  </w:r>
                                </w:p>
                              </w:tc>
                            </w:tr>
                            <w:tr w:rsidR="00F86E0E" w:rsidRPr="00F86E0E" w14:paraId="250F89C4" w14:textId="77777777" w:rsidTr="00F86E0E">
                              <w:trPr>
                                <w:divId w:val="1418557407"/>
                                <w:trHeight w:val="288"/>
                              </w:trPr>
                              <w:tc>
                                <w:tcPr>
                                  <w:tcW w:w="1273" w:type="dxa"/>
                                  <w:vMerge/>
                                  <w:tcBorders>
                                    <w:top w:val="double" w:sz="6" w:space="0" w:color="auto"/>
                                    <w:left w:val="nil"/>
                                    <w:bottom w:val="single" w:sz="4" w:space="0" w:color="000000"/>
                                    <w:right w:val="single" w:sz="4" w:space="0" w:color="auto"/>
                                  </w:tcBorders>
                                  <w:vAlign w:val="center"/>
                                  <w:hideMark/>
                                </w:tcPr>
                                <w:p w14:paraId="40237524" w14:textId="77777777" w:rsidR="00F86E0E" w:rsidRPr="00F86E0E" w:rsidRDefault="00F86E0E" w:rsidP="00F86E0E">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2B51CEE8"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7C7B522D"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220C7585"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53053BD1"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AD4AC3A"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1BDFE4BF"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7572549"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53E60AC" w14:textId="77777777" w:rsidR="00F86E0E" w:rsidRPr="00F86E0E" w:rsidRDefault="00F86E0E" w:rsidP="00F86E0E">
                                  <w:pPr>
                                    <w:jc w:val="center"/>
                                    <w:rPr>
                                      <w:color w:val="000000"/>
                                      <w:sz w:val="16"/>
                                      <w:szCs w:val="16"/>
                                    </w:rPr>
                                  </w:pPr>
                                  <w:r w:rsidRPr="00F86E0E">
                                    <w:rPr>
                                      <w:color w:val="000000"/>
                                      <w:sz w:val="16"/>
                                      <w:szCs w:val="16"/>
                                    </w:rPr>
                                    <w:t>Max</w:t>
                                  </w:r>
                                </w:p>
                              </w:tc>
                            </w:tr>
                            <w:tr w:rsidR="00F86E0E" w:rsidRPr="00F86E0E" w14:paraId="60C1D32C" w14:textId="77777777" w:rsidTr="00F86E0E">
                              <w:trPr>
                                <w:divId w:val="1418557407"/>
                                <w:trHeight w:val="288"/>
                              </w:trPr>
                              <w:tc>
                                <w:tcPr>
                                  <w:tcW w:w="1273" w:type="dxa"/>
                                  <w:tcBorders>
                                    <w:top w:val="nil"/>
                                    <w:left w:val="nil"/>
                                    <w:bottom w:val="nil"/>
                                    <w:right w:val="single" w:sz="4" w:space="0" w:color="auto"/>
                                  </w:tcBorders>
                                  <w:shd w:val="clear" w:color="000000" w:fill="D9E1F2"/>
                                  <w:noWrap/>
                                  <w:vAlign w:val="bottom"/>
                                  <w:hideMark/>
                                </w:tcPr>
                                <w:p w14:paraId="6024F187" w14:textId="77777777" w:rsidR="00F86E0E" w:rsidRPr="00F86E0E" w:rsidRDefault="00F86E0E" w:rsidP="00F86E0E">
                                  <w:pPr>
                                    <w:jc w:val="center"/>
                                    <w:rPr>
                                      <w:color w:val="000000"/>
                                      <w:sz w:val="16"/>
                                      <w:szCs w:val="16"/>
                                    </w:rPr>
                                  </w:pPr>
                                  <w:r w:rsidRPr="00F86E0E">
                                    <w:rPr>
                                      <w:color w:val="000000"/>
                                      <w:sz w:val="16"/>
                                      <w:szCs w:val="16"/>
                                    </w:rPr>
                                    <w:t>(default)</w:t>
                                  </w:r>
                                </w:p>
                              </w:tc>
                              <w:tc>
                                <w:tcPr>
                                  <w:tcW w:w="840" w:type="dxa"/>
                                  <w:tcBorders>
                                    <w:top w:val="nil"/>
                                    <w:left w:val="nil"/>
                                    <w:bottom w:val="nil"/>
                                    <w:right w:val="nil"/>
                                  </w:tcBorders>
                                  <w:shd w:val="clear" w:color="auto" w:fill="auto"/>
                                  <w:noWrap/>
                                  <w:vAlign w:val="bottom"/>
                                  <w:hideMark/>
                                </w:tcPr>
                                <w:p w14:paraId="0452B345" w14:textId="77777777" w:rsidR="00F86E0E" w:rsidRPr="00F86E0E" w:rsidRDefault="00F86E0E" w:rsidP="00F86E0E">
                                  <w:pPr>
                                    <w:jc w:val="center"/>
                                    <w:rPr>
                                      <w:color w:val="000000"/>
                                      <w:sz w:val="16"/>
                                      <w:szCs w:val="16"/>
                                    </w:rPr>
                                  </w:pPr>
                                  <w:r w:rsidRPr="00F86E0E">
                                    <w:rPr>
                                      <w:color w:val="000000"/>
                                      <w:sz w:val="16"/>
                                      <w:szCs w:val="16"/>
                                    </w:rPr>
                                    <w:t>0.335</w:t>
                                  </w:r>
                                </w:p>
                              </w:tc>
                              <w:tc>
                                <w:tcPr>
                                  <w:tcW w:w="840" w:type="dxa"/>
                                  <w:tcBorders>
                                    <w:top w:val="nil"/>
                                    <w:left w:val="nil"/>
                                    <w:bottom w:val="nil"/>
                                    <w:right w:val="nil"/>
                                  </w:tcBorders>
                                  <w:shd w:val="clear" w:color="auto" w:fill="auto"/>
                                  <w:noWrap/>
                                  <w:vAlign w:val="bottom"/>
                                  <w:hideMark/>
                                </w:tcPr>
                                <w:p w14:paraId="73B40EC4" w14:textId="77777777" w:rsidR="00F86E0E" w:rsidRPr="00F86E0E" w:rsidRDefault="00F86E0E" w:rsidP="00F86E0E">
                                  <w:pPr>
                                    <w:jc w:val="center"/>
                                    <w:rPr>
                                      <w:color w:val="000000"/>
                                      <w:sz w:val="16"/>
                                      <w:szCs w:val="16"/>
                                    </w:rPr>
                                  </w:pPr>
                                  <w:r w:rsidRPr="00F86E0E">
                                    <w:rPr>
                                      <w:color w:val="000000"/>
                                      <w:sz w:val="16"/>
                                      <w:szCs w:val="16"/>
                                    </w:rPr>
                                    <w:t>0.931</w:t>
                                  </w:r>
                                </w:p>
                              </w:tc>
                              <w:tc>
                                <w:tcPr>
                                  <w:tcW w:w="840" w:type="dxa"/>
                                  <w:tcBorders>
                                    <w:top w:val="nil"/>
                                    <w:left w:val="nil"/>
                                    <w:bottom w:val="nil"/>
                                    <w:right w:val="nil"/>
                                  </w:tcBorders>
                                  <w:shd w:val="clear" w:color="auto" w:fill="auto"/>
                                  <w:noWrap/>
                                  <w:vAlign w:val="bottom"/>
                                  <w:hideMark/>
                                </w:tcPr>
                                <w:p w14:paraId="5DA777F4" w14:textId="77777777" w:rsidR="00F86E0E" w:rsidRPr="00F86E0E" w:rsidRDefault="00F86E0E" w:rsidP="00F86E0E">
                                  <w:pPr>
                                    <w:jc w:val="center"/>
                                    <w:rPr>
                                      <w:color w:val="000000"/>
                                      <w:sz w:val="16"/>
                                      <w:szCs w:val="16"/>
                                    </w:rPr>
                                  </w:pPr>
                                  <w:r w:rsidRPr="00F86E0E">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7CB1A421" w14:textId="77777777" w:rsidR="00F86E0E" w:rsidRPr="00F86E0E" w:rsidRDefault="00F86E0E" w:rsidP="00F86E0E">
                                  <w:pPr>
                                    <w:jc w:val="center"/>
                                    <w:rPr>
                                      <w:color w:val="000000"/>
                                      <w:sz w:val="16"/>
                                      <w:szCs w:val="16"/>
                                    </w:rPr>
                                  </w:pPr>
                                  <w:r w:rsidRPr="00F86E0E">
                                    <w:rPr>
                                      <w:color w:val="000000"/>
                                      <w:sz w:val="16"/>
                                      <w:szCs w:val="16"/>
                                    </w:rPr>
                                    <w:t>0.577</w:t>
                                  </w:r>
                                </w:p>
                              </w:tc>
                              <w:tc>
                                <w:tcPr>
                                  <w:tcW w:w="840" w:type="dxa"/>
                                  <w:tcBorders>
                                    <w:top w:val="nil"/>
                                    <w:left w:val="nil"/>
                                    <w:bottom w:val="nil"/>
                                    <w:right w:val="nil"/>
                                  </w:tcBorders>
                                  <w:shd w:val="clear" w:color="auto" w:fill="auto"/>
                                  <w:noWrap/>
                                  <w:vAlign w:val="bottom"/>
                                  <w:hideMark/>
                                </w:tcPr>
                                <w:p w14:paraId="45F273AF" w14:textId="77777777" w:rsidR="00F86E0E" w:rsidRPr="00F86E0E" w:rsidRDefault="00F86E0E" w:rsidP="00F86E0E">
                                  <w:pPr>
                                    <w:jc w:val="center"/>
                                    <w:rPr>
                                      <w:color w:val="000000"/>
                                      <w:sz w:val="16"/>
                                      <w:szCs w:val="16"/>
                                    </w:rPr>
                                  </w:pPr>
                                  <w:r w:rsidRPr="00F86E0E">
                                    <w:rPr>
                                      <w:color w:val="000000"/>
                                      <w:sz w:val="16"/>
                                      <w:szCs w:val="16"/>
                                    </w:rPr>
                                    <w:t>0.452</w:t>
                                  </w:r>
                                </w:p>
                              </w:tc>
                              <w:tc>
                                <w:tcPr>
                                  <w:tcW w:w="840" w:type="dxa"/>
                                  <w:tcBorders>
                                    <w:top w:val="nil"/>
                                    <w:left w:val="nil"/>
                                    <w:bottom w:val="nil"/>
                                    <w:right w:val="nil"/>
                                  </w:tcBorders>
                                  <w:shd w:val="clear" w:color="auto" w:fill="auto"/>
                                  <w:noWrap/>
                                  <w:vAlign w:val="bottom"/>
                                  <w:hideMark/>
                                </w:tcPr>
                                <w:p w14:paraId="014CD76C" w14:textId="77777777" w:rsidR="00F86E0E" w:rsidRPr="00F86E0E" w:rsidRDefault="00F86E0E" w:rsidP="00F86E0E">
                                  <w:pPr>
                                    <w:jc w:val="center"/>
                                    <w:rPr>
                                      <w:color w:val="000000"/>
                                      <w:sz w:val="16"/>
                                      <w:szCs w:val="16"/>
                                    </w:rPr>
                                  </w:pPr>
                                  <w:r w:rsidRPr="00F86E0E">
                                    <w:rPr>
                                      <w:color w:val="000000"/>
                                      <w:sz w:val="16"/>
                                      <w:szCs w:val="16"/>
                                    </w:rPr>
                                    <w:t>1.304</w:t>
                                  </w:r>
                                </w:p>
                              </w:tc>
                              <w:tc>
                                <w:tcPr>
                                  <w:tcW w:w="840" w:type="dxa"/>
                                  <w:tcBorders>
                                    <w:top w:val="nil"/>
                                    <w:left w:val="nil"/>
                                    <w:bottom w:val="nil"/>
                                    <w:right w:val="nil"/>
                                  </w:tcBorders>
                                  <w:shd w:val="clear" w:color="auto" w:fill="auto"/>
                                  <w:noWrap/>
                                  <w:vAlign w:val="bottom"/>
                                  <w:hideMark/>
                                </w:tcPr>
                                <w:p w14:paraId="7BF0EB59" w14:textId="77777777" w:rsidR="00F86E0E" w:rsidRPr="00F86E0E" w:rsidRDefault="00F86E0E" w:rsidP="00F86E0E">
                                  <w:pPr>
                                    <w:jc w:val="center"/>
                                    <w:rPr>
                                      <w:color w:val="000000"/>
                                      <w:sz w:val="16"/>
                                      <w:szCs w:val="16"/>
                                    </w:rPr>
                                  </w:pPr>
                                  <w:r w:rsidRPr="00F86E0E">
                                    <w:rPr>
                                      <w:color w:val="000000"/>
                                      <w:sz w:val="16"/>
                                      <w:szCs w:val="16"/>
                                    </w:rPr>
                                    <w:t>0.275</w:t>
                                  </w:r>
                                </w:p>
                              </w:tc>
                              <w:tc>
                                <w:tcPr>
                                  <w:tcW w:w="840" w:type="dxa"/>
                                  <w:tcBorders>
                                    <w:top w:val="nil"/>
                                    <w:left w:val="nil"/>
                                    <w:bottom w:val="nil"/>
                                    <w:right w:val="nil"/>
                                  </w:tcBorders>
                                  <w:shd w:val="clear" w:color="auto" w:fill="auto"/>
                                  <w:noWrap/>
                                  <w:vAlign w:val="bottom"/>
                                  <w:hideMark/>
                                </w:tcPr>
                                <w:p w14:paraId="6481C079" w14:textId="77777777" w:rsidR="00F86E0E" w:rsidRPr="00F86E0E" w:rsidRDefault="00F86E0E" w:rsidP="00F86E0E">
                                  <w:pPr>
                                    <w:jc w:val="center"/>
                                    <w:rPr>
                                      <w:color w:val="000000"/>
                                      <w:sz w:val="16"/>
                                      <w:szCs w:val="16"/>
                                    </w:rPr>
                                  </w:pPr>
                                  <w:r w:rsidRPr="00F86E0E">
                                    <w:rPr>
                                      <w:color w:val="000000"/>
                                      <w:sz w:val="16"/>
                                      <w:szCs w:val="16"/>
                                    </w:rPr>
                                    <w:t>0.642</w:t>
                                  </w:r>
                                </w:p>
                              </w:tc>
                            </w:tr>
                            <w:tr w:rsidR="00F86E0E" w:rsidRPr="00F86E0E" w14:paraId="5576B268" w14:textId="77777777" w:rsidTr="00F86E0E">
                              <w:trPr>
                                <w:divId w:val="1418557407"/>
                                <w:trHeight w:val="288"/>
                              </w:trPr>
                              <w:tc>
                                <w:tcPr>
                                  <w:tcW w:w="1273" w:type="dxa"/>
                                  <w:tcBorders>
                                    <w:top w:val="nil"/>
                                    <w:left w:val="nil"/>
                                    <w:bottom w:val="nil"/>
                                    <w:right w:val="single" w:sz="4" w:space="0" w:color="auto"/>
                                  </w:tcBorders>
                                  <w:shd w:val="clear" w:color="000000" w:fill="D9E1F2"/>
                                  <w:noWrap/>
                                  <w:vAlign w:val="bottom"/>
                                  <w:hideMark/>
                                </w:tcPr>
                                <w:p w14:paraId="06CF2A6F" w14:textId="77777777" w:rsidR="00F86E0E" w:rsidRPr="00F86E0E" w:rsidRDefault="00F86E0E" w:rsidP="00F86E0E">
                                  <w:pPr>
                                    <w:jc w:val="center"/>
                                    <w:rPr>
                                      <w:color w:val="000000"/>
                                      <w:sz w:val="16"/>
                                      <w:szCs w:val="16"/>
                                    </w:rPr>
                                  </w:pPr>
                                  <w:r w:rsidRPr="00F86E0E">
                                    <w:rPr>
                                      <w:color w:val="000000"/>
                                      <w:sz w:val="16"/>
                                      <w:szCs w:val="16"/>
                                    </w:rPr>
                                    <w:t>Corrected</w:t>
                                  </w:r>
                                </w:p>
                              </w:tc>
                              <w:tc>
                                <w:tcPr>
                                  <w:tcW w:w="840" w:type="dxa"/>
                                  <w:tcBorders>
                                    <w:top w:val="nil"/>
                                    <w:left w:val="nil"/>
                                    <w:bottom w:val="nil"/>
                                    <w:right w:val="nil"/>
                                  </w:tcBorders>
                                  <w:shd w:val="clear" w:color="auto" w:fill="auto"/>
                                  <w:noWrap/>
                                  <w:vAlign w:val="bottom"/>
                                  <w:hideMark/>
                                </w:tcPr>
                                <w:p w14:paraId="549BA9EF" w14:textId="77777777" w:rsidR="00F86E0E" w:rsidRPr="00F86E0E" w:rsidRDefault="00F86E0E" w:rsidP="00F86E0E">
                                  <w:pPr>
                                    <w:jc w:val="center"/>
                                    <w:rPr>
                                      <w:color w:val="000000"/>
                                      <w:sz w:val="16"/>
                                      <w:szCs w:val="16"/>
                                    </w:rPr>
                                  </w:pPr>
                                  <w:r w:rsidRPr="00F86E0E">
                                    <w:rPr>
                                      <w:color w:val="000000"/>
                                      <w:sz w:val="16"/>
                                      <w:szCs w:val="16"/>
                                    </w:rPr>
                                    <w:t>0.202</w:t>
                                  </w:r>
                                </w:p>
                              </w:tc>
                              <w:tc>
                                <w:tcPr>
                                  <w:tcW w:w="840" w:type="dxa"/>
                                  <w:tcBorders>
                                    <w:top w:val="nil"/>
                                    <w:left w:val="nil"/>
                                    <w:bottom w:val="nil"/>
                                    <w:right w:val="nil"/>
                                  </w:tcBorders>
                                  <w:shd w:val="clear" w:color="auto" w:fill="auto"/>
                                  <w:noWrap/>
                                  <w:vAlign w:val="bottom"/>
                                  <w:hideMark/>
                                </w:tcPr>
                                <w:p w14:paraId="72D305D8" w14:textId="77777777" w:rsidR="00F86E0E" w:rsidRPr="00F86E0E" w:rsidRDefault="00F86E0E" w:rsidP="00F86E0E">
                                  <w:pPr>
                                    <w:jc w:val="center"/>
                                    <w:rPr>
                                      <w:color w:val="000000"/>
                                      <w:sz w:val="16"/>
                                      <w:szCs w:val="16"/>
                                    </w:rPr>
                                  </w:pPr>
                                  <w:r w:rsidRPr="00F86E0E">
                                    <w:rPr>
                                      <w:color w:val="000000"/>
                                      <w:sz w:val="16"/>
                                      <w:szCs w:val="16"/>
                                    </w:rPr>
                                    <w:t>0.525</w:t>
                                  </w:r>
                                </w:p>
                              </w:tc>
                              <w:tc>
                                <w:tcPr>
                                  <w:tcW w:w="840" w:type="dxa"/>
                                  <w:tcBorders>
                                    <w:top w:val="nil"/>
                                    <w:left w:val="nil"/>
                                    <w:bottom w:val="nil"/>
                                    <w:right w:val="nil"/>
                                  </w:tcBorders>
                                  <w:shd w:val="clear" w:color="auto" w:fill="auto"/>
                                  <w:noWrap/>
                                  <w:vAlign w:val="bottom"/>
                                  <w:hideMark/>
                                </w:tcPr>
                                <w:p w14:paraId="24942F60" w14:textId="77777777" w:rsidR="00F86E0E" w:rsidRPr="00F86E0E" w:rsidRDefault="00F86E0E" w:rsidP="00F86E0E">
                                  <w:pPr>
                                    <w:jc w:val="center"/>
                                    <w:rPr>
                                      <w:color w:val="000000"/>
                                      <w:sz w:val="16"/>
                                      <w:szCs w:val="16"/>
                                    </w:rPr>
                                  </w:pPr>
                                  <w:r w:rsidRPr="00F86E0E">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63EA2BBF" w14:textId="77777777" w:rsidR="00F86E0E" w:rsidRPr="00F86E0E" w:rsidRDefault="00F86E0E" w:rsidP="00F86E0E">
                                  <w:pPr>
                                    <w:jc w:val="center"/>
                                    <w:rPr>
                                      <w:color w:val="000000"/>
                                      <w:sz w:val="16"/>
                                      <w:szCs w:val="16"/>
                                    </w:rPr>
                                  </w:pPr>
                                  <w:r w:rsidRPr="00F86E0E">
                                    <w:rPr>
                                      <w:color w:val="000000"/>
                                      <w:sz w:val="16"/>
                                      <w:szCs w:val="16"/>
                                    </w:rPr>
                                    <w:t>0.577</w:t>
                                  </w:r>
                                </w:p>
                              </w:tc>
                              <w:tc>
                                <w:tcPr>
                                  <w:tcW w:w="840" w:type="dxa"/>
                                  <w:tcBorders>
                                    <w:top w:val="nil"/>
                                    <w:left w:val="nil"/>
                                    <w:bottom w:val="nil"/>
                                    <w:right w:val="nil"/>
                                  </w:tcBorders>
                                  <w:shd w:val="clear" w:color="auto" w:fill="auto"/>
                                  <w:noWrap/>
                                  <w:vAlign w:val="bottom"/>
                                  <w:hideMark/>
                                </w:tcPr>
                                <w:p w14:paraId="299D2F3B" w14:textId="77777777" w:rsidR="00F86E0E" w:rsidRPr="00F86E0E" w:rsidRDefault="00F86E0E" w:rsidP="00F86E0E">
                                  <w:pPr>
                                    <w:jc w:val="center"/>
                                    <w:rPr>
                                      <w:color w:val="000000"/>
                                      <w:sz w:val="16"/>
                                      <w:szCs w:val="16"/>
                                    </w:rPr>
                                  </w:pPr>
                                  <w:r w:rsidRPr="00F86E0E">
                                    <w:rPr>
                                      <w:color w:val="000000"/>
                                      <w:sz w:val="16"/>
                                      <w:szCs w:val="16"/>
                                    </w:rPr>
                                    <w:t>0.283</w:t>
                                  </w:r>
                                </w:p>
                              </w:tc>
                              <w:tc>
                                <w:tcPr>
                                  <w:tcW w:w="840" w:type="dxa"/>
                                  <w:tcBorders>
                                    <w:top w:val="nil"/>
                                    <w:left w:val="nil"/>
                                    <w:bottom w:val="nil"/>
                                    <w:right w:val="nil"/>
                                  </w:tcBorders>
                                  <w:shd w:val="clear" w:color="auto" w:fill="auto"/>
                                  <w:noWrap/>
                                  <w:vAlign w:val="bottom"/>
                                  <w:hideMark/>
                                </w:tcPr>
                                <w:p w14:paraId="0E29B30B" w14:textId="77777777" w:rsidR="00F86E0E" w:rsidRPr="00F86E0E" w:rsidRDefault="00F86E0E" w:rsidP="00F86E0E">
                                  <w:pPr>
                                    <w:jc w:val="center"/>
                                    <w:rPr>
                                      <w:color w:val="000000"/>
                                      <w:sz w:val="16"/>
                                      <w:szCs w:val="16"/>
                                    </w:rPr>
                                  </w:pPr>
                                  <w:r w:rsidRPr="00F86E0E">
                                    <w:rPr>
                                      <w:color w:val="000000"/>
                                      <w:sz w:val="16"/>
                                      <w:szCs w:val="16"/>
                                    </w:rPr>
                                    <w:t>0.767</w:t>
                                  </w:r>
                                </w:p>
                              </w:tc>
                              <w:tc>
                                <w:tcPr>
                                  <w:tcW w:w="840" w:type="dxa"/>
                                  <w:tcBorders>
                                    <w:top w:val="nil"/>
                                    <w:left w:val="nil"/>
                                    <w:bottom w:val="nil"/>
                                    <w:right w:val="nil"/>
                                  </w:tcBorders>
                                  <w:shd w:val="clear" w:color="auto" w:fill="auto"/>
                                  <w:noWrap/>
                                  <w:vAlign w:val="bottom"/>
                                  <w:hideMark/>
                                </w:tcPr>
                                <w:p w14:paraId="70C660D8" w14:textId="77777777" w:rsidR="00F86E0E" w:rsidRPr="00F86E0E" w:rsidRDefault="00F86E0E" w:rsidP="00F86E0E">
                                  <w:pPr>
                                    <w:jc w:val="center"/>
                                    <w:rPr>
                                      <w:color w:val="000000"/>
                                      <w:sz w:val="16"/>
                                      <w:szCs w:val="16"/>
                                    </w:rPr>
                                  </w:pPr>
                                  <w:r w:rsidRPr="00F86E0E">
                                    <w:rPr>
                                      <w:color w:val="000000"/>
                                      <w:sz w:val="16"/>
                                      <w:szCs w:val="16"/>
                                    </w:rPr>
                                    <w:t>0.275</w:t>
                                  </w:r>
                                </w:p>
                              </w:tc>
                              <w:tc>
                                <w:tcPr>
                                  <w:tcW w:w="840" w:type="dxa"/>
                                  <w:tcBorders>
                                    <w:top w:val="nil"/>
                                    <w:left w:val="nil"/>
                                    <w:bottom w:val="nil"/>
                                    <w:right w:val="nil"/>
                                  </w:tcBorders>
                                  <w:shd w:val="clear" w:color="auto" w:fill="auto"/>
                                  <w:noWrap/>
                                  <w:vAlign w:val="bottom"/>
                                  <w:hideMark/>
                                </w:tcPr>
                                <w:p w14:paraId="057E32FC" w14:textId="77777777" w:rsidR="00F86E0E" w:rsidRPr="00F86E0E" w:rsidRDefault="00F86E0E" w:rsidP="00F86E0E">
                                  <w:pPr>
                                    <w:jc w:val="center"/>
                                    <w:rPr>
                                      <w:color w:val="000000"/>
                                      <w:sz w:val="16"/>
                                      <w:szCs w:val="16"/>
                                    </w:rPr>
                                  </w:pPr>
                                  <w:r w:rsidRPr="00F86E0E">
                                    <w:rPr>
                                      <w:color w:val="000000"/>
                                      <w:sz w:val="16"/>
                                      <w:szCs w:val="16"/>
                                    </w:rPr>
                                    <w:t>0.642</w:t>
                                  </w:r>
                                </w:p>
                              </w:tc>
                            </w:tr>
                            <w:tr w:rsidR="00F86E0E" w:rsidRPr="00F86E0E" w14:paraId="713F9197" w14:textId="77777777" w:rsidTr="00F86E0E">
                              <w:trPr>
                                <w:divId w:val="1418557407"/>
                                <w:trHeight w:val="300"/>
                              </w:trPr>
                              <w:tc>
                                <w:tcPr>
                                  <w:tcW w:w="1273" w:type="dxa"/>
                                  <w:tcBorders>
                                    <w:top w:val="nil"/>
                                    <w:left w:val="nil"/>
                                    <w:bottom w:val="double" w:sz="6" w:space="0" w:color="auto"/>
                                    <w:right w:val="single" w:sz="4" w:space="0" w:color="auto"/>
                                  </w:tcBorders>
                                  <w:shd w:val="clear" w:color="000000" w:fill="D9E1F2"/>
                                  <w:noWrap/>
                                  <w:vAlign w:val="bottom"/>
                                  <w:hideMark/>
                                </w:tcPr>
                                <w:p w14:paraId="45A716D9" w14:textId="77777777" w:rsidR="00F86E0E" w:rsidRPr="00F86E0E" w:rsidRDefault="00F86E0E" w:rsidP="00F86E0E">
                                  <w:pPr>
                                    <w:jc w:val="center"/>
                                    <w:rPr>
                                      <w:color w:val="000000"/>
                                      <w:sz w:val="16"/>
                                      <w:szCs w:val="16"/>
                                    </w:rPr>
                                  </w:pPr>
                                  <w:r w:rsidRPr="00F86E0E">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36245F38" w14:textId="77777777" w:rsidR="00F86E0E" w:rsidRPr="00F86E0E" w:rsidRDefault="00F86E0E" w:rsidP="00F86E0E">
                                  <w:pPr>
                                    <w:jc w:val="center"/>
                                    <w:rPr>
                                      <w:color w:val="000000"/>
                                      <w:sz w:val="16"/>
                                      <w:szCs w:val="16"/>
                                    </w:rPr>
                                  </w:pPr>
                                  <w:r w:rsidRPr="00F86E0E">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2C65BFC3" w14:textId="77777777" w:rsidR="00F86E0E" w:rsidRPr="00F86E0E" w:rsidRDefault="00F86E0E" w:rsidP="00F86E0E">
                                  <w:pPr>
                                    <w:jc w:val="center"/>
                                    <w:rPr>
                                      <w:color w:val="000000"/>
                                      <w:sz w:val="16"/>
                                      <w:szCs w:val="16"/>
                                    </w:rPr>
                                  </w:pPr>
                                  <w:r w:rsidRPr="00F86E0E">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567A5C34" w14:textId="77777777" w:rsidR="00F86E0E" w:rsidRPr="00F86E0E" w:rsidRDefault="00F86E0E" w:rsidP="00F86E0E">
                                  <w:pPr>
                                    <w:jc w:val="center"/>
                                    <w:rPr>
                                      <w:color w:val="000000"/>
                                      <w:sz w:val="16"/>
                                      <w:szCs w:val="16"/>
                                    </w:rPr>
                                  </w:pPr>
                                  <w:r w:rsidRPr="00F86E0E">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2F3011DB" w14:textId="77777777" w:rsidR="00F86E0E" w:rsidRPr="00F86E0E" w:rsidRDefault="00F86E0E" w:rsidP="00F86E0E">
                                  <w:pPr>
                                    <w:jc w:val="center"/>
                                    <w:rPr>
                                      <w:color w:val="000000"/>
                                      <w:sz w:val="16"/>
                                      <w:szCs w:val="16"/>
                                    </w:rPr>
                                  </w:pPr>
                                  <w:r w:rsidRPr="00F86E0E">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6229C5AA" w14:textId="77777777" w:rsidR="00F86E0E" w:rsidRPr="00F86E0E" w:rsidRDefault="00F86E0E" w:rsidP="00F86E0E">
                                  <w:pPr>
                                    <w:jc w:val="center"/>
                                    <w:rPr>
                                      <w:color w:val="000000"/>
                                      <w:sz w:val="16"/>
                                      <w:szCs w:val="16"/>
                                    </w:rPr>
                                  </w:pPr>
                                  <w:r w:rsidRPr="00F86E0E">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7790F30E" w14:textId="77777777" w:rsidR="00F86E0E" w:rsidRPr="00F86E0E" w:rsidRDefault="00F86E0E" w:rsidP="00F86E0E">
                                  <w:pPr>
                                    <w:jc w:val="center"/>
                                    <w:rPr>
                                      <w:color w:val="000000"/>
                                      <w:sz w:val="16"/>
                                      <w:szCs w:val="16"/>
                                    </w:rPr>
                                  </w:pPr>
                                  <w:r w:rsidRPr="00F86E0E">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0EC95A4C" w14:textId="77777777" w:rsidR="00F86E0E" w:rsidRPr="00F86E0E" w:rsidRDefault="00F86E0E" w:rsidP="00F86E0E">
                                  <w:pPr>
                                    <w:jc w:val="center"/>
                                    <w:rPr>
                                      <w:color w:val="000000"/>
                                      <w:sz w:val="16"/>
                                      <w:szCs w:val="16"/>
                                    </w:rPr>
                                  </w:pPr>
                                  <w:r w:rsidRPr="00F86E0E">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5D99D2F9" w14:textId="77777777" w:rsidR="00F86E0E" w:rsidRPr="00F86E0E" w:rsidRDefault="00F86E0E" w:rsidP="00F86E0E">
                                  <w:pPr>
                                    <w:jc w:val="center"/>
                                    <w:rPr>
                                      <w:color w:val="000000"/>
                                      <w:sz w:val="16"/>
                                      <w:szCs w:val="16"/>
                                    </w:rPr>
                                  </w:pPr>
                                  <w:r w:rsidRPr="00F86E0E">
                                    <w:rPr>
                                      <w:color w:val="000000"/>
                                      <w:sz w:val="16"/>
                                      <w:szCs w:val="16"/>
                                    </w:rPr>
                                    <w:t>1.415</w:t>
                                  </w:r>
                                </w:p>
                              </w:tc>
                            </w:tr>
                          </w:tbl>
                          <w:p w14:paraId="490FFC3B" w14:textId="01C3588A" w:rsidR="00683171" w:rsidRDefault="00CD43D5" w:rsidP="00CD43D5">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27" type="#_x0000_t202" style="position:absolute;left:0;text-align:left;margin-left:.05pt;margin-top:-22.85pt;width:500.4pt;height:126.4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" o:allowoverlap="f" stroked="f">
                <v:textbox>
                  <w:txbxContent>
                    <w:p w14:paraId="22E20536" w14:textId="2D11BE64" w:rsidR="008C77DC" w:rsidRDefault="008C77DC" w:rsidP="008C77DC">
                      <w:pPr>
                        <w:pStyle w:val="TableTitle"/>
                        <w:divId w:val="2011641448"/>
                      </w:pPr>
                      <w:r>
                        <w:t xml:space="preserve">Table </w:t>
                      </w:r>
                      <w:r w:rsidR="00A848FF">
                        <w:t>II</w:t>
                      </w:r>
                    </w:p>
                    <w:p w14:paraId="3DA6EFFC" w14:textId="3DE1C8D4" w:rsidR="00F86E0E"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F86E0E">
                        <w:instrText xml:space="preserve">Excel.Sheet.12 C:\\Users\\robma\\Documents\\Work\\ilemt_papers\\calibration\\table1_concentric_vs_dipole.xlsx Table1!R1C1:R6C9 </w:instrText>
                      </w:r>
                      <w:r w:rsidR="00CD43D5">
                        <w:instrText xml:space="preserve">\a \f 4 \h </w:instrText>
                      </w:r>
                      <w:r w:rsidR="00F86E0E">
                        <w:fldChar w:fldCharType="separate"/>
                      </w:r>
                    </w:p>
                    <w:tbl>
                      <w:tblPr>
                        <w:tblW w:w="7993" w:type="dxa"/>
                        <w:tblLook w:val="04A0" w:firstRow="1" w:lastRow="0" w:firstColumn="1" w:lastColumn="0" w:noHBand="0" w:noVBand="1"/>
                      </w:tblPr>
                      <w:tblGrid>
                        <w:gridCol w:w="1273"/>
                        <w:gridCol w:w="840"/>
                        <w:gridCol w:w="840"/>
                        <w:gridCol w:w="840"/>
                        <w:gridCol w:w="840"/>
                        <w:gridCol w:w="840"/>
                        <w:gridCol w:w="840"/>
                        <w:gridCol w:w="840"/>
                        <w:gridCol w:w="840"/>
                      </w:tblGrid>
                      <w:tr w:rsidR="00F86E0E" w:rsidRPr="00F86E0E" w14:paraId="54E05591" w14:textId="77777777" w:rsidTr="00F86E0E">
                        <w:trPr>
                          <w:divId w:val="1418557407"/>
                          <w:trHeight w:val="30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40FE864F" w14:textId="7A5C2FE9" w:rsidR="00F86E0E" w:rsidRPr="00F86E0E" w:rsidRDefault="00F86E0E" w:rsidP="00F86E0E">
                            <w:pPr>
                              <w:jc w:val="center"/>
                              <w:rPr>
                                <w:color w:val="000000"/>
                                <w:sz w:val="16"/>
                                <w:szCs w:val="16"/>
                              </w:rPr>
                            </w:pPr>
                            <w:r w:rsidRPr="00F86E0E">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7F7366A0" w14:textId="77777777" w:rsidR="00F86E0E" w:rsidRPr="00F86E0E" w:rsidRDefault="00F86E0E" w:rsidP="00F86E0E">
                            <w:pPr>
                              <w:jc w:val="center"/>
                              <w:rPr>
                                <w:color w:val="000000"/>
                                <w:sz w:val="16"/>
                                <w:szCs w:val="16"/>
                              </w:rPr>
                            </w:pPr>
                            <w:r w:rsidRPr="00F86E0E">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093517D7" w14:textId="77777777" w:rsidR="00F86E0E" w:rsidRPr="00F86E0E" w:rsidRDefault="00F86E0E" w:rsidP="00F86E0E">
                            <w:pPr>
                              <w:jc w:val="center"/>
                              <w:rPr>
                                <w:color w:val="000000"/>
                                <w:sz w:val="16"/>
                                <w:szCs w:val="16"/>
                              </w:rPr>
                            </w:pPr>
                            <w:r w:rsidRPr="00F86E0E">
                              <w:rPr>
                                <w:color w:val="000000"/>
                                <w:sz w:val="16"/>
                                <w:szCs w:val="16"/>
                              </w:rPr>
                              <w:t>Concentric source</w:t>
                            </w:r>
                          </w:p>
                        </w:tc>
                      </w:tr>
                      <w:tr w:rsidR="00F86E0E" w:rsidRPr="00F86E0E" w14:paraId="3EB4FB8F" w14:textId="77777777" w:rsidTr="00F86E0E">
                        <w:trPr>
                          <w:divId w:val="1418557407"/>
                          <w:trHeight w:val="288"/>
                        </w:trPr>
                        <w:tc>
                          <w:tcPr>
                            <w:tcW w:w="1273" w:type="dxa"/>
                            <w:vMerge/>
                            <w:tcBorders>
                              <w:top w:val="double" w:sz="6" w:space="0" w:color="auto"/>
                              <w:left w:val="nil"/>
                              <w:bottom w:val="single" w:sz="4" w:space="0" w:color="000000"/>
                              <w:right w:val="single" w:sz="4" w:space="0" w:color="auto"/>
                            </w:tcBorders>
                            <w:vAlign w:val="center"/>
                            <w:hideMark/>
                          </w:tcPr>
                          <w:p w14:paraId="3D3F79F0" w14:textId="77777777" w:rsidR="00F86E0E" w:rsidRPr="00F86E0E" w:rsidRDefault="00F86E0E" w:rsidP="00F86E0E">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4735B2FF" w14:textId="77777777" w:rsidR="00F86E0E" w:rsidRPr="00F86E0E" w:rsidRDefault="00F86E0E" w:rsidP="00F86E0E">
                            <w:pPr>
                              <w:jc w:val="center"/>
                              <w:rPr>
                                <w:color w:val="000000"/>
                                <w:sz w:val="16"/>
                                <w:szCs w:val="16"/>
                              </w:rPr>
                            </w:pPr>
                            <w:r w:rsidRPr="00F86E0E">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7220AD10" w14:textId="77777777" w:rsidR="00F86E0E" w:rsidRPr="00F86E0E" w:rsidRDefault="00F86E0E" w:rsidP="00F86E0E">
                            <w:pPr>
                              <w:jc w:val="center"/>
                              <w:rPr>
                                <w:color w:val="000000"/>
                                <w:sz w:val="16"/>
                                <w:szCs w:val="16"/>
                              </w:rPr>
                            </w:pPr>
                            <w:r w:rsidRPr="00F86E0E">
                              <w:rPr>
                                <w:color w:val="000000"/>
                                <w:sz w:val="16"/>
                                <w:szCs w:val="16"/>
                              </w:rPr>
                              <w:t>RxRyRz (degrees)</w:t>
                            </w:r>
                          </w:p>
                        </w:tc>
                        <w:tc>
                          <w:tcPr>
                            <w:tcW w:w="1680" w:type="dxa"/>
                            <w:gridSpan w:val="2"/>
                            <w:tcBorders>
                              <w:top w:val="nil"/>
                              <w:left w:val="nil"/>
                              <w:bottom w:val="nil"/>
                              <w:right w:val="nil"/>
                            </w:tcBorders>
                            <w:shd w:val="clear" w:color="auto" w:fill="auto"/>
                            <w:noWrap/>
                            <w:vAlign w:val="bottom"/>
                            <w:hideMark/>
                          </w:tcPr>
                          <w:p w14:paraId="6A9C2324" w14:textId="77777777" w:rsidR="00F86E0E" w:rsidRPr="00F86E0E" w:rsidRDefault="00F86E0E" w:rsidP="00F86E0E">
                            <w:pPr>
                              <w:jc w:val="center"/>
                              <w:rPr>
                                <w:color w:val="000000"/>
                                <w:sz w:val="16"/>
                                <w:szCs w:val="16"/>
                              </w:rPr>
                            </w:pPr>
                            <w:r w:rsidRPr="00F86E0E">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02FCFE50" w14:textId="77777777" w:rsidR="00F86E0E" w:rsidRPr="00F86E0E" w:rsidRDefault="00F86E0E" w:rsidP="00F86E0E">
                            <w:pPr>
                              <w:jc w:val="center"/>
                              <w:rPr>
                                <w:color w:val="000000"/>
                                <w:sz w:val="16"/>
                                <w:szCs w:val="16"/>
                              </w:rPr>
                            </w:pPr>
                            <w:r w:rsidRPr="00F86E0E">
                              <w:rPr>
                                <w:color w:val="000000"/>
                                <w:sz w:val="16"/>
                                <w:szCs w:val="16"/>
                              </w:rPr>
                              <w:t>RxRyRz (degrees)</w:t>
                            </w:r>
                          </w:p>
                        </w:tc>
                      </w:tr>
                      <w:tr w:rsidR="00F86E0E" w:rsidRPr="00F86E0E" w14:paraId="250F89C4" w14:textId="77777777" w:rsidTr="00F86E0E">
                        <w:trPr>
                          <w:divId w:val="1418557407"/>
                          <w:trHeight w:val="288"/>
                        </w:trPr>
                        <w:tc>
                          <w:tcPr>
                            <w:tcW w:w="1273" w:type="dxa"/>
                            <w:vMerge/>
                            <w:tcBorders>
                              <w:top w:val="double" w:sz="6" w:space="0" w:color="auto"/>
                              <w:left w:val="nil"/>
                              <w:bottom w:val="single" w:sz="4" w:space="0" w:color="000000"/>
                              <w:right w:val="single" w:sz="4" w:space="0" w:color="auto"/>
                            </w:tcBorders>
                            <w:vAlign w:val="center"/>
                            <w:hideMark/>
                          </w:tcPr>
                          <w:p w14:paraId="40237524" w14:textId="77777777" w:rsidR="00F86E0E" w:rsidRPr="00F86E0E" w:rsidRDefault="00F86E0E" w:rsidP="00F86E0E">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2B51CEE8"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7C7B522D"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220C7585"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53053BD1"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AD4AC3A"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1BDFE4BF"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7572549"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53E60AC" w14:textId="77777777" w:rsidR="00F86E0E" w:rsidRPr="00F86E0E" w:rsidRDefault="00F86E0E" w:rsidP="00F86E0E">
                            <w:pPr>
                              <w:jc w:val="center"/>
                              <w:rPr>
                                <w:color w:val="000000"/>
                                <w:sz w:val="16"/>
                                <w:szCs w:val="16"/>
                              </w:rPr>
                            </w:pPr>
                            <w:r w:rsidRPr="00F86E0E">
                              <w:rPr>
                                <w:color w:val="000000"/>
                                <w:sz w:val="16"/>
                                <w:szCs w:val="16"/>
                              </w:rPr>
                              <w:t>Max</w:t>
                            </w:r>
                          </w:p>
                        </w:tc>
                      </w:tr>
                      <w:tr w:rsidR="00F86E0E" w:rsidRPr="00F86E0E" w14:paraId="60C1D32C" w14:textId="77777777" w:rsidTr="00F86E0E">
                        <w:trPr>
                          <w:divId w:val="1418557407"/>
                          <w:trHeight w:val="288"/>
                        </w:trPr>
                        <w:tc>
                          <w:tcPr>
                            <w:tcW w:w="1273" w:type="dxa"/>
                            <w:tcBorders>
                              <w:top w:val="nil"/>
                              <w:left w:val="nil"/>
                              <w:bottom w:val="nil"/>
                              <w:right w:val="single" w:sz="4" w:space="0" w:color="auto"/>
                            </w:tcBorders>
                            <w:shd w:val="clear" w:color="000000" w:fill="D9E1F2"/>
                            <w:noWrap/>
                            <w:vAlign w:val="bottom"/>
                            <w:hideMark/>
                          </w:tcPr>
                          <w:p w14:paraId="6024F187" w14:textId="77777777" w:rsidR="00F86E0E" w:rsidRPr="00F86E0E" w:rsidRDefault="00F86E0E" w:rsidP="00F86E0E">
                            <w:pPr>
                              <w:jc w:val="center"/>
                              <w:rPr>
                                <w:color w:val="000000"/>
                                <w:sz w:val="16"/>
                                <w:szCs w:val="16"/>
                              </w:rPr>
                            </w:pPr>
                            <w:r w:rsidRPr="00F86E0E">
                              <w:rPr>
                                <w:color w:val="000000"/>
                                <w:sz w:val="16"/>
                                <w:szCs w:val="16"/>
                              </w:rPr>
                              <w:t>(default)</w:t>
                            </w:r>
                          </w:p>
                        </w:tc>
                        <w:tc>
                          <w:tcPr>
                            <w:tcW w:w="840" w:type="dxa"/>
                            <w:tcBorders>
                              <w:top w:val="nil"/>
                              <w:left w:val="nil"/>
                              <w:bottom w:val="nil"/>
                              <w:right w:val="nil"/>
                            </w:tcBorders>
                            <w:shd w:val="clear" w:color="auto" w:fill="auto"/>
                            <w:noWrap/>
                            <w:vAlign w:val="bottom"/>
                            <w:hideMark/>
                          </w:tcPr>
                          <w:p w14:paraId="0452B345" w14:textId="77777777" w:rsidR="00F86E0E" w:rsidRPr="00F86E0E" w:rsidRDefault="00F86E0E" w:rsidP="00F86E0E">
                            <w:pPr>
                              <w:jc w:val="center"/>
                              <w:rPr>
                                <w:color w:val="000000"/>
                                <w:sz w:val="16"/>
                                <w:szCs w:val="16"/>
                              </w:rPr>
                            </w:pPr>
                            <w:r w:rsidRPr="00F86E0E">
                              <w:rPr>
                                <w:color w:val="000000"/>
                                <w:sz w:val="16"/>
                                <w:szCs w:val="16"/>
                              </w:rPr>
                              <w:t>0.335</w:t>
                            </w:r>
                          </w:p>
                        </w:tc>
                        <w:tc>
                          <w:tcPr>
                            <w:tcW w:w="840" w:type="dxa"/>
                            <w:tcBorders>
                              <w:top w:val="nil"/>
                              <w:left w:val="nil"/>
                              <w:bottom w:val="nil"/>
                              <w:right w:val="nil"/>
                            </w:tcBorders>
                            <w:shd w:val="clear" w:color="auto" w:fill="auto"/>
                            <w:noWrap/>
                            <w:vAlign w:val="bottom"/>
                            <w:hideMark/>
                          </w:tcPr>
                          <w:p w14:paraId="73B40EC4" w14:textId="77777777" w:rsidR="00F86E0E" w:rsidRPr="00F86E0E" w:rsidRDefault="00F86E0E" w:rsidP="00F86E0E">
                            <w:pPr>
                              <w:jc w:val="center"/>
                              <w:rPr>
                                <w:color w:val="000000"/>
                                <w:sz w:val="16"/>
                                <w:szCs w:val="16"/>
                              </w:rPr>
                            </w:pPr>
                            <w:r w:rsidRPr="00F86E0E">
                              <w:rPr>
                                <w:color w:val="000000"/>
                                <w:sz w:val="16"/>
                                <w:szCs w:val="16"/>
                              </w:rPr>
                              <w:t>0.931</w:t>
                            </w:r>
                          </w:p>
                        </w:tc>
                        <w:tc>
                          <w:tcPr>
                            <w:tcW w:w="840" w:type="dxa"/>
                            <w:tcBorders>
                              <w:top w:val="nil"/>
                              <w:left w:val="nil"/>
                              <w:bottom w:val="nil"/>
                              <w:right w:val="nil"/>
                            </w:tcBorders>
                            <w:shd w:val="clear" w:color="auto" w:fill="auto"/>
                            <w:noWrap/>
                            <w:vAlign w:val="bottom"/>
                            <w:hideMark/>
                          </w:tcPr>
                          <w:p w14:paraId="5DA777F4" w14:textId="77777777" w:rsidR="00F86E0E" w:rsidRPr="00F86E0E" w:rsidRDefault="00F86E0E" w:rsidP="00F86E0E">
                            <w:pPr>
                              <w:jc w:val="center"/>
                              <w:rPr>
                                <w:color w:val="000000"/>
                                <w:sz w:val="16"/>
                                <w:szCs w:val="16"/>
                              </w:rPr>
                            </w:pPr>
                            <w:r w:rsidRPr="00F86E0E">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7CB1A421" w14:textId="77777777" w:rsidR="00F86E0E" w:rsidRPr="00F86E0E" w:rsidRDefault="00F86E0E" w:rsidP="00F86E0E">
                            <w:pPr>
                              <w:jc w:val="center"/>
                              <w:rPr>
                                <w:color w:val="000000"/>
                                <w:sz w:val="16"/>
                                <w:szCs w:val="16"/>
                              </w:rPr>
                            </w:pPr>
                            <w:r w:rsidRPr="00F86E0E">
                              <w:rPr>
                                <w:color w:val="000000"/>
                                <w:sz w:val="16"/>
                                <w:szCs w:val="16"/>
                              </w:rPr>
                              <w:t>0.577</w:t>
                            </w:r>
                          </w:p>
                        </w:tc>
                        <w:tc>
                          <w:tcPr>
                            <w:tcW w:w="840" w:type="dxa"/>
                            <w:tcBorders>
                              <w:top w:val="nil"/>
                              <w:left w:val="nil"/>
                              <w:bottom w:val="nil"/>
                              <w:right w:val="nil"/>
                            </w:tcBorders>
                            <w:shd w:val="clear" w:color="auto" w:fill="auto"/>
                            <w:noWrap/>
                            <w:vAlign w:val="bottom"/>
                            <w:hideMark/>
                          </w:tcPr>
                          <w:p w14:paraId="45F273AF" w14:textId="77777777" w:rsidR="00F86E0E" w:rsidRPr="00F86E0E" w:rsidRDefault="00F86E0E" w:rsidP="00F86E0E">
                            <w:pPr>
                              <w:jc w:val="center"/>
                              <w:rPr>
                                <w:color w:val="000000"/>
                                <w:sz w:val="16"/>
                                <w:szCs w:val="16"/>
                              </w:rPr>
                            </w:pPr>
                            <w:r w:rsidRPr="00F86E0E">
                              <w:rPr>
                                <w:color w:val="000000"/>
                                <w:sz w:val="16"/>
                                <w:szCs w:val="16"/>
                              </w:rPr>
                              <w:t>0.452</w:t>
                            </w:r>
                          </w:p>
                        </w:tc>
                        <w:tc>
                          <w:tcPr>
                            <w:tcW w:w="840" w:type="dxa"/>
                            <w:tcBorders>
                              <w:top w:val="nil"/>
                              <w:left w:val="nil"/>
                              <w:bottom w:val="nil"/>
                              <w:right w:val="nil"/>
                            </w:tcBorders>
                            <w:shd w:val="clear" w:color="auto" w:fill="auto"/>
                            <w:noWrap/>
                            <w:vAlign w:val="bottom"/>
                            <w:hideMark/>
                          </w:tcPr>
                          <w:p w14:paraId="014CD76C" w14:textId="77777777" w:rsidR="00F86E0E" w:rsidRPr="00F86E0E" w:rsidRDefault="00F86E0E" w:rsidP="00F86E0E">
                            <w:pPr>
                              <w:jc w:val="center"/>
                              <w:rPr>
                                <w:color w:val="000000"/>
                                <w:sz w:val="16"/>
                                <w:szCs w:val="16"/>
                              </w:rPr>
                            </w:pPr>
                            <w:r w:rsidRPr="00F86E0E">
                              <w:rPr>
                                <w:color w:val="000000"/>
                                <w:sz w:val="16"/>
                                <w:szCs w:val="16"/>
                              </w:rPr>
                              <w:t>1.304</w:t>
                            </w:r>
                          </w:p>
                        </w:tc>
                        <w:tc>
                          <w:tcPr>
                            <w:tcW w:w="840" w:type="dxa"/>
                            <w:tcBorders>
                              <w:top w:val="nil"/>
                              <w:left w:val="nil"/>
                              <w:bottom w:val="nil"/>
                              <w:right w:val="nil"/>
                            </w:tcBorders>
                            <w:shd w:val="clear" w:color="auto" w:fill="auto"/>
                            <w:noWrap/>
                            <w:vAlign w:val="bottom"/>
                            <w:hideMark/>
                          </w:tcPr>
                          <w:p w14:paraId="7BF0EB59" w14:textId="77777777" w:rsidR="00F86E0E" w:rsidRPr="00F86E0E" w:rsidRDefault="00F86E0E" w:rsidP="00F86E0E">
                            <w:pPr>
                              <w:jc w:val="center"/>
                              <w:rPr>
                                <w:color w:val="000000"/>
                                <w:sz w:val="16"/>
                                <w:szCs w:val="16"/>
                              </w:rPr>
                            </w:pPr>
                            <w:r w:rsidRPr="00F86E0E">
                              <w:rPr>
                                <w:color w:val="000000"/>
                                <w:sz w:val="16"/>
                                <w:szCs w:val="16"/>
                              </w:rPr>
                              <w:t>0.275</w:t>
                            </w:r>
                          </w:p>
                        </w:tc>
                        <w:tc>
                          <w:tcPr>
                            <w:tcW w:w="840" w:type="dxa"/>
                            <w:tcBorders>
                              <w:top w:val="nil"/>
                              <w:left w:val="nil"/>
                              <w:bottom w:val="nil"/>
                              <w:right w:val="nil"/>
                            </w:tcBorders>
                            <w:shd w:val="clear" w:color="auto" w:fill="auto"/>
                            <w:noWrap/>
                            <w:vAlign w:val="bottom"/>
                            <w:hideMark/>
                          </w:tcPr>
                          <w:p w14:paraId="6481C079" w14:textId="77777777" w:rsidR="00F86E0E" w:rsidRPr="00F86E0E" w:rsidRDefault="00F86E0E" w:rsidP="00F86E0E">
                            <w:pPr>
                              <w:jc w:val="center"/>
                              <w:rPr>
                                <w:color w:val="000000"/>
                                <w:sz w:val="16"/>
                                <w:szCs w:val="16"/>
                              </w:rPr>
                            </w:pPr>
                            <w:r w:rsidRPr="00F86E0E">
                              <w:rPr>
                                <w:color w:val="000000"/>
                                <w:sz w:val="16"/>
                                <w:szCs w:val="16"/>
                              </w:rPr>
                              <w:t>0.642</w:t>
                            </w:r>
                          </w:p>
                        </w:tc>
                      </w:tr>
                      <w:tr w:rsidR="00F86E0E" w:rsidRPr="00F86E0E" w14:paraId="5576B268" w14:textId="77777777" w:rsidTr="00F86E0E">
                        <w:trPr>
                          <w:divId w:val="1418557407"/>
                          <w:trHeight w:val="288"/>
                        </w:trPr>
                        <w:tc>
                          <w:tcPr>
                            <w:tcW w:w="1273" w:type="dxa"/>
                            <w:tcBorders>
                              <w:top w:val="nil"/>
                              <w:left w:val="nil"/>
                              <w:bottom w:val="nil"/>
                              <w:right w:val="single" w:sz="4" w:space="0" w:color="auto"/>
                            </w:tcBorders>
                            <w:shd w:val="clear" w:color="000000" w:fill="D9E1F2"/>
                            <w:noWrap/>
                            <w:vAlign w:val="bottom"/>
                            <w:hideMark/>
                          </w:tcPr>
                          <w:p w14:paraId="06CF2A6F" w14:textId="77777777" w:rsidR="00F86E0E" w:rsidRPr="00F86E0E" w:rsidRDefault="00F86E0E" w:rsidP="00F86E0E">
                            <w:pPr>
                              <w:jc w:val="center"/>
                              <w:rPr>
                                <w:color w:val="000000"/>
                                <w:sz w:val="16"/>
                                <w:szCs w:val="16"/>
                              </w:rPr>
                            </w:pPr>
                            <w:r w:rsidRPr="00F86E0E">
                              <w:rPr>
                                <w:color w:val="000000"/>
                                <w:sz w:val="16"/>
                                <w:szCs w:val="16"/>
                              </w:rPr>
                              <w:t>Corrected</w:t>
                            </w:r>
                          </w:p>
                        </w:tc>
                        <w:tc>
                          <w:tcPr>
                            <w:tcW w:w="840" w:type="dxa"/>
                            <w:tcBorders>
                              <w:top w:val="nil"/>
                              <w:left w:val="nil"/>
                              <w:bottom w:val="nil"/>
                              <w:right w:val="nil"/>
                            </w:tcBorders>
                            <w:shd w:val="clear" w:color="auto" w:fill="auto"/>
                            <w:noWrap/>
                            <w:vAlign w:val="bottom"/>
                            <w:hideMark/>
                          </w:tcPr>
                          <w:p w14:paraId="549BA9EF" w14:textId="77777777" w:rsidR="00F86E0E" w:rsidRPr="00F86E0E" w:rsidRDefault="00F86E0E" w:rsidP="00F86E0E">
                            <w:pPr>
                              <w:jc w:val="center"/>
                              <w:rPr>
                                <w:color w:val="000000"/>
                                <w:sz w:val="16"/>
                                <w:szCs w:val="16"/>
                              </w:rPr>
                            </w:pPr>
                            <w:r w:rsidRPr="00F86E0E">
                              <w:rPr>
                                <w:color w:val="000000"/>
                                <w:sz w:val="16"/>
                                <w:szCs w:val="16"/>
                              </w:rPr>
                              <w:t>0.202</w:t>
                            </w:r>
                          </w:p>
                        </w:tc>
                        <w:tc>
                          <w:tcPr>
                            <w:tcW w:w="840" w:type="dxa"/>
                            <w:tcBorders>
                              <w:top w:val="nil"/>
                              <w:left w:val="nil"/>
                              <w:bottom w:val="nil"/>
                              <w:right w:val="nil"/>
                            </w:tcBorders>
                            <w:shd w:val="clear" w:color="auto" w:fill="auto"/>
                            <w:noWrap/>
                            <w:vAlign w:val="bottom"/>
                            <w:hideMark/>
                          </w:tcPr>
                          <w:p w14:paraId="72D305D8" w14:textId="77777777" w:rsidR="00F86E0E" w:rsidRPr="00F86E0E" w:rsidRDefault="00F86E0E" w:rsidP="00F86E0E">
                            <w:pPr>
                              <w:jc w:val="center"/>
                              <w:rPr>
                                <w:color w:val="000000"/>
                                <w:sz w:val="16"/>
                                <w:szCs w:val="16"/>
                              </w:rPr>
                            </w:pPr>
                            <w:r w:rsidRPr="00F86E0E">
                              <w:rPr>
                                <w:color w:val="000000"/>
                                <w:sz w:val="16"/>
                                <w:szCs w:val="16"/>
                              </w:rPr>
                              <w:t>0.525</w:t>
                            </w:r>
                          </w:p>
                        </w:tc>
                        <w:tc>
                          <w:tcPr>
                            <w:tcW w:w="840" w:type="dxa"/>
                            <w:tcBorders>
                              <w:top w:val="nil"/>
                              <w:left w:val="nil"/>
                              <w:bottom w:val="nil"/>
                              <w:right w:val="nil"/>
                            </w:tcBorders>
                            <w:shd w:val="clear" w:color="auto" w:fill="auto"/>
                            <w:noWrap/>
                            <w:vAlign w:val="bottom"/>
                            <w:hideMark/>
                          </w:tcPr>
                          <w:p w14:paraId="24942F60" w14:textId="77777777" w:rsidR="00F86E0E" w:rsidRPr="00F86E0E" w:rsidRDefault="00F86E0E" w:rsidP="00F86E0E">
                            <w:pPr>
                              <w:jc w:val="center"/>
                              <w:rPr>
                                <w:color w:val="000000"/>
                                <w:sz w:val="16"/>
                                <w:szCs w:val="16"/>
                              </w:rPr>
                            </w:pPr>
                            <w:r w:rsidRPr="00F86E0E">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63EA2BBF" w14:textId="77777777" w:rsidR="00F86E0E" w:rsidRPr="00F86E0E" w:rsidRDefault="00F86E0E" w:rsidP="00F86E0E">
                            <w:pPr>
                              <w:jc w:val="center"/>
                              <w:rPr>
                                <w:color w:val="000000"/>
                                <w:sz w:val="16"/>
                                <w:szCs w:val="16"/>
                              </w:rPr>
                            </w:pPr>
                            <w:r w:rsidRPr="00F86E0E">
                              <w:rPr>
                                <w:color w:val="000000"/>
                                <w:sz w:val="16"/>
                                <w:szCs w:val="16"/>
                              </w:rPr>
                              <w:t>0.577</w:t>
                            </w:r>
                          </w:p>
                        </w:tc>
                        <w:tc>
                          <w:tcPr>
                            <w:tcW w:w="840" w:type="dxa"/>
                            <w:tcBorders>
                              <w:top w:val="nil"/>
                              <w:left w:val="nil"/>
                              <w:bottom w:val="nil"/>
                              <w:right w:val="nil"/>
                            </w:tcBorders>
                            <w:shd w:val="clear" w:color="auto" w:fill="auto"/>
                            <w:noWrap/>
                            <w:vAlign w:val="bottom"/>
                            <w:hideMark/>
                          </w:tcPr>
                          <w:p w14:paraId="299D2F3B" w14:textId="77777777" w:rsidR="00F86E0E" w:rsidRPr="00F86E0E" w:rsidRDefault="00F86E0E" w:rsidP="00F86E0E">
                            <w:pPr>
                              <w:jc w:val="center"/>
                              <w:rPr>
                                <w:color w:val="000000"/>
                                <w:sz w:val="16"/>
                                <w:szCs w:val="16"/>
                              </w:rPr>
                            </w:pPr>
                            <w:r w:rsidRPr="00F86E0E">
                              <w:rPr>
                                <w:color w:val="000000"/>
                                <w:sz w:val="16"/>
                                <w:szCs w:val="16"/>
                              </w:rPr>
                              <w:t>0.283</w:t>
                            </w:r>
                          </w:p>
                        </w:tc>
                        <w:tc>
                          <w:tcPr>
                            <w:tcW w:w="840" w:type="dxa"/>
                            <w:tcBorders>
                              <w:top w:val="nil"/>
                              <w:left w:val="nil"/>
                              <w:bottom w:val="nil"/>
                              <w:right w:val="nil"/>
                            </w:tcBorders>
                            <w:shd w:val="clear" w:color="auto" w:fill="auto"/>
                            <w:noWrap/>
                            <w:vAlign w:val="bottom"/>
                            <w:hideMark/>
                          </w:tcPr>
                          <w:p w14:paraId="0E29B30B" w14:textId="77777777" w:rsidR="00F86E0E" w:rsidRPr="00F86E0E" w:rsidRDefault="00F86E0E" w:rsidP="00F86E0E">
                            <w:pPr>
                              <w:jc w:val="center"/>
                              <w:rPr>
                                <w:color w:val="000000"/>
                                <w:sz w:val="16"/>
                                <w:szCs w:val="16"/>
                              </w:rPr>
                            </w:pPr>
                            <w:r w:rsidRPr="00F86E0E">
                              <w:rPr>
                                <w:color w:val="000000"/>
                                <w:sz w:val="16"/>
                                <w:szCs w:val="16"/>
                              </w:rPr>
                              <w:t>0.767</w:t>
                            </w:r>
                          </w:p>
                        </w:tc>
                        <w:tc>
                          <w:tcPr>
                            <w:tcW w:w="840" w:type="dxa"/>
                            <w:tcBorders>
                              <w:top w:val="nil"/>
                              <w:left w:val="nil"/>
                              <w:bottom w:val="nil"/>
                              <w:right w:val="nil"/>
                            </w:tcBorders>
                            <w:shd w:val="clear" w:color="auto" w:fill="auto"/>
                            <w:noWrap/>
                            <w:vAlign w:val="bottom"/>
                            <w:hideMark/>
                          </w:tcPr>
                          <w:p w14:paraId="70C660D8" w14:textId="77777777" w:rsidR="00F86E0E" w:rsidRPr="00F86E0E" w:rsidRDefault="00F86E0E" w:rsidP="00F86E0E">
                            <w:pPr>
                              <w:jc w:val="center"/>
                              <w:rPr>
                                <w:color w:val="000000"/>
                                <w:sz w:val="16"/>
                                <w:szCs w:val="16"/>
                              </w:rPr>
                            </w:pPr>
                            <w:r w:rsidRPr="00F86E0E">
                              <w:rPr>
                                <w:color w:val="000000"/>
                                <w:sz w:val="16"/>
                                <w:szCs w:val="16"/>
                              </w:rPr>
                              <w:t>0.275</w:t>
                            </w:r>
                          </w:p>
                        </w:tc>
                        <w:tc>
                          <w:tcPr>
                            <w:tcW w:w="840" w:type="dxa"/>
                            <w:tcBorders>
                              <w:top w:val="nil"/>
                              <w:left w:val="nil"/>
                              <w:bottom w:val="nil"/>
                              <w:right w:val="nil"/>
                            </w:tcBorders>
                            <w:shd w:val="clear" w:color="auto" w:fill="auto"/>
                            <w:noWrap/>
                            <w:vAlign w:val="bottom"/>
                            <w:hideMark/>
                          </w:tcPr>
                          <w:p w14:paraId="057E32FC" w14:textId="77777777" w:rsidR="00F86E0E" w:rsidRPr="00F86E0E" w:rsidRDefault="00F86E0E" w:rsidP="00F86E0E">
                            <w:pPr>
                              <w:jc w:val="center"/>
                              <w:rPr>
                                <w:color w:val="000000"/>
                                <w:sz w:val="16"/>
                                <w:szCs w:val="16"/>
                              </w:rPr>
                            </w:pPr>
                            <w:r w:rsidRPr="00F86E0E">
                              <w:rPr>
                                <w:color w:val="000000"/>
                                <w:sz w:val="16"/>
                                <w:szCs w:val="16"/>
                              </w:rPr>
                              <w:t>0.642</w:t>
                            </w:r>
                          </w:p>
                        </w:tc>
                      </w:tr>
                      <w:tr w:rsidR="00F86E0E" w:rsidRPr="00F86E0E" w14:paraId="713F9197" w14:textId="77777777" w:rsidTr="00F86E0E">
                        <w:trPr>
                          <w:divId w:val="1418557407"/>
                          <w:trHeight w:val="300"/>
                        </w:trPr>
                        <w:tc>
                          <w:tcPr>
                            <w:tcW w:w="1273" w:type="dxa"/>
                            <w:tcBorders>
                              <w:top w:val="nil"/>
                              <w:left w:val="nil"/>
                              <w:bottom w:val="double" w:sz="6" w:space="0" w:color="auto"/>
                              <w:right w:val="single" w:sz="4" w:space="0" w:color="auto"/>
                            </w:tcBorders>
                            <w:shd w:val="clear" w:color="000000" w:fill="D9E1F2"/>
                            <w:noWrap/>
                            <w:vAlign w:val="bottom"/>
                            <w:hideMark/>
                          </w:tcPr>
                          <w:p w14:paraId="45A716D9" w14:textId="77777777" w:rsidR="00F86E0E" w:rsidRPr="00F86E0E" w:rsidRDefault="00F86E0E" w:rsidP="00F86E0E">
                            <w:pPr>
                              <w:jc w:val="center"/>
                              <w:rPr>
                                <w:color w:val="000000"/>
                                <w:sz w:val="16"/>
                                <w:szCs w:val="16"/>
                              </w:rPr>
                            </w:pPr>
                            <w:r w:rsidRPr="00F86E0E">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36245F38" w14:textId="77777777" w:rsidR="00F86E0E" w:rsidRPr="00F86E0E" w:rsidRDefault="00F86E0E" w:rsidP="00F86E0E">
                            <w:pPr>
                              <w:jc w:val="center"/>
                              <w:rPr>
                                <w:color w:val="000000"/>
                                <w:sz w:val="16"/>
                                <w:szCs w:val="16"/>
                              </w:rPr>
                            </w:pPr>
                            <w:r w:rsidRPr="00F86E0E">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2C65BFC3" w14:textId="77777777" w:rsidR="00F86E0E" w:rsidRPr="00F86E0E" w:rsidRDefault="00F86E0E" w:rsidP="00F86E0E">
                            <w:pPr>
                              <w:jc w:val="center"/>
                              <w:rPr>
                                <w:color w:val="000000"/>
                                <w:sz w:val="16"/>
                                <w:szCs w:val="16"/>
                              </w:rPr>
                            </w:pPr>
                            <w:r w:rsidRPr="00F86E0E">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567A5C34" w14:textId="77777777" w:rsidR="00F86E0E" w:rsidRPr="00F86E0E" w:rsidRDefault="00F86E0E" w:rsidP="00F86E0E">
                            <w:pPr>
                              <w:jc w:val="center"/>
                              <w:rPr>
                                <w:color w:val="000000"/>
                                <w:sz w:val="16"/>
                                <w:szCs w:val="16"/>
                              </w:rPr>
                            </w:pPr>
                            <w:r w:rsidRPr="00F86E0E">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2F3011DB" w14:textId="77777777" w:rsidR="00F86E0E" w:rsidRPr="00F86E0E" w:rsidRDefault="00F86E0E" w:rsidP="00F86E0E">
                            <w:pPr>
                              <w:jc w:val="center"/>
                              <w:rPr>
                                <w:color w:val="000000"/>
                                <w:sz w:val="16"/>
                                <w:szCs w:val="16"/>
                              </w:rPr>
                            </w:pPr>
                            <w:r w:rsidRPr="00F86E0E">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6229C5AA" w14:textId="77777777" w:rsidR="00F86E0E" w:rsidRPr="00F86E0E" w:rsidRDefault="00F86E0E" w:rsidP="00F86E0E">
                            <w:pPr>
                              <w:jc w:val="center"/>
                              <w:rPr>
                                <w:color w:val="000000"/>
                                <w:sz w:val="16"/>
                                <w:szCs w:val="16"/>
                              </w:rPr>
                            </w:pPr>
                            <w:r w:rsidRPr="00F86E0E">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7790F30E" w14:textId="77777777" w:rsidR="00F86E0E" w:rsidRPr="00F86E0E" w:rsidRDefault="00F86E0E" w:rsidP="00F86E0E">
                            <w:pPr>
                              <w:jc w:val="center"/>
                              <w:rPr>
                                <w:color w:val="000000"/>
                                <w:sz w:val="16"/>
                                <w:szCs w:val="16"/>
                              </w:rPr>
                            </w:pPr>
                            <w:r w:rsidRPr="00F86E0E">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0EC95A4C" w14:textId="77777777" w:rsidR="00F86E0E" w:rsidRPr="00F86E0E" w:rsidRDefault="00F86E0E" w:rsidP="00F86E0E">
                            <w:pPr>
                              <w:jc w:val="center"/>
                              <w:rPr>
                                <w:color w:val="000000"/>
                                <w:sz w:val="16"/>
                                <w:szCs w:val="16"/>
                              </w:rPr>
                            </w:pPr>
                            <w:r w:rsidRPr="00F86E0E">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5D99D2F9" w14:textId="77777777" w:rsidR="00F86E0E" w:rsidRPr="00F86E0E" w:rsidRDefault="00F86E0E" w:rsidP="00F86E0E">
                            <w:pPr>
                              <w:jc w:val="center"/>
                              <w:rPr>
                                <w:color w:val="000000"/>
                                <w:sz w:val="16"/>
                                <w:szCs w:val="16"/>
                              </w:rPr>
                            </w:pPr>
                            <w:r w:rsidRPr="00F86E0E">
                              <w:rPr>
                                <w:color w:val="000000"/>
                                <w:sz w:val="16"/>
                                <w:szCs w:val="16"/>
                              </w:rPr>
                              <w:t>1.415</w:t>
                            </w:r>
                          </w:p>
                        </w:tc>
                      </w:tr>
                    </w:tbl>
                    <w:p w14:paraId="490FFC3B" w14:textId="01C3588A" w:rsidR="00683171" w:rsidRDefault="00CD43D5" w:rsidP="00CD43D5">
                      <w:pPr>
                        <w:pStyle w:val="TableTitle"/>
                      </w:pPr>
                      <w:r>
                        <w:fldChar w:fldCharType="end"/>
                      </w:r>
                    </w:p>
                  </w:txbxContent>
                </v:textbox>
                <w10:wrap type="topAndBottom" anchorx="margin"/>
              </v:shape>
            </w:pict>
          </mc:Fallback>
        </mc:AlternateConten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 xml:space="preserve">the two calibrated sourc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 xml:space="preserve">empirical support for ref. </w:t>
      </w:r>
      <w:r w:rsidR="001B7DBD" w:rsidRPr="001B7DBD">
        <w:rPr>
          <w:rFonts w:eastAsiaTheme="minorEastAsia"/>
          <w:highlight w:val="yellow"/>
        </w:rPr>
        <w:t>blah</w:t>
      </w:r>
      <w:r w:rsidR="000A7C8D">
        <w:rPr>
          <w:rFonts w:eastAsiaTheme="minorEastAsia"/>
        </w:rPr>
        <w:t>).</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nearly as well as the general model, but the general model </w:t>
      </w:r>
      <w:r w:rsidR="00BD79A2">
        <w:rPr>
          <w:rFonts w:eastAsiaTheme="minorEastAsia"/>
        </w:rPr>
        <w:t xml:space="preserve">still </w:t>
      </w:r>
      <w:r w:rsidR="001B7DBD">
        <w:rPr>
          <w:rFonts w:eastAsiaTheme="minorEastAsia"/>
        </w:rPr>
        <w:t xml:space="preserve">offers some benefit. </w:t>
      </w:r>
    </w:p>
    <w:p w14:paraId="0EEDD53B" w14:textId="5C2C87C9" w:rsidR="000D6E5A" w:rsidRPr="00CA5CCB" w:rsidRDefault="00C457FD" w:rsidP="00C457FD">
      <w:pPr>
        <w:pStyle w:val="Heading2"/>
        <w:rPr>
          <w:rFonts w:eastAsiaTheme="minorEastAsia"/>
        </w:rPr>
      </w:pPr>
      <w:r>
        <w:rPr>
          <w:rFonts w:eastAsiaTheme="minorEastAsia"/>
        </w:rPr>
        <w:t>Effect of source fixtures on accuracy</w:t>
      </w:r>
    </w:p>
    <w:p w14:paraId="12ACD42F" w14:textId="51F880D8" w:rsidR="00BA16E3" w:rsidRDefault="00503385" w:rsidP="0058538F">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2361B54C">
                <wp:simplePos x="0" y="0"/>
                <wp:positionH relativeFrom="column">
                  <wp:posOffset>-3383000</wp:posOffset>
                </wp:positionH>
                <wp:positionV relativeFrom="paragraph">
                  <wp:posOffset>3808820</wp:posOffset>
                </wp:positionV>
                <wp:extent cx="6290945" cy="111315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113155"/>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0CF825DB" w14:textId="30E3FF33" w:rsidR="00F86E0E" w:rsidRDefault="00504A07" w:rsidP="00F86E0E">
                            <w:pPr>
                              <w:pStyle w:val="TableTitle"/>
                            </w:pPr>
                            <w:r>
                              <w:t xml:space="preserve">measurement error vs. </w:t>
                            </w:r>
                            <w:r w:rsidR="00BD79A2">
                              <w:t>source fixture rotation</w:t>
                            </w:r>
                            <w:r w:rsidR="00647AD4">
                              <w:fldChar w:fldCharType="begin"/>
                            </w:r>
                            <w:r w:rsidR="00647AD4">
                              <w:instrText xml:space="preserve"> LINK </w:instrText>
                            </w:r>
                            <w:r w:rsidR="00F86E0E">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F86E0E">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F86E0E" w:rsidRPr="00F86E0E" w14:paraId="0B973CC1" w14:textId="77777777" w:rsidTr="00F86E0E">
                              <w:trPr>
                                <w:divId w:val="2116368417"/>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70FCE0D8" w14:textId="0EE54797" w:rsidR="00F86E0E" w:rsidRPr="00F86E0E" w:rsidRDefault="00F86E0E" w:rsidP="00F86E0E">
                                  <w:pPr>
                                    <w:jc w:val="center"/>
                                    <w:rPr>
                                      <w:color w:val="000000"/>
                                      <w:sz w:val="16"/>
                                      <w:szCs w:val="16"/>
                                    </w:rPr>
                                  </w:pPr>
                                  <w:r w:rsidRPr="00F86E0E">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304AC0D8" w14:textId="77777777" w:rsidR="00F86E0E" w:rsidRPr="00F86E0E" w:rsidRDefault="00F86E0E" w:rsidP="00F86E0E">
                                  <w:pPr>
                                    <w:jc w:val="center"/>
                                    <w:rPr>
                                      <w:color w:val="000000"/>
                                      <w:sz w:val="16"/>
                                      <w:szCs w:val="16"/>
                                    </w:rPr>
                                  </w:pPr>
                                  <w:r w:rsidRPr="00F86E0E">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3ED4FA68" w14:textId="77777777" w:rsidR="00F86E0E" w:rsidRPr="00F86E0E" w:rsidRDefault="00F86E0E" w:rsidP="00F86E0E">
                                  <w:pPr>
                                    <w:jc w:val="center"/>
                                    <w:rPr>
                                      <w:color w:val="000000"/>
                                      <w:sz w:val="16"/>
                                      <w:szCs w:val="16"/>
                                    </w:rPr>
                                  </w:pPr>
                                  <w:r w:rsidRPr="00F86E0E">
                                    <w:rPr>
                                      <w:color w:val="000000"/>
                                      <w:sz w:val="16"/>
                                      <w:szCs w:val="16"/>
                                    </w:rPr>
                                    <w:t>Test data: source fixtures</w:t>
                                  </w:r>
                                </w:p>
                              </w:tc>
                            </w:tr>
                            <w:tr w:rsidR="00F86E0E" w:rsidRPr="00F86E0E" w14:paraId="6D220E76" w14:textId="77777777" w:rsidTr="00F86E0E">
                              <w:trPr>
                                <w:divId w:val="2116368417"/>
                                <w:trHeight w:val="204"/>
                                <w:jc w:val="center"/>
                              </w:trPr>
                              <w:tc>
                                <w:tcPr>
                                  <w:tcW w:w="1600" w:type="dxa"/>
                                  <w:tcBorders>
                                    <w:top w:val="nil"/>
                                    <w:left w:val="nil"/>
                                    <w:bottom w:val="nil"/>
                                    <w:right w:val="single" w:sz="4" w:space="0" w:color="auto"/>
                                  </w:tcBorders>
                                  <w:shd w:val="clear" w:color="000000" w:fill="D9E1F2"/>
                                  <w:noWrap/>
                                  <w:vAlign w:val="bottom"/>
                                  <w:hideMark/>
                                </w:tcPr>
                                <w:p w14:paraId="44026AD7" w14:textId="77777777" w:rsidR="00F86E0E" w:rsidRPr="00F86E0E" w:rsidRDefault="00F86E0E" w:rsidP="00F86E0E">
                                  <w:pPr>
                                    <w:jc w:val="center"/>
                                    <w:rPr>
                                      <w:color w:val="000000"/>
                                      <w:sz w:val="16"/>
                                      <w:szCs w:val="16"/>
                                    </w:rPr>
                                  </w:pPr>
                                  <w:r w:rsidRPr="00F86E0E">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2BC992D2"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nil"/>
                                    <w:right w:val="nil"/>
                                  </w:tcBorders>
                                  <w:shd w:val="clear" w:color="auto" w:fill="auto"/>
                                  <w:noWrap/>
                                  <w:vAlign w:val="bottom"/>
                                  <w:hideMark/>
                                </w:tcPr>
                                <w:p w14:paraId="6F125E86"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nil"/>
                                    <w:right w:val="nil"/>
                                  </w:tcBorders>
                                  <w:shd w:val="clear" w:color="auto" w:fill="auto"/>
                                  <w:noWrap/>
                                  <w:vAlign w:val="bottom"/>
                                  <w:hideMark/>
                                </w:tcPr>
                                <w:p w14:paraId="2EC12B86"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43AF7C6F" w14:textId="77777777" w:rsidR="00F86E0E" w:rsidRPr="00F86E0E" w:rsidRDefault="00F86E0E" w:rsidP="00F86E0E">
                                  <w:pPr>
                                    <w:jc w:val="center"/>
                                    <w:rPr>
                                      <w:color w:val="000000"/>
                                      <w:sz w:val="16"/>
                                      <w:szCs w:val="16"/>
                                    </w:rPr>
                                  </w:pPr>
                                  <w:r w:rsidRPr="00F86E0E">
                                    <w:rPr>
                                      <w:color w:val="000000"/>
                                      <w:sz w:val="16"/>
                                      <w:szCs w:val="16"/>
                                    </w:rPr>
                                    <w:t>Max</w:t>
                                  </w:r>
                                </w:p>
                              </w:tc>
                              <w:tc>
                                <w:tcPr>
                                  <w:tcW w:w="799" w:type="dxa"/>
                                  <w:tcBorders>
                                    <w:top w:val="nil"/>
                                    <w:left w:val="nil"/>
                                    <w:bottom w:val="nil"/>
                                    <w:right w:val="nil"/>
                                  </w:tcBorders>
                                  <w:shd w:val="clear" w:color="auto" w:fill="auto"/>
                                  <w:noWrap/>
                                  <w:vAlign w:val="bottom"/>
                                  <w:hideMark/>
                                </w:tcPr>
                                <w:p w14:paraId="3E45967A" w14:textId="77777777" w:rsidR="00F86E0E" w:rsidRPr="00F86E0E" w:rsidRDefault="00F86E0E" w:rsidP="00F86E0E">
                                  <w:pPr>
                                    <w:jc w:val="center"/>
                                    <w:rPr>
                                      <w:color w:val="000000"/>
                                      <w:sz w:val="16"/>
                                      <w:szCs w:val="16"/>
                                    </w:rPr>
                                  </w:pPr>
                                  <w:r w:rsidRPr="00F86E0E">
                                    <w:rPr>
                                      <w:color w:val="000000"/>
                                      <w:sz w:val="16"/>
                                      <w:szCs w:val="16"/>
                                    </w:rPr>
                                    <w:t>RMS</w:t>
                                  </w:r>
                                </w:p>
                              </w:tc>
                              <w:tc>
                                <w:tcPr>
                                  <w:tcW w:w="963" w:type="dxa"/>
                                  <w:tcBorders>
                                    <w:top w:val="nil"/>
                                    <w:left w:val="nil"/>
                                    <w:bottom w:val="nil"/>
                                    <w:right w:val="nil"/>
                                  </w:tcBorders>
                                  <w:shd w:val="clear" w:color="auto" w:fill="auto"/>
                                  <w:noWrap/>
                                  <w:vAlign w:val="bottom"/>
                                  <w:hideMark/>
                                </w:tcPr>
                                <w:p w14:paraId="0EAA8C3B" w14:textId="77777777" w:rsidR="00F86E0E" w:rsidRPr="00F86E0E" w:rsidRDefault="00F86E0E" w:rsidP="00F86E0E">
                                  <w:pPr>
                                    <w:jc w:val="center"/>
                                    <w:rPr>
                                      <w:color w:val="000000"/>
                                      <w:sz w:val="16"/>
                                      <w:szCs w:val="16"/>
                                    </w:rPr>
                                  </w:pPr>
                                  <w:r w:rsidRPr="00F86E0E">
                                    <w:rPr>
                                      <w:color w:val="000000"/>
                                      <w:sz w:val="16"/>
                                      <w:szCs w:val="16"/>
                                    </w:rPr>
                                    <w:t>Max</w:t>
                                  </w:r>
                                </w:p>
                              </w:tc>
                              <w:tc>
                                <w:tcPr>
                                  <w:tcW w:w="799" w:type="dxa"/>
                                  <w:tcBorders>
                                    <w:top w:val="nil"/>
                                    <w:left w:val="nil"/>
                                    <w:bottom w:val="nil"/>
                                    <w:right w:val="nil"/>
                                  </w:tcBorders>
                                  <w:shd w:val="clear" w:color="auto" w:fill="auto"/>
                                  <w:noWrap/>
                                  <w:vAlign w:val="bottom"/>
                                  <w:hideMark/>
                                </w:tcPr>
                                <w:p w14:paraId="3FD278F8" w14:textId="77777777" w:rsidR="00F86E0E" w:rsidRPr="00F86E0E" w:rsidRDefault="00F86E0E" w:rsidP="00F86E0E">
                                  <w:pPr>
                                    <w:jc w:val="center"/>
                                    <w:rPr>
                                      <w:color w:val="000000"/>
                                      <w:sz w:val="16"/>
                                      <w:szCs w:val="16"/>
                                    </w:rPr>
                                  </w:pPr>
                                  <w:r w:rsidRPr="00F86E0E">
                                    <w:rPr>
                                      <w:color w:val="000000"/>
                                      <w:sz w:val="16"/>
                                      <w:szCs w:val="16"/>
                                    </w:rPr>
                                    <w:t>RMS</w:t>
                                  </w:r>
                                </w:p>
                              </w:tc>
                              <w:tc>
                                <w:tcPr>
                                  <w:tcW w:w="799" w:type="dxa"/>
                                  <w:tcBorders>
                                    <w:top w:val="nil"/>
                                    <w:left w:val="nil"/>
                                    <w:bottom w:val="nil"/>
                                    <w:right w:val="nil"/>
                                  </w:tcBorders>
                                  <w:shd w:val="clear" w:color="auto" w:fill="auto"/>
                                  <w:noWrap/>
                                  <w:vAlign w:val="bottom"/>
                                  <w:hideMark/>
                                </w:tcPr>
                                <w:p w14:paraId="08778B27" w14:textId="77777777" w:rsidR="00F86E0E" w:rsidRPr="00F86E0E" w:rsidRDefault="00F86E0E" w:rsidP="00F86E0E">
                                  <w:pPr>
                                    <w:jc w:val="center"/>
                                    <w:rPr>
                                      <w:color w:val="000000"/>
                                      <w:sz w:val="16"/>
                                      <w:szCs w:val="16"/>
                                    </w:rPr>
                                  </w:pPr>
                                  <w:r w:rsidRPr="00F86E0E">
                                    <w:rPr>
                                      <w:color w:val="000000"/>
                                      <w:sz w:val="16"/>
                                      <w:szCs w:val="16"/>
                                    </w:rPr>
                                    <w:t>Max</w:t>
                                  </w:r>
                                </w:p>
                              </w:tc>
                            </w:tr>
                            <w:tr w:rsidR="00F86E0E" w:rsidRPr="00F86E0E" w14:paraId="0C48419C" w14:textId="77777777" w:rsidTr="00F86E0E">
                              <w:trPr>
                                <w:divId w:val="2116368417"/>
                                <w:trHeight w:val="204"/>
                                <w:jc w:val="center"/>
                              </w:trPr>
                              <w:tc>
                                <w:tcPr>
                                  <w:tcW w:w="1600" w:type="dxa"/>
                                  <w:tcBorders>
                                    <w:top w:val="nil"/>
                                    <w:left w:val="nil"/>
                                    <w:bottom w:val="nil"/>
                                    <w:right w:val="single" w:sz="4" w:space="0" w:color="auto"/>
                                  </w:tcBorders>
                                  <w:shd w:val="clear" w:color="000000" w:fill="D9E1F2"/>
                                  <w:noWrap/>
                                  <w:vAlign w:val="bottom"/>
                                  <w:hideMark/>
                                </w:tcPr>
                                <w:p w14:paraId="4E91C704" w14:textId="77777777" w:rsidR="00F86E0E" w:rsidRPr="00F86E0E" w:rsidRDefault="00F86E0E" w:rsidP="00F86E0E">
                                  <w:pPr>
                                    <w:jc w:val="center"/>
                                    <w:rPr>
                                      <w:color w:val="000000"/>
                                      <w:sz w:val="16"/>
                                      <w:szCs w:val="16"/>
                                    </w:rPr>
                                  </w:pPr>
                                  <w:r w:rsidRPr="00F86E0E">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98CD1EC" w14:textId="77777777" w:rsidR="00F86E0E" w:rsidRPr="00F86E0E" w:rsidRDefault="00F86E0E" w:rsidP="00F86E0E">
                                  <w:pPr>
                                    <w:jc w:val="center"/>
                                    <w:rPr>
                                      <w:color w:val="000000"/>
                                      <w:sz w:val="16"/>
                                      <w:szCs w:val="16"/>
                                    </w:rPr>
                                  </w:pPr>
                                  <w:r w:rsidRPr="00F86E0E">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3A5E3309" w14:textId="77777777" w:rsidR="00F86E0E" w:rsidRPr="00F86E0E" w:rsidRDefault="00F86E0E" w:rsidP="00F86E0E">
                                  <w:pPr>
                                    <w:jc w:val="center"/>
                                    <w:rPr>
                                      <w:color w:val="000000"/>
                                      <w:sz w:val="16"/>
                                      <w:szCs w:val="16"/>
                                    </w:rPr>
                                  </w:pPr>
                                  <w:r w:rsidRPr="00F86E0E">
                                    <w:rPr>
                                      <w:color w:val="000000"/>
                                      <w:sz w:val="16"/>
                                      <w:szCs w:val="16"/>
                                    </w:rPr>
                                    <w:t>RxRyRz (degrees)</w:t>
                                  </w:r>
                                </w:p>
                              </w:tc>
                              <w:tc>
                                <w:tcPr>
                                  <w:tcW w:w="1762" w:type="dxa"/>
                                  <w:gridSpan w:val="2"/>
                                  <w:tcBorders>
                                    <w:top w:val="nil"/>
                                    <w:left w:val="nil"/>
                                    <w:bottom w:val="single" w:sz="4" w:space="0" w:color="auto"/>
                                    <w:right w:val="nil"/>
                                  </w:tcBorders>
                                  <w:shd w:val="clear" w:color="auto" w:fill="auto"/>
                                  <w:noWrap/>
                                  <w:vAlign w:val="bottom"/>
                                  <w:hideMark/>
                                </w:tcPr>
                                <w:p w14:paraId="4AD8B41D" w14:textId="77777777" w:rsidR="00F86E0E" w:rsidRPr="00F86E0E" w:rsidRDefault="00F86E0E" w:rsidP="00F86E0E">
                                  <w:pPr>
                                    <w:jc w:val="center"/>
                                    <w:rPr>
                                      <w:color w:val="000000"/>
                                      <w:sz w:val="16"/>
                                      <w:szCs w:val="16"/>
                                    </w:rPr>
                                  </w:pPr>
                                  <w:r w:rsidRPr="00F86E0E">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7682A030" w14:textId="77777777" w:rsidR="00F86E0E" w:rsidRPr="00F86E0E" w:rsidRDefault="00F86E0E" w:rsidP="00F86E0E">
                                  <w:pPr>
                                    <w:jc w:val="center"/>
                                    <w:rPr>
                                      <w:color w:val="000000"/>
                                      <w:sz w:val="16"/>
                                      <w:szCs w:val="16"/>
                                    </w:rPr>
                                  </w:pPr>
                                  <w:r w:rsidRPr="00F86E0E">
                                    <w:rPr>
                                      <w:color w:val="000000"/>
                                      <w:sz w:val="16"/>
                                      <w:szCs w:val="16"/>
                                    </w:rPr>
                                    <w:t>RxRyRz (degrees)</w:t>
                                  </w:r>
                                </w:p>
                              </w:tc>
                            </w:tr>
                            <w:tr w:rsidR="00F86E0E" w:rsidRPr="00F86E0E" w14:paraId="20209802" w14:textId="77777777" w:rsidTr="00F86E0E">
                              <w:trPr>
                                <w:divId w:val="2116368417"/>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4B09AE00" w14:textId="77777777" w:rsidR="00F86E0E" w:rsidRPr="00F86E0E" w:rsidRDefault="00F86E0E" w:rsidP="00F86E0E">
                                  <w:pPr>
                                    <w:jc w:val="center"/>
                                    <w:rPr>
                                      <w:color w:val="000000"/>
                                      <w:sz w:val="16"/>
                                      <w:szCs w:val="16"/>
                                    </w:rPr>
                                  </w:pPr>
                                  <w:r w:rsidRPr="00F86E0E">
                                    <w:rPr>
                                      <w:color w:val="000000"/>
                                      <w:sz w:val="16"/>
                                      <w:szCs w:val="16"/>
                                    </w:rPr>
                                    <w:t>No</w:t>
                                  </w:r>
                                </w:p>
                              </w:tc>
                              <w:tc>
                                <w:tcPr>
                                  <w:tcW w:w="840" w:type="dxa"/>
                                  <w:tcBorders>
                                    <w:top w:val="nil"/>
                                    <w:left w:val="nil"/>
                                    <w:bottom w:val="nil"/>
                                    <w:right w:val="nil"/>
                                  </w:tcBorders>
                                  <w:shd w:val="clear" w:color="auto" w:fill="auto"/>
                                  <w:noWrap/>
                                  <w:vAlign w:val="bottom"/>
                                  <w:hideMark/>
                                </w:tcPr>
                                <w:p w14:paraId="4D6515E8" w14:textId="77777777" w:rsidR="00F86E0E" w:rsidRPr="00F86E0E" w:rsidRDefault="00F86E0E" w:rsidP="00F86E0E">
                                  <w:pPr>
                                    <w:jc w:val="center"/>
                                    <w:rPr>
                                      <w:color w:val="000000"/>
                                      <w:sz w:val="16"/>
                                      <w:szCs w:val="16"/>
                                    </w:rPr>
                                  </w:pPr>
                                  <w:r w:rsidRPr="00F86E0E">
                                    <w:rPr>
                                      <w:color w:val="000000"/>
                                      <w:sz w:val="16"/>
                                      <w:szCs w:val="16"/>
                                    </w:rPr>
                                    <w:t>0.452</w:t>
                                  </w:r>
                                </w:p>
                              </w:tc>
                              <w:tc>
                                <w:tcPr>
                                  <w:tcW w:w="840" w:type="dxa"/>
                                  <w:tcBorders>
                                    <w:top w:val="nil"/>
                                    <w:left w:val="nil"/>
                                    <w:bottom w:val="nil"/>
                                    <w:right w:val="nil"/>
                                  </w:tcBorders>
                                  <w:shd w:val="clear" w:color="auto" w:fill="auto"/>
                                  <w:noWrap/>
                                  <w:vAlign w:val="bottom"/>
                                  <w:hideMark/>
                                </w:tcPr>
                                <w:p w14:paraId="3A06524D" w14:textId="77777777" w:rsidR="00F86E0E" w:rsidRPr="00F86E0E" w:rsidRDefault="00F86E0E" w:rsidP="00F86E0E">
                                  <w:pPr>
                                    <w:jc w:val="center"/>
                                    <w:rPr>
                                      <w:color w:val="000000"/>
                                      <w:sz w:val="16"/>
                                      <w:szCs w:val="16"/>
                                    </w:rPr>
                                  </w:pPr>
                                  <w:r w:rsidRPr="00F86E0E">
                                    <w:rPr>
                                      <w:color w:val="000000"/>
                                      <w:sz w:val="16"/>
                                      <w:szCs w:val="16"/>
                                    </w:rPr>
                                    <w:t>1.304</w:t>
                                  </w:r>
                                </w:p>
                              </w:tc>
                              <w:tc>
                                <w:tcPr>
                                  <w:tcW w:w="840" w:type="dxa"/>
                                  <w:tcBorders>
                                    <w:top w:val="nil"/>
                                    <w:left w:val="nil"/>
                                    <w:bottom w:val="nil"/>
                                    <w:right w:val="nil"/>
                                  </w:tcBorders>
                                  <w:shd w:val="clear" w:color="auto" w:fill="auto"/>
                                  <w:noWrap/>
                                  <w:vAlign w:val="bottom"/>
                                  <w:hideMark/>
                                </w:tcPr>
                                <w:p w14:paraId="1F9038D4" w14:textId="77777777" w:rsidR="00F86E0E" w:rsidRPr="00F86E0E" w:rsidRDefault="00F86E0E" w:rsidP="00F86E0E">
                                  <w:pPr>
                                    <w:jc w:val="center"/>
                                    <w:rPr>
                                      <w:color w:val="000000"/>
                                      <w:sz w:val="16"/>
                                      <w:szCs w:val="16"/>
                                    </w:rPr>
                                  </w:pPr>
                                  <w:r w:rsidRPr="00F86E0E">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7AE0E338" w14:textId="77777777" w:rsidR="00F86E0E" w:rsidRPr="00F86E0E" w:rsidRDefault="00F86E0E" w:rsidP="00F86E0E">
                                  <w:pPr>
                                    <w:jc w:val="center"/>
                                    <w:rPr>
                                      <w:color w:val="000000"/>
                                      <w:sz w:val="16"/>
                                      <w:szCs w:val="16"/>
                                    </w:rPr>
                                  </w:pPr>
                                  <w:r w:rsidRPr="00F86E0E">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079E31E" w14:textId="77777777" w:rsidR="00F86E0E" w:rsidRPr="00F86E0E" w:rsidRDefault="00F86E0E" w:rsidP="00F86E0E">
                                  <w:pPr>
                                    <w:jc w:val="center"/>
                                    <w:rPr>
                                      <w:color w:val="000000"/>
                                      <w:sz w:val="16"/>
                                      <w:szCs w:val="16"/>
                                    </w:rPr>
                                  </w:pPr>
                                  <w:r w:rsidRPr="00F86E0E">
                                    <w:rPr>
                                      <w:color w:val="000000"/>
                                      <w:sz w:val="16"/>
                                      <w:szCs w:val="16"/>
                                    </w:rPr>
                                    <w:t>4.559</w:t>
                                  </w:r>
                                </w:p>
                              </w:tc>
                              <w:tc>
                                <w:tcPr>
                                  <w:tcW w:w="963" w:type="dxa"/>
                                  <w:tcBorders>
                                    <w:top w:val="nil"/>
                                    <w:left w:val="nil"/>
                                    <w:bottom w:val="nil"/>
                                    <w:right w:val="nil"/>
                                  </w:tcBorders>
                                  <w:shd w:val="clear" w:color="auto" w:fill="auto"/>
                                  <w:noWrap/>
                                  <w:vAlign w:val="bottom"/>
                                  <w:hideMark/>
                                </w:tcPr>
                                <w:p w14:paraId="7F0AAE77" w14:textId="77777777" w:rsidR="00F86E0E" w:rsidRPr="00F86E0E" w:rsidRDefault="00F86E0E" w:rsidP="00F86E0E">
                                  <w:pPr>
                                    <w:jc w:val="center"/>
                                    <w:rPr>
                                      <w:color w:val="000000"/>
                                      <w:sz w:val="16"/>
                                      <w:szCs w:val="16"/>
                                    </w:rPr>
                                  </w:pPr>
                                  <w:r w:rsidRPr="00F86E0E">
                                    <w:rPr>
                                      <w:color w:val="000000"/>
                                      <w:sz w:val="16"/>
                                      <w:szCs w:val="16"/>
                                    </w:rPr>
                                    <w:t>12.345</w:t>
                                  </w:r>
                                </w:p>
                              </w:tc>
                              <w:tc>
                                <w:tcPr>
                                  <w:tcW w:w="799" w:type="dxa"/>
                                  <w:tcBorders>
                                    <w:top w:val="nil"/>
                                    <w:left w:val="nil"/>
                                    <w:bottom w:val="nil"/>
                                    <w:right w:val="nil"/>
                                  </w:tcBorders>
                                  <w:shd w:val="clear" w:color="auto" w:fill="auto"/>
                                  <w:noWrap/>
                                  <w:vAlign w:val="bottom"/>
                                  <w:hideMark/>
                                </w:tcPr>
                                <w:p w14:paraId="57D410C0" w14:textId="77777777" w:rsidR="00F86E0E" w:rsidRPr="00F86E0E" w:rsidRDefault="00F86E0E" w:rsidP="00F86E0E">
                                  <w:pPr>
                                    <w:jc w:val="center"/>
                                    <w:rPr>
                                      <w:color w:val="000000"/>
                                      <w:sz w:val="16"/>
                                      <w:szCs w:val="16"/>
                                    </w:rPr>
                                  </w:pPr>
                                  <w:r w:rsidRPr="00F86E0E">
                                    <w:rPr>
                                      <w:color w:val="000000"/>
                                      <w:sz w:val="16"/>
                                      <w:szCs w:val="16"/>
                                    </w:rPr>
                                    <w:t>1.825</w:t>
                                  </w:r>
                                </w:p>
                              </w:tc>
                              <w:tc>
                                <w:tcPr>
                                  <w:tcW w:w="799" w:type="dxa"/>
                                  <w:tcBorders>
                                    <w:top w:val="nil"/>
                                    <w:left w:val="nil"/>
                                    <w:bottom w:val="nil"/>
                                    <w:right w:val="nil"/>
                                  </w:tcBorders>
                                  <w:shd w:val="clear" w:color="auto" w:fill="auto"/>
                                  <w:noWrap/>
                                  <w:vAlign w:val="bottom"/>
                                  <w:hideMark/>
                                </w:tcPr>
                                <w:p w14:paraId="7D9389F6" w14:textId="77777777" w:rsidR="00F86E0E" w:rsidRPr="00F86E0E" w:rsidRDefault="00F86E0E" w:rsidP="00F86E0E">
                                  <w:pPr>
                                    <w:jc w:val="center"/>
                                    <w:rPr>
                                      <w:color w:val="000000"/>
                                      <w:sz w:val="16"/>
                                      <w:szCs w:val="16"/>
                                    </w:rPr>
                                  </w:pPr>
                                  <w:r w:rsidRPr="00F86E0E">
                                    <w:rPr>
                                      <w:color w:val="000000"/>
                                      <w:sz w:val="16"/>
                                      <w:szCs w:val="16"/>
                                    </w:rPr>
                                    <w:t>5.216</w:t>
                                  </w:r>
                                </w:p>
                              </w:tc>
                            </w:tr>
                            <w:tr w:rsidR="00F86E0E" w:rsidRPr="00F86E0E" w14:paraId="197621CF" w14:textId="77777777" w:rsidTr="00F86E0E">
                              <w:trPr>
                                <w:divId w:val="2116368417"/>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1D743F19" w14:textId="77777777" w:rsidR="00F86E0E" w:rsidRPr="00F86E0E" w:rsidRDefault="00F86E0E" w:rsidP="00F86E0E">
                                  <w:pPr>
                                    <w:jc w:val="center"/>
                                    <w:rPr>
                                      <w:color w:val="000000"/>
                                      <w:sz w:val="16"/>
                                      <w:szCs w:val="16"/>
                                    </w:rPr>
                                  </w:pPr>
                                  <w:r w:rsidRPr="00F86E0E">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FA568AB" w14:textId="77777777" w:rsidR="00F86E0E" w:rsidRPr="00F86E0E" w:rsidRDefault="00F86E0E" w:rsidP="00F86E0E">
                                  <w:pPr>
                                    <w:jc w:val="center"/>
                                    <w:rPr>
                                      <w:color w:val="000000"/>
                                      <w:sz w:val="16"/>
                                      <w:szCs w:val="16"/>
                                    </w:rPr>
                                  </w:pPr>
                                  <w:r w:rsidRPr="00F86E0E">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57AD1FA4" w14:textId="77777777" w:rsidR="00F86E0E" w:rsidRPr="00F86E0E" w:rsidRDefault="00F86E0E" w:rsidP="00F86E0E">
                                  <w:pPr>
                                    <w:jc w:val="center"/>
                                    <w:rPr>
                                      <w:color w:val="000000"/>
                                      <w:sz w:val="16"/>
                                      <w:szCs w:val="16"/>
                                    </w:rPr>
                                  </w:pPr>
                                  <w:r w:rsidRPr="00F86E0E">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7A3C746" w14:textId="77777777" w:rsidR="00F86E0E" w:rsidRPr="00F86E0E" w:rsidRDefault="00F86E0E" w:rsidP="00F86E0E">
                                  <w:pPr>
                                    <w:jc w:val="center"/>
                                    <w:rPr>
                                      <w:color w:val="000000"/>
                                      <w:sz w:val="16"/>
                                      <w:szCs w:val="16"/>
                                    </w:rPr>
                                  </w:pPr>
                                  <w:r w:rsidRPr="00F86E0E">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51208319" w14:textId="77777777" w:rsidR="00F86E0E" w:rsidRPr="00F86E0E" w:rsidRDefault="00F86E0E" w:rsidP="00F86E0E">
                                  <w:pPr>
                                    <w:jc w:val="center"/>
                                    <w:rPr>
                                      <w:color w:val="000000"/>
                                      <w:sz w:val="16"/>
                                      <w:szCs w:val="16"/>
                                    </w:rPr>
                                  </w:pPr>
                                  <w:r w:rsidRPr="00F86E0E">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67523889" w14:textId="77777777" w:rsidR="00F86E0E" w:rsidRPr="00F86E0E" w:rsidRDefault="00F86E0E" w:rsidP="00F86E0E">
                                  <w:pPr>
                                    <w:jc w:val="center"/>
                                    <w:rPr>
                                      <w:color w:val="000000"/>
                                      <w:sz w:val="16"/>
                                      <w:szCs w:val="16"/>
                                    </w:rPr>
                                  </w:pPr>
                                  <w:r w:rsidRPr="00F86E0E">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584FD388" w14:textId="77777777" w:rsidR="00F86E0E" w:rsidRPr="00F86E0E" w:rsidRDefault="00F86E0E" w:rsidP="00F86E0E">
                                  <w:pPr>
                                    <w:jc w:val="center"/>
                                    <w:rPr>
                                      <w:color w:val="000000"/>
                                      <w:sz w:val="16"/>
                                      <w:szCs w:val="16"/>
                                    </w:rPr>
                                  </w:pPr>
                                  <w:r w:rsidRPr="00F86E0E">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972FA9A" w14:textId="77777777" w:rsidR="00F86E0E" w:rsidRPr="00F86E0E" w:rsidRDefault="00F86E0E" w:rsidP="00F86E0E">
                                  <w:pPr>
                                    <w:jc w:val="center"/>
                                    <w:rPr>
                                      <w:color w:val="000000"/>
                                      <w:sz w:val="16"/>
                                      <w:szCs w:val="16"/>
                                    </w:rPr>
                                  </w:pPr>
                                  <w:r w:rsidRPr="00F86E0E">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1B049288" w14:textId="77777777" w:rsidR="00F86E0E" w:rsidRPr="00F86E0E" w:rsidRDefault="00F86E0E" w:rsidP="00F86E0E">
                                  <w:pPr>
                                    <w:jc w:val="center"/>
                                    <w:rPr>
                                      <w:color w:val="000000"/>
                                      <w:sz w:val="16"/>
                                      <w:szCs w:val="16"/>
                                    </w:rPr>
                                  </w:pPr>
                                  <w:r w:rsidRPr="00F86E0E">
                                    <w:rPr>
                                      <w:color w:val="000000"/>
                                      <w:sz w:val="16"/>
                                      <w:szCs w:val="16"/>
                                    </w:rPr>
                                    <w:t>3.401</w:t>
                                  </w:r>
                                </w:p>
                              </w:tc>
                            </w:tr>
                            <w:tr w:rsidR="00F86E0E" w:rsidRPr="00F86E0E" w14:paraId="510CC203" w14:textId="77777777" w:rsidTr="00F86E0E">
                              <w:trPr>
                                <w:divId w:val="2116368417"/>
                                <w:trHeight w:val="216"/>
                                <w:jc w:val="center"/>
                              </w:trPr>
                              <w:tc>
                                <w:tcPr>
                                  <w:tcW w:w="1600" w:type="dxa"/>
                                  <w:tcBorders>
                                    <w:top w:val="nil"/>
                                    <w:left w:val="nil"/>
                                    <w:bottom w:val="nil"/>
                                    <w:right w:val="nil"/>
                                  </w:tcBorders>
                                  <w:shd w:val="clear" w:color="auto" w:fill="auto"/>
                                  <w:noWrap/>
                                  <w:vAlign w:val="bottom"/>
                                  <w:hideMark/>
                                </w:tcPr>
                                <w:p w14:paraId="63FBB0BA" w14:textId="77777777" w:rsidR="00F86E0E" w:rsidRPr="00F86E0E" w:rsidRDefault="00F86E0E" w:rsidP="00F86E0E">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9B7C80E" w14:textId="77777777" w:rsidR="00F86E0E" w:rsidRPr="00F86E0E" w:rsidRDefault="00F86E0E" w:rsidP="00F86E0E">
                                  <w:pPr>
                                    <w:jc w:val="center"/>
                                  </w:pPr>
                                </w:p>
                              </w:tc>
                              <w:tc>
                                <w:tcPr>
                                  <w:tcW w:w="840" w:type="dxa"/>
                                  <w:tcBorders>
                                    <w:top w:val="nil"/>
                                    <w:left w:val="nil"/>
                                    <w:bottom w:val="nil"/>
                                    <w:right w:val="nil"/>
                                  </w:tcBorders>
                                  <w:shd w:val="clear" w:color="auto" w:fill="auto"/>
                                  <w:noWrap/>
                                  <w:vAlign w:val="bottom"/>
                                  <w:hideMark/>
                                </w:tcPr>
                                <w:p w14:paraId="2A829DEC" w14:textId="77777777" w:rsidR="00F86E0E" w:rsidRPr="00F86E0E" w:rsidRDefault="00F86E0E" w:rsidP="00F86E0E"/>
                              </w:tc>
                              <w:tc>
                                <w:tcPr>
                                  <w:tcW w:w="840" w:type="dxa"/>
                                  <w:tcBorders>
                                    <w:top w:val="nil"/>
                                    <w:left w:val="nil"/>
                                    <w:bottom w:val="nil"/>
                                    <w:right w:val="nil"/>
                                  </w:tcBorders>
                                  <w:shd w:val="clear" w:color="auto" w:fill="auto"/>
                                  <w:noWrap/>
                                  <w:vAlign w:val="bottom"/>
                                  <w:hideMark/>
                                </w:tcPr>
                                <w:p w14:paraId="6FF14298" w14:textId="77777777" w:rsidR="00F86E0E" w:rsidRPr="00F86E0E" w:rsidRDefault="00F86E0E" w:rsidP="00F86E0E"/>
                              </w:tc>
                              <w:tc>
                                <w:tcPr>
                                  <w:tcW w:w="840" w:type="dxa"/>
                                  <w:tcBorders>
                                    <w:top w:val="nil"/>
                                    <w:left w:val="nil"/>
                                    <w:bottom w:val="nil"/>
                                    <w:right w:val="nil"/>
                                  </w:tcBorders>
                                  <w:shd w:val="clear" w:color="auto" w:fill="auto"/>
                                  <w:noWrap/>
                                  <w:vAlign w:val="bottom"/>
                                  <w:hideMark/>
                                </w:tcPr>
                                <w:p w14:paraId="1594B596" w14:textId="77777777" w:rsidR="00F86E0E" w:rsidRPr="00F86E0E" w:rsidRDefault="00F86E0E" w:rsidP="00F86E0E"/>
                              </w:tc>
                              <w:tc>
                                <w:tcPr>
                                  <w:tcW w:w="799" w:type="dxa"/>
                                  <w:tcBorders>
                                    <w:top w:val="nil"/>
                                    <w:left w:val="nil"/>
                                    <w:bottom w:val="nil"/>
                                    <w:right w:val="nil"/>
                                  </w:tcBorders>
                                  <w:shd w:val="clear" w:color="auto" w:fill="auto"/>
                                  <w:noWrap/>
                                  <w:vAlign w:val="bottom"/>
                                  <w:hideMark/>
                                </w:tcPr>
                                <w:p w14:paraId="0506F26B" w14:textId="77777777" w:rsidR="00F86E0E" w:rsidRPr="00F86E0E" w:rsidRDefault="00F86E0E" w:rsidP="00F86E0E"/>
                              </w:tc>
                              <w:tc>
                                <w:tcPr>
                                  <w:tcW w:w="963" w:type="dxa"/>
                                  <w:tcBorders>
                                    <w:top w:val="nil"/>
                                    <w:left w:val="nil"/>
                                    <w:bottom w:val="nil"/>
                                    <w:right w:val="nil"/>
                                  </w:tcBorders>
                                  <w:shd w:val="clear" w:color="auto" w:fill="auto"/>
                                  <w:noWrap/>
                                  <w:vAlign w:val="bottom"/>
                                  <w:hideMark/>
                                </w:tcPr>
                                <w:p w14:paraId="768EABD0" w14:textId="77777777" w:rsidR="00F86E0E" w:rsidRPr="00F86E0E" w:rsidRDefault="00F86E0E" w:rsidP="00F86E0E"/>
                              </w:tc>
                              <w:tc>
                                <w:tcPr>
                                  <w:tcW w:w="799" w:type="dxa"/>
                                  <w:tcBorders>
                                    <w:top w:val="nil"/>
                                    <w:left w:val="nil"/>
                                    <w:bottom w:val="nil"/>
                                    <w:right w:val="nil"/>
                                  </w:tcBorders>
                                  <w:shd w:val="clear" w:color="auto" w:fill="auto"/>
                                  <w:noWrap/>
                                  <w:vAlign w:val="bottom"/>
                                  <w:hideMark/>
                                </w:tcPr>
                                <w:p w14:paraId="5A624C90" w14:textId="77777777" w:rsidR="00F86E0E" w:rsidRPr="00F86E0E" w:rsidRDefault="00F86E0E" w:rsidP="00F86E0E"/>
                              </w:tc>
                              <w:tc>
                                <w:tcPr>
                                  <w:tcW w:w="799" w:type="dxa"/>
                                  <w:tcBorders>
                                    <w:top w:val="nil"/>
                                    <w:left w:val="nil"/>
                                    <w:bottom w:val="nil"/>
                                    <w:right w:val="nil"/>
                                  </w:tcBorders>
                                  <w:shd w:val="clear" w:color="auto" w:fill="auto"/>
                                  <w:noWrap/>
                                  <w:vAlign w:val="bottom"/>
                                  <w:hideMark/>
                                </w:tcPr>
                                <w:p w14:paraId="08200FDA" w14:textId="77777777" w:rsidR="00F86E0E" w:rsidRPr="00F86E0E" w:rsidRDefault="00F86E0E" w:rsidP="00F86E0E"/>
                              </w:tc>
                            </w:tr>
                          </w:tbl>
                          <w:p w14:paraId="35ED2FE5" w14:textId="6A1FE755" w:rsidR="00F86E0E" w:rsidRDefault="00647AD4" w:rsidP="00647AD4">
                            <w:r>
                              <w:fldChar w:fldCharType="end"/>
                            </w:r>
                            <w:r w:rsidR="005D3451">
                              <w:rPr>
                                <w:smallCaps/>
                                <w:sz w:val="16"/>
                                <w:szCs w:val="16"/>
                              </w:rPr>
                              <w:fldChar w:fldCharType="begin"/>
                            </w:r>
                            <w:r w:rsidR="005D3451">
                              <w:instrText xml:space="preserve"> LINK </w:instrText>
                            </w:r>
                            <w:r w:rsidR="00F86E0E">
                              <w:instrText xml:space="preserve">Excel.Sheet.12 C:\\Users\\robma\\Documents\\Work\\ilemt_papers\\calibration\\table2_source_fixtures.xlsx Table2!R1C1:R5C9 </w:instrText>
                            </w:r>
                            <w:r w:rsidR="005D3451">
                              <w:instrText xml:space="preserve">\a \f 4 \h </w:instrText>
                            </w:r>
                            <w:r w:rsidR="00F86E0E">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F86E0E" w:rsidRPr="00F86E0E" w14:paraId="148D74A5" w14:textId="77777777" w:rsidTr="00F86E0E">
                              <w:trPr>
                                <w:divId w:val="1724214687"/>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042BBE3C" w14:textId="00040980" w:rsidR="00F86E0E" w:rsidRPr="00F86E0E" w:rsidRDefault="00F86E0E" w:rsidP="00F86E0E">
                                  <w:pPr>
                                    <w:jc w:val="center"/>
                                    <w:rPr>
                                      <w:color w:val="000000"/>
                                      <w:sz w:val="16"/>
                                      <w:szCs w:val="16"/>
                                    </w:rPr>
                                  </w:pPr>
                                  <w:r w:rsidRPr="00F86E0E">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1D2DAF2F" w14:textId="77777777" w:rsidR="00F86E0E" w:rsidRPr="00F86E0E" w:rsidRDefault="00F86E0E" w:rsidP="00F86E0E">
                                  <w:pPr>
                                    <w:jc w:val="center"/>
                                    <w:rPr>
                                      <w:color w:val="000000"/>
                                      <w:sz w:val="16"/>
                                      <w:szCs w:val="16"/>
                                    </w:rPr>
                                  </w:pPr>
                                  <w:r w:rsidRPr="00F86E0E">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7CA65811" w14:textId="77777777" w:rsidR="00F86E0E" w:rsidRPr="00F86E0E" w:rsidRDefault="00F86E0E" w:rsidP="00F86E0E">
                                  <w:pPr>
                                    <w:jc w:val="center"/>
                                    <w:rPr>
                                      <w:color w:val="000000"/>
                                      <w:sz w:val="16"/>
                                      <w:szCs w:val="16"/>
                                    </w:rPr>
                                  </w:pPr>
                                  <w:r w:rsidRPr="00F86E0E">
                                    <w:rPr>
                                      <w:color w:val="000000"/>
                                      <w:sz w:val="16"/>
                                      <w:szCs w:val="16"/>
                                    </w:rPr>
                                    <w:t>Test data: source fixtures</w:t>
                                  </w:r>
                                </w:p>
                              </w:tc>
                            </w:tr>
                            <w:tr w:rsidR="00F86E0E" w:rsidRPr="00F86E0E" w14:paraId="0BAB72D0" w14:textId="77777777" w:rsidTr="00F86E0E">
                              <w:trPr>
                                <w:divId w:val="1724214687"/>
                                <w:trHeight w:val="204"/>
                              </w:trPr>
                              <w:tc>
                                <w:tcPr>
                                  <w:tcW w:w="1600" w:type="dxa"/>
                                  <w:tcBorders>
                                    <w:top w:val="nil"/>
                                    <w:left w:val="nil"/>
                                    <w:bottom w:val="nil"/>
                                    <w:right w:val="single" w:sz="4" w:space="0" w:color="auto"/>
                                  </w:tcBorders>
                                  <w:shd w:val="clear" w:color="000000" w:fill="D9E1F2"/>
                                  <w:noWrap/>
                                  <w:vAlign w:val="bottom"/>
                                  <w:hideMark/>
                                </w:tcPr>
                                <w:p w14:paraId="11C0AA26" w14:textId="77777777" w:rsidR="00F86E0E" w:rsidRPr="00F86E0E" w:rsidRDefault="00F86E0E" w:rsidP="00F86E0E">
                                  <w:pPr>
                                    <w:jc w:val="center"/>
                                    <w:rPr>
                                      <w:color w:val="000000"/>
                                      <w:sz w:val="16"/>
                                      <w:szCs w:val="16"/>
                                    </w:rPr>
                                  </w:pPr>
                                  <w:r w:rsidRPr="00F86E0E">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274C1CDE"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nil"/>
                                    <w:right w:val="nil"/>
                                  </w:tcBorders>
                                  <w:shd w:val="clear" w:color="auto" w:fill="auto"/>
                                  <w:noWrap/>
                                  <w:vAlign w:val="bottom"/>
                                  <w:hideMark/>
                                </w:tcPr>
                                <w:p w14:paraId="2DFC38CE"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nil"/>
                                    <w:right w:val="nil"/>
                                  </w:tcBorders>
                                  <w:shd w:val="clear" w:color="auto" w:fill="auto"/>
                                  <w:noWrap/>
                                  <w:vAlign w:val="bottom"/>
                                  <w:hideMark/>
                                </w:tcPr>
                                <w:p w14:paraId="401C0D9A"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0F42B3D3" w14:textId="77777777" w:rsidR="00F86E0E" w:rsidRPr="00F86E0E" w:rsidRDefault="00F86E0E" w:rsidP="00F86E0E">
                                  <w:pPr>
                                    <w:jc w:val="center"/>
                                    <w:rPr>
                                      <w:color w:val="000000"/>
                                      <w:sz w:val="16"/>
                                      <w:szCs w:val="16"/>
                                    </w:rPr>
                                  </w:pPr>
                                  <w:r w:rsidRPr="00F86E0E">
                                    <w:rPr>
                                      <w:color w:val="000000"/>
                                      <w:sz w:val="16"/>
                                      <w:szCs w:val="16"/>
                                    </w:rPr>
                                    <w:t>Max</w:t>
                                  </w:r>
                                </w:p>
                              </w:tc>
                              <w:tc>
                                <w:tcPr>
                                  <w:tcW w:w="799" w:type="dxa"/>
                                  <w:tcBorders>
                                    <w:top w:val="nil"/>
                                    <w:left w:val="nil"/>
                                    <w:bottom w:val="nil"/>
                                    <w:right w:val="nil"/>
                                  </w:tcBorders>
                                  <w:shd w:val="clear" w:color="auto" w:fill="auto"/>
                                  <w:noWrap/>
                                  <w:vAlign w:val="bottom"/>
                                  <w:hideMark/>
                                </w:tcPr>
                                <w:p w14:paraId="0CF96831" w14:textId="77777777" w:rsidR="00F86E0E" w:rsidRPr="00F86E0E" w:rsidRDefault="00F86E0E" w:rsidP="00F86E0E">
                                  <w:pPr>
                                    <w:jc w:val="center"/>
                                    <w:rPr>
                                      <w:color w:val="000000"/>
                                      <w:sz w:val="16"/>
                                      <w:szCs w:val="16"/>
                                    </w:rPr>
                                  </w:pPr>
                                  <w:r w:rsidRPr="00F86E0E">
                                    <w:rPr>
                                      <w:color w:val="000000"/>
                                      <w:sz w:val="16"/>
                                      <w:szCs w:val="16"/>
                                    </w:rPr>
                                    <w:t>RMS</w:t>
                                  </w:r>
                                </w:p>
                              </w:tc>
                              <w:tc>
                                <w:tcPr>
                                  <w:tcW w:w="963" w:type="dxa"/>
                                  <w:tcBorders>
                                    <w:top w:val="nil"/>
                                    <w:left w:val="nil"/>
                                    <w:bottom w:val="nil"/>
                                    <w:right w:val="nil"/>
                                  </w:tcBorders>
                                  <w:shd w:val="clear" w:color="auto" w:fill="auto"/>
                                  <w:noWrap/>
                                  <w:vAlign w:val="bottom"/>
                                  <w:hideMark/>
                                </w:tcPr>
                                <w:p w14:paraId="571EDEAA" w14:textId="77777777" w:rsidR="00F86E0E" w:rsidRPr="00F86E0E" w:rsidRDefault="00F86E0E" w:rsidP="00F86E0E">
                                  <w:pPr>
                                    <w:jc w:val="center"/>
                                    <w:rPr>
                                      <w:color w:val="000000"/>
                                      <w:sz w:val="16"/>
                                      <w:szCs w:val="16"/>
                                    </w:rPr>
                                  </w:pPr>
                                  <w:r w:rsidRPr="00F86E0E">
                                    <w:rPr>
                                      <w:color w:val="000000"/>
                                      <w:sz w:val="16"/>
                                      <w:szCs w:val="16"/>
                                    </w:rPr>
                                    <w:t>Max</w:t>
                                  </w:r>
                                </w:p>
                              </w:tc>
                              <w:tc>
                                <w:tcPr>
                                  <w:tcW w:w="799" w:type="dxa"/>
                                  <w:tcBorders>
                                    <w:top w:val="nil"/>
                                    <w:left w:val="nil"/>
                                    <w:bottom w:val="nil"/>
                                    <w:right w:val="nil"/>
                                  </w:tcBorders>
                                  <w:shd w:val="clear" w:color="auto" w:fill="auto"/>
                                  <w:noWrap/>
                                  <w:vAlign w:val="bottom"/>
                                  <w:hideMark/>
                                </w:tcPr>
                                <w:p w14:paraId="565108CE" w14:textId="77777777" w:rsidR="00F86E0E" w:rsidRPr="00F86E0E" w:rsidRDefault="00F86E0E" w:rsidP="00F86E0E">
                                  <w:pPr>
                                    <w:jc w:val="center"/>
                                    <w:rPr>
                                      <w:color w:val="000000"/>
                                      <w:sz w:val="16"/>
                                      <w:szCs w:val="16"/>
                                    </w:rPr>
                                  </w:pPr>
                                  <w:r w:rsidRPr="00F86E0E">
                                    <w:rPr>
                                      <w:color w:val="000000"/>
                                      <w:sz w:val="16"/>
                                      <w:szCs w:val="16"/>
                                    </w:rPr>
                                    <w:t>RMS</w:t>
                                  </w:r>
                                </w:p>
                              </w:tc>
                              <w:tc>
                                <w:tcPr>
                                  <w:tcW w:w="799" w:type="dxa"/>
                                  <w:tcBorders>
                                    <w:top w:val="nil"/>
                                    <w:left w:val="nil"/>
                                    <w:bottom w:val="nil"/>
                                    <w:right w:val="nil"/>
                                  </w:tcBorders>
                                  <w:shd w:val="clear" w:color="auto" w:fill="auto"/>
                                  <w:noWrap/>
                                  <w:vAlign w:val="bottom"/>
                                  <w:hideMark/>
                                </w:tcPr>
                                <w:p w14:paraId="7DCBB9FF" w14:textId="77777777" w:rsidR="00F86E0E" w:rsidRPr="00F86E0E" w:rsidRDefault="00F86E0E" w:rsidP="00F86E0E">
                                  <w:pPr>
                                    <w:jc w:val="center"/>
                                    <w:rPr>
                                      <w:color w:val="000000"/>
                                      <w:sz w:val="16"/>
                                      <w:szCs w:val="16"/>
                                    </w:rPr>
                                  </w:pPr>
                                  <w:r w:rsidRPr="00F86E0E">
                                    <w:rPr>
                                      <w:color w:val="000000"/>
                                      <w:sz w:val="16"/>
                                      <w:szCs w:val="16"/>
                                    </w:rPr>
                                    <w:t>Max</w:t>
                                  </w:r>
                                </w:p>
                              </w:tc>
                            </w:tr>
                            <w:tr w:rsidR="00F86E0E" w:rsidRPr="00F86E0E" w14:paraId="286C0E9C" w14:textId="77777777" w:rsidTr="00F86E0E">
                              <w:trPr>
                                <w:divId w:val="1724214687"/>
                                <w:trHeight w:val="204"/>
                              </w:trPr>
                              <w:tc>
                                <w:tcPr>
                                  <w:tcW w:w="1600" w:type="dxa"/>
                                  <w:tcBorders>
                                    <w:top w:val="nil"/>
                                    <w:left w:val="nil"/>
                                    <w:bottom w:val="nil"/>
                                    <w:right w:val="single" w:sz="4" w:space="0" w:color="auto"/>
                                  </w:tcBorders>
                                  <w:shd w:val="clear" w:color="000000" w:fill="D9E1F2"/>
                                  <w:noWrap/>
                                  <w:vAlign w:val="bottom"/>
                                  <w:hideMark/>
                                </w:tcPr>
                                <w:p w14:paraId="4B603CC0" w14:textId="77777777" w:rsidR="00F86E0E" w:rsidRPr="00F86E0E" w:rsidRDefault="00F86E0E" w:rsidP="00F86E0E">
                                  <w:pPr>
                                    <w:jc w:val="center"/>
                                    <w:rPr>
                                      <w:color w:val="000000"/>
                                      <w:sz w:val="16"/>
                                      <w:szCs w:val="16"/>
                                    </w:rPr>
                                  </w:pPr>
                                  <w:r w:rsidRPr="00F86E0E">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6076B84" w14:textId="77777777" w:rsidR="00F86E0E" w:rsidRPr="00F86E0E" w:rsidRDefault="00F86E0E" w:rsidP="00F86E0E">
                                  <w:pPr>
                                    <w:jc w:val="center"/>
                                    <w:rPr>
                                      <w:color w:val="000000"/>
                                      <w:sz w:val="16"/>
                                      <w:szCs w:val="16"/>
                                    </w:rPr>
                                  </w:pPr>
                                  <w:r w:rsidRPr="00F86E0E">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25B471A9" w14:textId="77777777" w:rsidR="00F86E0E" w:rsidRPr="00F86E0E" w:rsidRDefault="00F86E0E" w:rsidP="00F86E0E">
                                  <w:pPr>
                                    <w:jc w:val="center"/>
                                    <w:rPr>
                                      <w:color w:val="000000"/>
                                      <w:sz w:val="16"/>
                                      <w:szCs w:val="16"/>
                                    </w:rPr>
                                  </w:pPr>
                                  <w:r w:rsidRPr="00F86E0E">
                                    <w:rPr>
                                      <w:color w:val="000000"/>
                                      <w:sz w:val="16"/>
                                      <w:szCs w:val="16"/>
                                    </w:rPr>
                                    <w:t>RxRyRz (degrees)</w:t>
                                  </w:r>
                                </w:p>
                              </w:tc>
                              <w:tc>
                                <w:tcPr>
                                  <w:tcW w:w="1762" w:type="dxa"/>
                                  <w:gridSpan w:val="2"/>
                                  <w:tcBorders>
                                    <w:top w:val="nil"/>
                                    <w:left w:val="nil"/>
                                    <w:bottom w:val="single" w:sz="4" w:space="0" w:color="auto"/>
                                    <w:right w:val="nil"/>
                                  </w:tcBorders>
                                  <w:shd w:val="clear" w:color="auto" w:fill="auto"/>
                                  <w:noWrap/>
                                  <w:vAlign w:val="bottom"/>
                                  <w:hideMark/>
                                </w:tcPr>
                                <w:p w14:paraId="1679178B" w14:textId="77777777" w:rsidR="00F86E0E" w:rsidRPr="00F86E0E" w:rsidRDefault="00F86E0E" w:rsidP="00F86E0E">
                                  <w:pPr>
                                    <w:jc w:val="center"/>
                                    <w:rPr>
                                      <w:color w:val="000000"/>
                                      <w:sz w:val="16"/>
                                      <w:szCs w:val="16"/>
                                    </w:rPr>
                                  </w:pPr>
                                  <w:r w:rsidRPr="00F86E0E">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3E88FD59" w14:textId="77777777" w:rsidR="00F86E0E" w:rsidRPr="00F86E0E" w:rsidRDefault="00F86E0E" w:rsidP="00F86E0E">
                                  <w:pPr>
                                    <w:jc w:val="center"/>
                                    <w:rPr>
                                      <w:color w:val="000000"/>
                                      <w:sz w:val="16"/>
                                      <w:szCs w:val="16"/>
                                    </w:rPr>
                                  </w:pPr>
                                  <w:r w:rsidRPr="00F86E0E">
                                    <w:rPr>
                                      <w:color w:val="000000"/>
                                      <w:sz w:val="16"/>
                                      <w:szCs w:val="16"/>
                                    </w:rPr>
                                    <w:t>RxRyRz (degrees)</w:t>
                                  </w:r>
                                </w:p>
                              </w:tc>
                            </w:tr>
                            <w:tr w:rsidR="00F86E0E" w:rsidRPr="00F86E0E" w14:paraId="5BB65C04" w14:textId="77777777" w:rsidTr="00F86E0E">
                              <w:trPr>
                                <w:divId w:val="1724214687"/>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547930E4" w14:textId="77777777" w:rsidR="00F86E0E" w:rsidRPr="00F86E0E" w:rsidRDefault="00F86E0E" w:rsidP="00F86E0E">
                                  <w:pPr>
                                    <w:jc w:val="center"/>
                                    <w:rPr>
                                      <w:color w:val="000000"/>
                                      <w:sz w:val="16"/>
                                      <w:szCs w:val="16"/>
                                    </w:rPr>
                                  </w:pPr>
                                  <w:r w:rsidRPr="00F86E0E">
                                    <w:rPr>
                                      <w:color w:val="000000"/>
                                      <w:sz w:val="16"/>
                                      <w:szCs w:val="16"/>
                                    </w:rPr>
                                    <w:t>No</w:t>
                                  </w:r>
                                </w:p>
                              </w:tc>
                              <w:tc>
                                <w:tcPr>
                                  <w:tcW w:w="840" w:type="dxa"/>
                                  <w:tcBorders>
                                    <w:top w:val="nil"/>
                                    <w:left w:val="nil"/>
                                    <w:bottom w:val="nil"/>
                                    <w:right w:val="nil"/>
                                  </w:tcBorders>
                                  <w:shd w:val="clear" w:color="auto" w:fill="auto"/>
                                  <w:noWrap/>
                                  <w:vAlign w:val="bottom"/>
                                  <w:hideMark/>
                                </w:tcPr>
                                <w:p w14:paraId="485579D6" w14:textId="77777777" w:rsidR="00F86E0E" w:rsidRPr="00F86E0E" w:rsidRDefault="00F86E0E" w:rsidP="00F86E0E">
                                  <w:pPr>
                                    <w:jc w:val="center"/>
                                    <w:rPr>
                                      <w:color w:val="000000"/>
                                      <w:sz w:val="16"/>
                                      <w:szCs w:val="16"/>
                                    </w:rPr>
                                  </w:pPr>
                                  <w:r w:rsidRPr="00F86E0E">
                                    <w:rPr>
                                      <w:color w:val="000000"/>
                                      <w:sz w:val="16"/>
                                      <w:szCs w:val="16"/>
                                    </w:rPr>
                                    <w:t>0.452</w:t>
                                  </w:r>
                                </w:p>
                              </w:tc>
                              <w:tc>
                                <w:tcPr>
                                  <w:tcW w:w="840" w:type="dxa"/>
                                  <w:tcBorders>
                                    <w:top w:val="nil"/>
                                    <w:left w:val="nil"/>
                                    <w:bottom w:val="nil"/>
                                    <w:right w:val="nil"/>
                                  </w:tcBorders>
                                  <w:shd w:val="clear" w:color="auto" w:fill="auto"/>
                                  <w:noWrap/>
                                  <w:vAlign w:val="bottom"/>
                                  <w:hideMark/>
                                </w:tcPr>
                                <w:p w14:paraId="122FECDF" w14:textId="77777777" w:rsidR="00F86E0E" w:rsidRPr="00F86E0E" w:rsidRDefault="00F86E0E" w:rsidP="00F86E0E">
                                  <w:pPr>
                                    <w:jc w:val="center"/>
                                    <w:rPr>
                                      <w:color w:val="000000"/>
                                      <w:sz w:val="16"/>
                                      <w:szCs w:val="16"/>
                                    </w:rPr>
                                  </w:pPr>
                                  <w:r w:rsidRPr="00F86E0E">
                                    <w:rPr>
                                      <w:color w:val="000000"/>
                                      <w:sz w:val="16"/>
                                      <w:szCs w:val="16"/>
                                    </w:rPr>
                                    <w:t>1.304</w:t>
                                  </w:r>
                                </w:p>
                              </w:tc>
                              <w:tc>
                                <w:tcPr>
                                  <w:tcW w:w="840" w:type="dxa"/>
                                  <w:tcBorders>
                                    <w:top w:val="nil"/>
                                    <w:left w:val="nil"/>
                                    <w:bottom w:val="nil"/>
                                    <w:right w:val="nil"/>
                                  </w:tcBorders>
                                  <w:shd w:val="clear" w:color="auto" w:fill="auto"/>
                                  <w:noWrap/>
                                  <w:vAlign w:val="bottom"/>
                                  <w:hideMark/>
                                </w:tcPr>
                                <w:p w14:paraId="539EF097" w14:textId="77777777" w:rsidR="00F86E0E" w:rsidRPr="00F86E0E" w:rsidRDefault="00F86E0E" w:rsidP="00F86E0E">
                                  <w:pPr>
                                    <w:jc w:val="center"/>
                                    <w:rPr>
                                      <w:color w:val="000000"/>
                                      <w:sz w:val="16"/>
                                      <w:szCs w:val="16"/>
                                    </w:rPr>
                                  </w:pPr>
                                  <w:r w:rsidRPr="00F86E0E">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1380B8EF" w14:textId="77777777" w:rsidR="00F86E0E" w:rsidRPr="00F86E0E" w:rsidRDefault="00F86E0E" w:rsidP="00F86E0E">
                                  <w:pPr>
                                    <w:jc w:val="center"/>
                                    <w:rPr>
                                      <w:color w:val="000000"/>
                                      <w:sz w:val="16"/>
                                      <w:szCs w:val="16"/>
                                    </w:rPr>
                                  </w:pPr>
                                  <w:r w:rsidRPr="00F86E0E">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4C4367C3" w14:textId="77777777" w:rsidR="00F86E0E" w:rsidRPr="00F86E0E" w:rsidRDefault="00F86E0E" w:rsidP="00F86E0E">
                                  <w:pPr>
                                    <w:jc w:val="center"/>
                                    <w:rPr>
                                      <w:color w:val="000000"/>
                                      <w:sz w:val="16"/>
                                      <w:szCs w:val="16"/>
                                    </w:rPr>
                                  </w:pPr>
                                  <w:r w:rsidRPr="00F86E0E">
                                    <w:rPr>
                                      <w:color w:val="000000"/>
                                      <w:sz w:val="16"/>
                                      <w:szCs w:val="16"/>
                                    </w:rPr>
                                    <w:t>4.559</w:t>
                                  </w:r>
                                </w:p>
                              </w:tc>
                              <w:tc>
                                <w:tcPr>
                                  <w:tcW w:w="963" w:type="dxa"/>
                                  <w:tcBorders>
                                    <w:top w:val="nil"/>
                                    <w:left w:val="nil"/>
                                    <w:bottom w:val="nil"/>
                                    <w:right w:val="nil"/>
                                  </w:tcBorders>
                                  <w:shd w:val="clear" w:color="auto" w:fill="auto"/>
                                  <w:noWrap/>
                                  <w:vAlign w:val="bottom"/>
                                  <w:hideMark/>
                                </w:tcPr>
                                <w:p w14:paraId="50F093DB" w14:textId="77777777" w:rsidR="00F86E0E" w:rsidRPr="00F86E0E" w:rsidRDefault="00F86E0E" w:rsidP="00F86E0E">
                                  <w:pPr>
                                    <w:jc w:val="center"/>
                                    <w:rPr>
                                      <w:color w:val="000000"/>
                                      <w:sz w:val="16"/>
                                      <w:szCs w:val="16"/>
                                    </w:rPr>
                                  </w:pPr>
                                  <w:r w:rsidRPr="00F86E0E">
                                    <w:rPr>
                                      <w:color w:val="000000"/>
                                      <w:sz w:val="16"/>
                                      <w:szCs w:val="16"/>
                                    </w:rPr>
                                    <w:t>12.345</w:t>
                                  </w:r>
                                </w:p>
                              </w:tc>
                              <w:tc>
                                <w:tcPr>
                                  <w:tcW w:w="799" w:type="dxa"/>
                                  <w:tcBorders>
                                    <w:top w:val="nil"/>
                                    <w:left w:val="nil"/>
                                    <w:bottom w:val="nil"/>
                                    <w:right w:val="nil"/>
                                  </w:tcBorders>
                                  <w:shd w:val="clear" w:color="auto" w:fill="auto"/>
                                  <w:noWrap/>
                                  <w:vAlign w:val="bottom"/>
                                  <w:hideMark/>
                                </w:tcPr>
                                <w:p w14:paraId="3865279A" w14:textId="77777777" w:rsidR="00F86E0E" w:rsidRPr="00F86E0E" w:rsidRDefault="00F86E0E" w:rsidP="00F86E0E">
                                  <w:pPr>
                                    <w:jc w:val="center"/>
                                    <w:rPr>
                                      <w:color w:val="000000"/>
                                      <w:sz w:val="16"/>
                                      <w:szCs w:val="16"/>
                                    </w:rPr>
                                  </w:pPr>
                                  <w:r w:rsidRPr="00F86E0E">
                                    <w:rPr>
                                      <w:color w:val="000000"/>
                                      <w:sz w:val="16"/>
                                      <w:szCs w:val="16"/>
                                    </w:rPr>
                                    <w:t>1.825</w:t>
                                  </w:r>
                                </w:p>
                              </w:tc>
                              <w:tc>
                                <w:tcPr>
                                  <w:tcW w:w="799" w:type="dxa"/>
                                  <w:tcBorders>
                                    <w:top w:val="nil"/>
                                    <w:left w:val="nil"/>
                                    <w:bottom w:val="nil"/>
                                    <w:right w:val="nil"/>
                                  </w:tcBorders>
                                  <w:shd w:val="clear" w:color="auto" w:fill="auto"/>
                                  <w:noWrap/>
                                  <w:vAlign w:val="bottom"/>
                                  <w:hideMark/>
                                </w:tcPr>
                                <w:p w14:paraId="1BAD2021" w14:textId="77777777" w:rsidR="00F86E0E" w:rsidRPr="00F86E0E" w:rsidRDefault="00F86E0E" w:rsidP="00F86E0E">
                                  <w:pPr>
                                    <w:jc w:val="center"/>
                                    <w:rPr>
                                      <w:color w:val="000000"/>
                                      <w:sz w:val="16"/>
                                      <w:szCs w:val="16"/>
                                    </w:rPr>
                                  </w:pPr>
                                  <w:r w:rsidRPr="00F86E0E">
                                    <w:rPr>
                                      <w:color w:val="000000"/>
                                      <w:sz w:val="16"/>
                                      <w:szCs w:val="16"/>
                                    </w:rPr>
                                    <w:t>5.216</w:t>
                                  </w:r>
                                </w:p>
                              </w:tc>
                            </w:tr>
                            <w:tr w:rsidR="00F86E0E" w:rsidRPr="00F86E0E" w14:paraId="7B7CBE56" w14:textId="77777777" w:rsidTr="00F86E0E">
                              <w:trPr>
                                <w:divId w:val="1724214687"/>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7DF4F0F9" w14:textId="77777777" w:rsidR="00F86E0E" w:rsidRPr="00F86E0E" w:rsidRDefault="00F86E0E" w:rsidP="00F86E0E">
                                  <w:pPr>
                                    <w:jc w:val="center"/>
                                    <w:rPr>
                                      <w:color w:val="000000"/>
                                      <w:sz w:val="16"/>
                                      <w:szCs w:val="16"/>
                                    </w:rPr>
                                  </w:pPr>
                                  <w:r w:rsidRPr="00F86E0E">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38CD7366" w14:textId="77777777" w:rsidR="00F86E0E" w:rsidRPr="00F86E0E" w:rsidRDefault="00F86E0E" w:rsidP="00F86E0E">
                                  <w:pPr>
                                    <w:jc w:val="center"/>
                                    <w:rPr>
                                      <w:color w:val="000000"/>
                                      <w:sz w:val="16"/>
                                      <w:szCs w:val="16"/>
                                    </w:rPr>
                                  </w:pPr>
                                  <w:r w:rsidRPr="00F86E0E">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3CD0DC1C" w14:textId="77777777" w:rsidR="00F86E0E" w:rsidRPr="00F86E0E" w:rsidRDefault="00F86E0E" w:rsidP="00F86E0E">
                                  <w:pPr>
                                    <w:jc w:val="center"/>
                                    <w:rPr>
                                      <w:color w:val="000000"/>
                                      <w:sz w:val="16"/>
                                      <w:szCs w:val="16"/>
                                    </w:rPr>
                                  </w:pPr>
                                  <w:r w:rsidRPr="00F86E0E">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3398DFA9" w14:textId="77777777" w:rsidR="00F86E0E" w:rsidRPr="00F86E0E" w:rsidRDefault="00F86E0E" w:rsidP="00F86E0E">
                                  <w:pPr>
                                    <w:jc w:val="center"/>
                                    <w:rPr>
                                      <w:color w:val="000000"/>
                                      <w:sz w:val="16"/>
                                      <w:szCs w:val="16"/>
                                    </w:rPr>
                                  </w:pPr>
                                  <w:r w:rsidRPr="00F86E0E">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AC926CC" w14:textId="77777777" w:rsidR="00F86E0E" w:rsidRPr="00F86E0E" w:rsidRDefault="00F86E0E" w:rsidP="00F86E0E">
                                  <w:pPr>
                                    <w:jc w:val="center"/>
                                    <w:rPr>
                                      <w:color w:val="000000"/>
                                      <w:sz w:val="16"/>
                                      <w:szCs w:val="16"/>
                                    </w:rPr>
                                  </w:pPr>
                                  <w:r w:rsidRPr="00F86E0E">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61E20FC3" w14:textId="77777777" w:rsidR="00F86E0E" w:rsidRPr="00F86E0E" w:rsidRDefault="00F86E0E" w:rsidP="00F86E0E">
                                  <w:pPr>
                                    <w:jc w:val="center"/>
                                    <w:rPr>
                                      <w:color w:val="000000"/>
                                      <w:sz w:val="16"/>
                                      <w:szCs w:val="16"/>
                                    </w:rPr>
                                  </w:pPr>
                                  <w:r w:rsidRPr="00F86E0E">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88399C3" w14:textId="77777777" w:rsidR="00F86E0E" w:rsidRPr="00F86E0E" w:rsidRDefault="00F86E0E" w:rsidP="00F86E0E">
                                  <w:pPr>
                                    <w:jc w:val="center"/>
                                    <w:rPr>
                                      <w:color w:val="000000"/>
                                      <w:sz w:val="16"/>
                                      <w:szCs w:val="16"/>
                                    </w:rPr>
                                  </w:pPr>
                                  <w:r w:rsidRPr="00F86E0E">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2BAE933A" w14:textId="77777777" w:rsidR="00F86E0E" w:rsidRPr="00F86E0E" w:rsidRDefault="00F86E0E" w:rsidP="00F86E0E">
                                  <w:pPr>
                                    <w:jc w:val="center"/>
                                    <w:rPr>
                                      <w:color w:val="000000"/>
                                      <w:sz w:val="16"/>
                                      <w:szCs w:val="16"/>
                                    </w:rPr>
                                  </w:pPr>
                                  <w:r w:rsidRPr="00F86E0E">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6352D330" w14:textId="77777777" w:rsidR="00F86E0E" w:rsidRPr="00F86E0E" w:rsidRDefault="00F86E0E" w:rsidP="00F86E0E">
                                  <w:pPr>
                                    <w:jc w:val="center"/>
                                    <w:rPr>
                                      <w:color w:val="000000"/>
                                      <w:sz w:val="16"/>
                                      <w:szCs w:val="16"/>
                                    </w:rPr>
                                  </w:pPr>
                                  <w:r w:rsidRPr="00F86E0E">
                                    <w:rPr>
                                      <w:color w:val="000000"/>
                                      <w:sz w:val="16"/>
                                      <w:szCs w:val="16"/>
                                    </w:rPr>
                                    <w:t>3.401</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28" type="#_x0000_t202" style="position:absolute;left:0;text-align:left;margin-left:-266.4pt;margin-top:299.9pt;width:495.35pt;height:87.6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" o:allowoverlap="f" stroked="f">
                <v:textbox>
                  <w:txbxContent>
                    <w:p w14:paraId="7182B4C3" w14:textId="1CC1D25B" w:rsidR="00BD79A2" w:rsidRDefault="00BD79A2" w:rsidP="00BD79A2">
                      <w:pPr>
                        <w:pStyle w:val="TableTitle"/>
                      </w:pPr>
                      <w:r>
                        <w:t>Table I</w:t>
                      </w:r>
                      <w:r w:rsidR="00A848FF">
                        <w:t>I</w:t>
                      </w:r>
                      <w:r>
                        <w:t>I</w:t>
                      </w:r>
                    </w:p>
                    <w:p w14:paraId="0CF825DB" w14:textId="30E3FF33" w:rsidR="00F86E0E" w:rsidRDefault="00504A07" w:rsidP="00F86E0E">
                      <w:pPr>
                        <w:pStyle w:val="TableTitle"/>
                      </w:pPr>
                      <w:r>
                        <w:t xml:space="preserve">measurement error vs. </w:t>
                      </w:r>
                      <w:r w:rsidR="00BD79A2">
                        <w:t>source fixture rotation</w:t>
                      </w:r>
                      <w:r w:rsidR="00647AD4">
                        <w:fldChar w:fldCharType="begin"/>
                      </w:r>
                      <w:r w:rsidR="00647AD4">
                        <w:instrText xml:space="preserve"> LINK </w:instrText>
                      </w:r>
                      <w:r w:rsidR="00F86E0E">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F86E0E">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F86E0E" w:rsidRPr="00F86E0E" w14:paraId="0B973CC1" w14:textId="77777777" w:rsidTr="00F86E0E">
                        <w:trPr>
                          <w:divId w:val="2116368417"/>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70FCE0D8" w14:textId="0EE54797" w:rsidR="00F86E0E" w:rsidRPr="00F86E0E" w:rsidRDefault="00F86E0E" w:rsidP="00F86E0E">
                            <w:pPr>
                              <w:jc w:val="center"/>
                              <w:rPr>
                                <w:color w:val="000000"/>
                                <w:sz w:val="16"/>
                                <w:szCs w:val="16"/>
                              </w:rPr>
                            </w:pPr>
                            <w:r w:rsidRPr="00F86E0E">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304AC0D8" w14:textId="77777777" w:rsidR="00F86E0E" w:rsidRPr="00F86E0E" w:rsidRDefault="00F86E0E" w:rsidP="00F86E0E">
                            <w:pPr>
                              <w:jc w:val="center"/>
                              <w:rPr>
                                <w:color w:val="000000"/>
                                <w:sz w:val="16"/>
                                <w:szCs w:val="16"/>
                              </w:rPr>
                            </w:pPr>
                            <w:r w:rsidRPr="00F86E0E">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3ED4FA68" w14:textId="77777777" w:rsidR="00F86E0E" w:rsidRPr="00F86E0E" w:rsidRDefault="00F86E0E" w:rsidP="00F86E0E">
                            <w:pPr>
                              <w:jc w:val="center"/>
                              <w:rPr>
                                <w:color w:val="000000"/>
                                <w:sz w:val="16"/>
                                <w:szCs w:val="16"/>
                              </w:rPr>
                            </w:pPr>
                            <w:r w:rsidRPr="00F86E0E">
                              <w:rPr>
                                <w:color w:val="000000"/>
                                <w:sz w:val="16"/>
                                <w:szCs w:val="16"/>
                              </w:rPr>
                              <w:t>Test data: source fixtures</w:t>
                            </w:r>
                          </w:p>
                        </w:tc>
                      </w:tr>
                      <w:tr w:rsidR="00F86E0E" w:rsidRPr="00F86E0E" w14:paraId="6D220E76" w14:textId="77777777" w:rsidTr="00F86E0E">
                        <w:trPr>
                          <w:divId w:val="2116368417"/>
                          <w:trHeight w:val="204"/>
                          <w:jc w:val="center"/>
                        </w:trPr>
                        <w:tc>
                          <w:tcPr>
                            <w:tcW w:w="1600" w:type="dxa"/>
                            <w:tcBorders>
                              <w:top w:val="nil"/>
                              <w:left w:val="nil"/>
                              <w:bottom w:val="nil"/>
                              <w:right w:val="single" w:sz="4" w:space="0" w:color="auto"/>
                            </w:tcBorders>
                            <w:shd w:val="clear" w:color="000000" w:fill="D9E1F2"/>
                            <w:noWrap/>
                            <w:vAlign w:val="bottom"/>
                            <w:hideMark/>
                          </w:tcPr>
                          <w:p w14:paraId="44026AD7" w14:textId="77777777" w:rsidR="00F86E0E" w:rsidRPr="00F86E0E" w:rsidRDefault="00F86E0E" w:rsidP="00F86E0E">
                            <w:pPr>
                              <w:jc w:val="center"/>
                              <w:rPr>
                                <w:color w:val="000000"/>
                                <w:sz w:val="16"/>
                                <w:szCs w:val="16"/>
                              </w:rPr>
                            </w:pPr>
                            <w:r w:rsidRPr="00F86E0E">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2BC992D2"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nil"/>
                              <w:right w:val="nil"/>
                            </w:tcBorders>
                            <w:shd w:val="clear" w:color="auto" w:fill="auto"/>
                            <w:noWrap/>
                            <w:vAlign w:val="bottom"/>
                            <w:hideMark/>
                          </w:tcPr>
                          <w:p w14:paraId="6F125E86"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nil"/>
                              <w:right w:val="nil"/>
                            </w:tcBorders>
                            <w:shd w:val="clear" w:color="auto" w:fill="auto"/>
                            <w:noWrap/>
                            <w:vAlign w:val="bottom"/>
                            <w:hideMark/>
                          </w:tcPr>
                          <w:p w14:paraId="2EC12B86"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43AF7C6F" w14:textId="77777777" w:rsidR="00F86E0E" w:rsidRPr="00F86E0E" w:rsidRDefault="00F86E0E" w:rsidP="00F86E0E">
                            <w:pPr>
                              <w:jc w:val="center"/>
                              <w:rPr>
                                <w:color w:val="000000"/>
                                <w:sz w:val="16"/>
                                <w:szCs w:val="16"/>
                              </w:rPr>
                            </w:pPr>
                            <w:r w:rsidRPr="00F86E0E">
                              <w:rPr>
                                <w:color w:val="000000"/>
                                <w:sz w:val="16"/>
                                <w:szCs w:val="16"/>
                              </w:rPr>
                              <w:t>Max</w:t>
                            </w:r>
                          </w:p>
                        </w:tc>
                        <w:tc>
                          <w:tcPr>
                            <w:tcW w:w="799" w:type="dxa"/>
                            <w:tcBorders>
                              <w:top w:val="nil"/>
                              <w:left w:val="nil"/>
                              <w:bottom w:val="nil"/>
                              <w:right w:val="nil"/>
                            </w:tcBorders>
                            <w:shd w:val="clear" w:color="auto" w:fill="auto"/>
                            <w:noWrap/>
                            <w:vAlign w:val="bottom"/>
                            <w:hideMark/>
                          </w:tcPr>
                          <w:p w14:paraId="3E45967A" w14:textId="77777777" w:rsidR="00F86E0E" w:rsidRPr="00F86E0E" w:rsidRDefault="00F86E0E" w:rsidP="00F86E0E">
                            <w:pPr>
                              <w:jc w:val="center"/>
                              <w:rPr>
                                <w:color w:val="000000"/>
                                <w:sz w:val="16"/>
                                <w:szCs w:val="16"/>
                              </w:rPr>
                            </w:pPr>
                            <w:r w:rsidRPr="00F86E0E">
                              <w:rPr>
                                <w:color w:val="000000"/>
                                <w:sz w:val="16"/>
                                <w:szCs w:val="16"/>
                              </w:rPr>
                              <w:t>RMS</w:t>
                            </w:r>
                          </w:p>
                        </w:tc>
                        <w:tc>
                          <w:tcPr>
                            <w:tcW w:w="963" w:type="dxa"/>
                            <w:tcBorders>
                              <w:top w:val="nil"/>
                              <w:left w:val="nil"/>
                              <w:bottom w:val="nil"/>
                              <w:right w:val="nil"/>
                            </w:tcBorders>
                            <w:shd w:val="clear" w:color="auto" w:fill="auto"/>
                            <w:noWrap/>
                            <w:vAlign w:val="bottom"/>
                            <w:hideMark/>
                          </w:tcPr>
                          <w:p w14:paraId="0EAA8C3B" w14:textId="77777777" w:rsidR="00F86E0E" w:rsidRPr="00F86E0E" w:rsidRDefault="00F86E0E" w:rsidP="00F86E0E">
                            <w:pPr>
                              <w:jc w:val="center"/>
                              <w:rPr>
                                <w:color w:val="000000"/>
                                <w:sz w:val="16"/>
                                <w:szCs w:val="16"/>
                              </w:rPr>
                            </w:pPr>
                            <w:r w:rsidRPr="00F86E0E">
                              <w:rPr>
                                <w:color w:val="000000"/>
                                <w:sz w:val="16"/>
                                <w:szCs w:val="16"/>
                              </w:rPr>
                              <w:t>Max</w:t>
                            </w:r>
                          </w:p>
                        </w:tc>
                        <w:tc>
                          <w:tcPr>
                            <w:tcW w:w="799" w:type="dxa"/>
                            <w:tcBorders>
                              <w:top w:val="nil"/>
                              <w:left w:val="nil"/>
                              <w:bottom w:val="nil"/>
                              <w:right w:val="nil"/>
                            </w:tcBorders>
                            <w:shd w:val="clear" w:color="auto" w:fill="auto"/>
                            <w:noWrap/>
                            <w:vAlign w:val="bottom"/>
                            <w:hideMark/>
                          </w:tcPr>
                          <w:p w14:paraId="3FD278F8" w14:textId="77777777" w:rsidR="00F86E0E" w:rsidRPr="00F86E0E" w:rsidRDefault="00F86E0E" w:rsidP="00F86E0E">
                            <w:pPr>
                              <w:jc w:val="center"/>
                              <w:rPr>
                                <w:color w:val="000000"/>
                                <w:sz w:val="16"/>
                                <w:szCs w:val="16"/>
                              </w:rPr>
                            </w:pPr>
                            <w:r w:rsidRPr="00F86E0E">
                              <w:rPr>
                                <w:color w:val="000000"/>
                                <w:sz w:val="16"/>
                                <w:szCs w:val="16"/>
                              </w:rPr>
                              <w:t>RMS</w:t>
                            </w:r>
                          </w:p>
                        </w:tc>
                        <w:tc>
                          <w:tcPr>
                            <w:tcW w:w="799" w:type="dxa"/>
                            <w:tcBorders>
                              <w:top w:val="nil"/>
                              <w:left w:val="nil"/>
                              <w:bottom w:val="nil"/>
                              <w:right w:val="nil"/>
                            </w:tcBorders>
                            <w:shd w:val="clear" w:color="auto" w:fill="auto"/>
                            <w:noWrap/>
                            <w:vAlign w:val="bottom"/>
                            <w:hideMark/>
                          </w:tcPr>
                          <w:p w14:paraId="08778B27" w14:textId="77777777" w:rsidR="00F86E0E" w:rsidRPr="00F86E0E" w:rsidRDefault="00F86E0E" w:rsidP="00F86E0E">
                            <w:pPr>
                              <w:jc w:val="center"/>
                              <w:rPr>
                                <w:color w:val="000000"/>
                                <w:sz w:val="16"/>
                                <w:szCs w:val="16"/>
                              </w:rPr>
                            </w:pPr>
                            <w:r w:rsidRPr="00F86E0E">
                              <w:rPr>
                                <w:color w:val="000000"/>
                                <w:sz w:val="16"/>
                                <w:szCs w:val="16"/>
                              </w:rPr>
                              <w:t>Max</w:t>
                            </w:r>
                          </w:p>
                        </w:tc>
                      </w:tr>
                      <w:tr w:rsidR="00F86E0E" w:rsidRPr="00F86E0E" w14:paraId="0C48419C" w14:textId="77777777" w:rsidTr="00F86E0E">
                        <w:trPr>
                          <w:divId w:val="2116368417"/>
                          <w:trHeight w:val="204"/>
                          <w:jc w:val="center"/>
                        </w:trPr>
                        <w:tc>
                          <w:tcPr>
                            <w:tcW w:w="1600" w:type="dxa"/>
                            <w:tcBorders>
                              <w:top w:val="nil"/>
                              <w:left w:val="nil"/>
                              <w:bottom w:val="nil"/>
                              <w:right w:val="single" w:sz="4" w:space="0" w:color="auto"/>
                            </w:tcBorders>
                            <w:shd w:val="clear" w:color="000000" w:fill="D9E1F2"/>
                            <w:noWrap/>
                            <w:vAlign w:val="bottom"/>
                            <w:hideMark/>
                          </w:tcPr>
                          <w:p w14:paraId="4E91C704" w14:textId="77777777" w:rsidR="00F86E0E" w:rsidRPr="00F86E0E" w:rsidRDefault="00F86E0E" w:rsidP="00F86E0E">
                            <w:pPr>
                              <w:jc w:val="center"/>
                              <w:rPr>
                                <w:color w:val="000000"/>
                                <w:sz w:val="16"/>
                                <w:szCs w:val="16"/>
                              </w:rPr>
                            </w:pPr>
                            <w:r w:rsidRPr="00F86E0E">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98CD1EC" w14:textId="77777777" w:rsidR="00F86E0E" w:rsidRPr="00F86E0E" w:rsidRDefault="00F86E0E" w:rsidP="00F86E0E">
                            <w:pPr>
                              <w:jc w:val="center"/>
                              <w:rPr>
                                <w:color w:val="000000"/>
                                <w:sz w:val="16"/>
                                <w:szCs w:val="16"/>
                              </w:rPr>
                            </w:pPr>
                            <w:r w:rsidRPr="00F86E0E">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3A5E3309" w14:textId="77777777" w:rsidR="00F86E0E" w:rsidRPr="00F86E0E" w:rsidRDefault="00F86E0E" w:rsidP="00F86E0E">
                            <w:pPr>
                              <w:jc w:val="center"/>
                              <w:rPr>
                                <w:color w:val="000000"/>
                                <w:sz w:val="16"/>
                                <w:szCs w:val="16"/>
                              </w:rPr>
                            </w:pPr>
                            <w:r w:rsidRPr="00F86E0E">
                              <w:rPr>
                                <w:color w:val="000000"/>
                                <w:sz w:val="16"/>
                                <w:szCs w:val="16"/>
                              </w:rPr>
                              <w:t>RxRyRz (degrees)</w:t>
                            </w:r>
                          </w:p>
                        </w:tc>
                        <w:tc>
                          <w:tcPr>
                            <w:tcW w:w="1762" w:type="dxa"/>
                            <w:gridSpan w:val="2"/>
                            <w:tcBorders>
                              <w:top w:val="nil"/>
                              <w:left w:val="nil"/>
                              <w:bottom w:val="single" w:sz="4" w:space="0" w:color="auto"/>
                              <w:right w:val="nil"/>
                            </w:tcBorders>
                            <w:shd w:val="clear" w:color="auto" w:fill="auto"/>
                            <w:noWrap/>
                            <w:vAlign w:val="bottom"/>
                            <w:hideMark/>
                          </w:tcPr>
                          <w:p w14:paraId="4AD8B41D" w14:textId="77777777" w:rsidR="00F86E0E" w:rsidRPr="00F86E0E" w:rsidRDefault="00F86E0E" w:rsidP="00F86E0E">
                            <w:pPr>
                              <w:jc w:val="center"/>
                              <w:rPr>
                                <w:color w:val="000000"/>
                                <w:sz w:val="16"/>
                                <w:szCs w:val="16"/>
                              </w:rPr>
                            </w:pPr>
                            <w:r w:rsidRPr="00F86E0E">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7682A030" w14:textId="77777777" w:rsidR="00F86E0E" w:rsidRPr="00F86E0E" w:rsidRDefault="00F86E0E" w:rsidP="00F86E0E">
                            <w:pPr>
                              <w:jc w:val="center"/>
                              <w:rPr>
                                <w:color w:val="000000"/>
                                <w:sz w:val="16"/>
                                <w:szCs w:val="16"/>
                              </w:rPr>
                            </w:pPr>
                            <w:r w:rsidRPr="00F86E0E">
                              <w:rPr>
                                <w:color w:val="000000"/>
                                <w:sz w:val="16"/>
                                <w:szCs w:val="16"/>
                              </w:rPr>
                              <w:t>RxRyRz (degrees)</w:t>
                            </w:r>
                          </w:p>
                        </w:tc>
                      </w:tr>
                      <w:tr w:rsidR="00F86E0E" w:rsidRPr="00F86E0E" w14:paraId="20209802" w14:textId="77777777" w:rsidTr="00F86E0E">
                        <w:trPr>
                          <w:divId w:val="2116368417"/>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4B09AE00" w14:textId="77777777" w:rsidR="00F86E0E" w:rsidRPr="00F86E0E" w:rsidRDefault="00F86E0E" w:rsidP="00F86E0E">
                            <w:pPr>
                              <w:jc w:val="center"/>
                              <w:rPr>
                                <w:color w:val="000000"/>
                                <w:sz w:val="16"/>
                                <w:szCs w:val="16"/>
                              </w:rPr>
                            </w:pPr>
                            <w:r w:rsidRPr="00F86E0E">
                              <w:rPr>
                                <w:color w:val="000000"/>
                                <w:sz w:val="16"/>
                                <w:szCs w:val="16"/>
                              </w:rPr>
                              <w:t>No</w:t>
                            </w:r>
                          </w:p>
                        </w:tc>
                        <w:tc>
                          <w:tcPr>
                            <w:tcW w:w="840" w:type="dxa"/>
                            <w:tcBorders>
                              <w:top w:val="nil"/>
                              <w:left w:val="nil"/>
                              <w:bottom w:val="nil"/>
                              <w:right w:val="nil"/>
                            </w:tcBorders>
                            <w:shd w:val="clear" w:color="auto" w:fill="auto"/>
                            <w:noWrap/>
                            <w:vAlign w:val="bottom"/>
                            <w:hideMark/>
                          </w:tcPr>
                          <w:p w14:paraId="4D6515E8" w14:textId="77777777" w:rsidR="00F86E0E" w:rsidRPr="00F86E0E" w:rsidRDefault="00F86E0E" w:rsidP="00F86E0E">
                            <w:pPr>
                              <w:jc w:val="center"/>
                              <w:rPr>
                                <w:color w:val="000000"/>
                                <w:sz w:val="16"/>
                                <w:szCs w:val="16"/>
                              </w:rPr>
                            </w:pPr>
                            <w:r w:rsidRPr="00F86E0E">
                              <w:rPr>
                                <w:color w:val="000000"/>
                                <w:sz w:val="16"/>
                                <w:szCs w:val="16"/>
                              </w:rPr>
                              <w:t>0.452</w:t>
                            </w:r>
                          </w:p>
                        </w:tc>
                        <w:tc>
                          <w:tcPr>
                            <w:tcW w:w="840" w:type="dxa"/>
                            <w:tcBorders>
                              <w:top w:val="nil"/>
                              <w:left w:val="nil"/>
                              <w:bottom w:val="nil"/>
                              <w:right w:val="nil"/>
                            </w:tcBorders>
                            <w:shd w:val="clear" w:color="auto" w:fill="auto"/>
                            <w:noWrap/>
                            <w:vAlign w:val="bottom"/>
                            <w:hideMark/>
                          </w:tcPr>
                          <w:p w14:paraId="3A06524D" w14:textId="77777777" w:rsidR="00F86E0E" w:rsidRPr="00F86E0E" w:rsidRDefault="00F86E0E" w:rsidP="00F86E0E">
                            <w:pPr>
                              <w:jc w:val="center"/>
                              <w:rPr>
                                <w:color w:val="000000"/>
                                <w:sz w:val="16"/>
                                <w:szCs w:val="16"/>
                              </w:rPr>
                            </w:pPr>
                            <w:r w:rsidRPr="00F86E0E">
                              <w:rPr>
                                <w:color w:val="000000"/>
                                <w:sz w:val="16"/>
                                <w:szCs w:val="16"/>
                              </w:rPr>
                              <w:t>1.304</w:t>
                            </w:r>
                          </w:p>
                        </w:tc>
                        <w:tc>
                          <w:tcPr>
                            <w:tcW w:w="840" w:type="dxa"/>
                            <w:tcBorders>
                              <w:top w:val="nil"/>
                              <w:left w:val="nil"/>
                              <w:bottom w:val="nil"/>
                              <w:right w:val="nil"/>
                            </w:tcBorders>
                            <w:shd w:val="clear" w:color="auto" w:fill="auto"/>
                            <w:noWrap/>
                            <w:vAlign w:val="bottom"/>
                            <w:hideMark/>
                          </w:tcPr>
                          <w:p w14:paraId="1F9038D4" w14:textId="77777777" w:rsidR="00F86E0E" w:rsidRPr="00F86E0E" w:rsidRDefault="00F86E0E" w:rsidP="00F86E0E">
                            <w:pPr>
                              <w:jc w:val="center"/>
                              <w:rPr>
                                <w:color w:val="000000"/>
                                <w:sz w:val="16"/>
                                <w:szCs w:val="16"/>
                              </w:rPr>
                            </w:pPr>
                            <w:r w:rsidRPr="00F86E0E">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7AE0E338" w14:textId="77777777" w:rsidR="00F86E0E" w:rsidRPr="00F86E0E" w:rsidRDefault="00F86E0E" w:rsidP="00F86E0E">
                            <w:pPr>
                              <w:jc w:val="center"/>
                              <w:rPr>
                                <w:color w:val="000000"/>
                                <w:sz w:val="16"/>
                                <w:szCs w:val="16"/>
                              </w:rPr>
                            </w:pPr>
                            <w:r w:rsidRPr="00F86E0E">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079E31E" w14:textId="77777777" w:rsidR="00F86E0E" w:rsidRPr="00F86E0E" w:rsidRDefault="00F86E0E" w:rsidP="00F86E0E">
                            <w:pPr>
                              <w:jc w:val="center"/>
                              <w:rPr>
                                <w:color w:val="000000"/>
                                <w:sz w:val="16"/>
                                <w:szCs w:val="16"/>
                              </w:rPr>
                            </w:pPr>
                            <w:r w:rsidRPr="00F86E0E">
                              <w:rPr>
                                <w:color w:val="000000"/>
                                <w:sz w:val="16"/>
                                <w:szCs w:val="16"/>
                              </w:rPr>
                              <w:t>4.559</w:t>
                            </w:r>
                          </w:p>
                        </w:tc>
                        <w:tc>
                          <w:tcPr>
                            <w:tcW w:w="963" w:type="dxa"/>
                            <w:tcBorders>
                              <w:top w:val="nil"/>
                              <w:left w:val="nil"/>
                              <w:bottom w:val="nil"/>
                              <w:right w:val="nil"/>
                            </w:tcBorders>
                            <w:shd w:val="clear" w:color="auto" w:fill="auto"/>
                            <w:noWrap/>
                            <w:vAlign w:val="bottom"/>
                            <w:hideMark/>
                          </w:tcPr>
                          <w:p w14:paraId="7F0AAE77" w14:textId="77777777" w:rsidR="00F86E0E" w:rsidRPr="00F86E0E" w:rsidRDefault="00F86E0E" w:rsidP="00F86E0E">
                            <w:pPr>
                              <w:jc w:val="center"/>
                              <w:rPr>
                                <w:color w:val="000000"/>
                                <w:sz w:val="16"/>
                                <w:szCs w:val="16"/>
                              </w:rPr>
                            </w:pPr>
                            <w:r w:rsidRPr="00F86E0E">
                              <w:rPr>
                                <w:color w:val="000000"/>
                                <w:sz w:val="16"/>
                                <w:szCs w:val="16"/>
                              </w:rPr>
                              <w:t>12.345</w:t>
                            </w:r>
                          </w:p>
                        </w:tc>
                        <w:tc>
                          <w:tcPr>
                            <w:tcW w:w="799" w:type="dxa"/>
                            <w:tcBorders>
                              <w:top w:val="nil"/>
                              <w:left w:val="nil"/>
                              <w:bottom w:val="nil"/>
                              <w:right w:val="nil"/>
                            </w:tcBorders>
                            <w:shd w:val="clear" w:color="auto" w:fill="auto"/>
                            <w:noWrap/>
                            <w:vAlign w:val="bottom"/>
                            <w:hideMark/>
                          </w:tcPr>
                          <w:p w14:paraId="57D410C0" w14:textId="77777777" w:rsidR="00F86E0E" w:rsidRPr="00F86E0E" w:rsidRDefault="00F86E0E" w:rsidP="00F86E0E">
                            <w:pPr>
                              <w:jc w:val="center"/>
                              <w:rPr>
                                <w:color w:val="000000"/>
                                <w:sz w:val="16"/>
                                <w:szCs w:val="16"/>
                              </w:rPr>
                            </w:pPr>
                            <w:r w:rsidRPr="00F86E0E">
                              <w:rPr>
                                <w:color w:val="000000"/>
                                <w:sz w:val="16"/>
                                <w:szCs w:val="16"/>
                              </w:rPr>
                              <w:t>1.825</w:t>
                            </w:r>
                          </w:p>
                        </w:tc>
                        <w:tc>
                          <w:tcPr>
                            <w:tcW w:w="799" w:type="dxa"/>
                            <w:tcBorders>
                              <w:top w:val="nil"/>
                              <w:left w:val="nil"/>
                              <w:bottom w:val="nil"/>
                              <w:right w:val="nil"/>
                            </w:tcBorders>
                            <w:shd w:val="clear" w:color="auto" w:fill="auto"/>
                            <w:noWrap/>
                            <w:vAlign w:val="bottom"/>
                            <w:hideMark/>
                          </w:tcPr>
                          <w:p w14:paraId="7D9389F6" w14:textId="77777777" w:rsidR="00F86E0E" w:rsidRPr="00F86E0E" w:rsidRDefault="00F86E0E" w:rsidP="00F86E0E">
                            <w:pPr>
                              <w:jc w:val="center"/>
                              <w:rPr>
                                <w:color w:val="000000"/>
                                <w:sz w:val="16"/>
                                <w:szCs w:val="16"/>
                              </w:rPr>
                            </w:pPr>
                            <w:r w:rsidRPr="00F86E0E">
                              <w:rPr>
                                <w:color w:val="000000"/>
                                <w:sz w:val="16"/>
                                <w:szCs w:val="16"/>
                              </w:rPr>
                              <w:t>5.216</w:t>
                            </w:r>
                          </w:p>
                        </w:tc>
                      </w:tr>
                      <w:tr w:rsidR="00F86E0E" w:rsidRPr="00F86E0E" w14:paraId="197621CF" w14:textId="77777777" w:rsidTr="00F86E0E">
                        <w:trPr>
                          <w:divId w:val="2116368417"/>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1D743F19" w14:textId="77777777" w:rsidR="00F86E0E" w:rsidRPr="00F86E0E" w:rsidRDefault="00F86E0E" w:rsidP="00F86E0E">
                            <w:pPr>
                              <w:jc w:val="center"/>
                              <w:rPr>
                                <w:color w:val="000000"/>
                                <w:sz w:val="16"/>
                                <w:szCs w:val="16"/>
                              </w:rPr>
                            </w:pPr>
                            <w:r w:rsidRPr="00F86E0E">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FA568AB" w14:textId="77777777" w:rsidR="00F86E0E" w:rsidRPr="00F86E0E" w:rsidRDefault="00F86E0E" w:rsidP="00F86E0E">
                            <w:pPr>
                              <w:jc w:val="center"/>
                              <w:rPr>
                                <w:color w:val="000000"/>
                                <w:sz w:val="16"/>
                                <w:szCs w:val="16"/>
                              </w:rPr>
                            </w:pPr>
                            <w:r w:rsidRPr="00F86E0E">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57AD1FA4" w14:textId="77777777" w:rsidR="00F86E0E" w:rsidRPr="00F86E0E" w:rsidRDefault="00F86E0E" w:rsidP="00F86E0E">
                            <w:pPr>
                              <w:jc w:val="center"/>
                              <w:rPr>
                                <w:color w:val="000000"/>
                                <w:sz w:val="16"/>
                                <w:szCs w:val="16"/>
                              </w:rPr>
                            </w:pPr>
                            <w:r w:rsidRPr="00F86E0E">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7A3C746" w14:textId="77777777" w:rsidR="00F86E0E" w:rsidRPr="00F86E0E" w:rsidRDefault="00F86E0E" w:rsidP="00F86E0E">
                            <w:pPr>
                              <w:jc w:val="center"/>
                              <w:rPr>
                                <w:color w:val="000000"/>
                                <w:sz w:val="16"/>
                                <w:szCs w:val="16"/>
                              </w:rPr>
                            </w:pPr>
                            <w:r w:rsidRPr="00F86E0E">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51208319" w14:textId="77777777" w:rsidR="00F86E0E" w:rsidRPr="00F86E0E" w:rsidRDefault="00F86E0E" w:rsidP="00F86E0E">
                            <w:pPr>
                              <w:jc w:val="center"/>
                              <w:rPr>
                                <w:color w:val="000000"/>
                                <w:sz w:val="16"/>
                                <w:szCs w:val="16"/>
                              </w:rPr>
                            </w:pPr>
                            <w:r w:rsidRPr="00F86E0E">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67523889" w14:textId="77777777" w:rsidR="00F86E0E" w:rsidRPr="00F86E0E" w:rsidRDefault="00F86E0E" w:rsidP="00F86E0E">
                            <w:pPr>
                              <w:jc w:val="center"/>
                              <w:rPr>
                                <w:color w:val="000000"/>
                                <w:sz w:val="16"/>
                                <w:szCs w:val="16"/>
                              </w:rPr>
                            </w:pPr>
                            <w:r w:rsidRPr="00F86E0E">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584FD388" w14:textId="77777777" w:rsidR="00F86E0E" w:rsidRPr="00F86E0E" w:rsidRDefault="00F86E0E" w:rsidP="00F86E0E">
                            <w:pPr>
                              <w:jc w:val="center"/>
                              <w:rPr>
                                <w:color w:val="000000"/>
                                <w:sz w:val="16"/>
                                <w:szCs w:val="16"/>
                              </w:rPr>
                            </w:pPr>
                            <w:r w:rsidRPr="00F86E0E">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972FA9A" w14:textId="77777777" w:rsidR="00F86E0E" w:rsidRPr="00F86E0E" w:rsidRDefault="00F86E0E" w:rsidP="00F86E0E">
                            <w:pPr>
                              <w:jc w:val="center"/>
                              <w:rPr>
                                <w:color w:val="000000"/>
                                <w:sz w:val="16"/>
                                <w:szCs w:val="16"/>
                              </w:rPr>
                            </w:pPr>
                            <w:r w:rsidRPr="00F86E0E">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1B049288" w14:textId="77777777" w:rsidR="00F86E0E" w:rsidRPr="00F86E0E" w:rsidRDefault="00F86E0E" w:rsidP="00F86E0E">
                            <w:pPr>
                              <w:jc w:val="center"/>
                              <w:rPr>
                                <w:color w:val="000000"/>
                                <w:sz w:val="16"/>
                                <w:szCs w:val="16"/>
                              </w:rPr>
                            </w:pPr>
                            <w:r w:rsidRPr="00F86E0E">
                              <w:rPr>
                                <w:color w:val="000000"/>
                                <w:sz w:val="16"/>
                                <w:szCs w:val="16"/>
                              </w:rPr>
                              <w:t>3.401</w:t>
                            </w:r>
                          </w:p>
                        </w:tc>
                      </w:tr>
                      <w:tr w:rsidR="00F86E0E" w:rsidRPr="00F86E0E" w14:paraId="510CC203" w14:textId="77777777" w:rsidTr="00F86E0E">
                        <w:trPr>
                          <w:divId w:val="2116368417"/>
                          <w:trHeight w:val="216"/>
                          <w:jc w:val="center"/>
                        </w:trPr>
                        <w:tc>
                          <w:tcPr>
                            <w:tcW w:w="1600" w:type="dxa"/>
                            <w:tcBorders>
                              <w:top w:val="nil"/>
                              <w:left w:val="nil"/>
                              <w:bottom w:val="nil"/>
                              <w:right w:val="nil"/>
                            </w:tcBorders>
                            <w:shd w:val="clear" w:color="auto" w:fill="auto"/>
                            <w:noWrap/>
                            <w:vAlign w:val="bottom"/>
                            <w:hideMark/>
                          </w:tcPr>
                          <w:p w14:paraId="63FBB0BA" w14:textId="77777777" w:rsidR="00F86E0E" w:rsidRPr="00F86E0E" w:rsidRDefault="00F86E0E" w:rsidP="00F86E0E">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9B7C80E" w14:textId="77777777" w:rsidR="00F86E0E" w:rsidRPr="00F86E0E" w:rsidRDefault="00F86E0E" w:rsidP="00F86E0E">
                            <w:pPr>
                              <w:jc w:val="center"/>
                            </w:pPr>
                          </w:p>
                        </w:tc>
                        <w:tc>
                          <w:tcPr>
                            <w:tcW w:w="840" w:type="dxa"/>
                            <w:tcBorders>
                              <w:top w:val="nil"/>
                              <w:left w:val="nil"/>
                              <w:bottom w:val="nil"/>
                              <w:right w:val="nil"/>
                            </w:tcBorders>
                            <w:shd w:val="clear" w:color="auto" w:fill="auto"/>
                            <w:noWrap/>
                            <w:vAlign w:val="bottom"/>
                            <w:hideMark/>
                          </w:tcPr>
                          <w:p w14:paraId="2A829DEC" w14:textId="77777777" w:rsidR="00F86E0E" w:rsidRPr="00F86E0E" w:rsidRDefault="00F86E0E" w:rsidP="00F86E0E"/>
                        </w:tc>
                        <w:tc>
                          <w:tcPr>
                            <w:tcW w:w="840" w:type="dxa"/>
                            <w:tcBorders>
                              <w:top w:val="nil"/>
                              <w:left w:val="nil"/>
                              <w:bottom w:val="nil"/>
                              <w:right w:val="nil"/>
                            </w:tcBorders>
                            <w:shd w:val="clear" w:color="auto" w:fill="auto"/>
                            <w:noWrap/>
                            <w:vAlign w:val="bottom"/>
                            <w:hideMark/>
                          </w:tcPr>
                          <w:p w14:paraId="6FF14298" w14:textId="77777777" w:rsidR="00F86E0E" w:rsidRPr="00F86E0E" w:rsidRDefault="00F86E0E" w:rsidP="00F86E0E"/>
                        </w:tc>
                        <w:tc>
                          <w:tcPr>
                            <w:tcW w:w="840" w:type="dxa"/>
                            <w:tcBorders>
                              <w:top w:val="nil"/>
                              <w:left w:val="nil"/>
                              <w:bottom w:val="nil"/>
                              <w:right w:val="nil"/>
                            </w:tcBorders>
                            <w:shd w:val="clear" w:color="auto" w:fill="auto"/>
                            <w:noWrap/>
                            <w:vAlign w:val="bottom"/>
                            <w:hideMark/>
                          </w:tcPr>
                          <w:p w14:paraId="1594B596" w14:textId="77777777" w:rsidR="00F86E0E" w:rsidRPr="00F86E0E" w:rsidRDefault="00F86E0E" w:rsidP="00F86E0E"/>
                        </w:tc>
                        <w:tc>
                          <w:tcPr>
                            <w:tcW w:w="799" w:type="dxa"/>
                            <w:tcBorders>
                              <w:top w:val="nil"/>
                              <w:left w:val="nil"/>
                              <w:bottom w:val="nil"/>
                              <w:right w:val="nil"/>
                            </w:tcBorders>
                            <w:shd w:val="clear" w:color="auto" w:fill="auto"/>
                            <w:noWrap/>
                            <w:vAlign w:val="bottom"/>
                            <w:hideMark/>
                          </w:tcPr>
                          <w:p w14:paraId="0506F26B" w14:textId="77777777" w:rsidR="00F86E0E" w:rsidRPr="00F86E0E" w:rsidRDefault="00F86E0E" w:rsidP="00F86E0E"/>
                        </w:tc>
                        <w:tc>
                          <w:tcPr>
                            <w:tcW w:w="963" w:type="dxa"/>
                            <w:tcBorders>
                              <w:top w:val="nil"/>
                              <w:left w:val="nil"/>
                              <w:bottom w:val="nil"/>
                              <w:right w:val="nil"/>
                            </w:tcBorders>
                            <w:shd w:val="clear" w:color="auto" w:fill="auto"/>
                            <w:noWrap/>
                            <w:vAlign w:val="bottom"/>
                            <w:hideMark/>
                          </w:tcPr>
                          <w:p w14:paraId="768EABD0" w14:textId="77777777" w:rsidR="00F86E0E" w:rsidRPr="00F86E0E" w:rsidRDefault="00F86E0E" w:rsidP="00F86E0E"/>
                        </w:tc>
                        <w:tc>
                          <w:tcPr>
                            <w:tcW w:w="799" w:type="dxa"/>
                            <w:tcBorders>
                              <w:top w:val="nil"/>
                              <w:left w:val="nil"/>
                              <w:bottom w:val="nil"/>
                              <w:right w:val="nil"/>
                            </w:tcBorders>
                            <w:shd w:val="clear" w:color="auto" w:fill="auto"/>
                            <w:noWrap/>
                            <w:vAlign w:val="bottom"/>
                            <w:hideMark/>
                          </w:tcPr>
                          <w:p w14:paraId="5A624C90" w14:textId="77777777" w:rsidR="00F86E0E" w:rsidRPr="00F86E0E" w:rsidRDefault="00F86E0E" w:rsidP="00F86E0E"/>
                        </w:tc>
                        <w:tc>
                          <w:tcPr>
                            <w:tcW w:w="799" w:type="dxa"/>
                            <w:tcBorders>
                              <w:top w:val="nil"/>
                              <w:left w:val="nil"/>
                              <w:bottom w:val="nil"/>
                              <w:right w:val="nil"/>
                            </w:tcBorders>
                            <w:shd w:val="clear" w:color="auto" w:fill="auto"/>
                            <w:noWrap/>
                            <w:vAlign w:val="bottom"/>
                            <w:hideMark/>
                          </w:tcPr>
                          <w:p w14:paraId="08200FDA" w14:textId="77777777" w:rsidR="00F86E0E" w:rsidRPr="00F86E0E" w:rsidRDefault="00F86E0E" w:rsidP="00F86E0E"/>
                        </w:tc>
                      </w:tr>
                    </w:tbl>
                    <w:p w14:paraId="35ED2FE5" w14:textId="6A1FE755" w:rsidR="00F86E0E" w:rsidRDefault="00647AD4" w:rsidP="00647AD4">
                      <w:r>
                        <w:fldChar w:fldCharType="end"/>
                      </w:r>
                      <w:r w:rsidR="005D3451">
                        <w:rPr>
                          <w:smallCaps/>
                          <w:sz w:val="16"/>
                          <w:szCs w:val="16"/>
                        </w:rPr>
                        <w:fldChar w:fldCharType="begin"/>
                      </w:r>
                      <w:r w:rsidR="005D3451">
                        <w:instrText xml:space="preserve"> LINK </w:instrText>
                      </w:r>
                      <w:r w:rsidR="00F86E0E">
                        <w:instrText xml:space="preserve">Excel.Sheet.12 C:\\Users\\robma\\Documents\\Work\\ilemt_papers\\calibration\\table2_source_fixtures.xlsx Table2!R1C1:R5C9 </w:instrText>
                      </w:r>
                      <w:r w:rsidR="005D3451">
                        <w:instrText xml:space="preserve">\a \f 4 \h </w:instrText>
                      </w:r>
                      <w:r w:rsidR="00F86E0E">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F86E0E" w:rsidRPr="00F86E0E" w14:paraId="148D74A5" w14:textId="77777777" w:rsidTr="00F86E0E">
                        <w:trPr>
                          <w:divId w:val="1724214687"/>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042BBE3C" w14:textId="00040980" w:rsidR="00F86E0E" w:rsidRPr="00F86E0E" w:rsidRDefault="00F86E0E" w:rsidP="00F86E0E">
                            <w:pPr>
                              <w:jc w:val="center"/>
                              <w:rPr>
                                <w:color w:val="000000"/>
                                <w:sz w:val="16"/>
                                <w:szCs w:val="16"/>
                              </w:rPr>
                            </w:pPr>
                            <w:r w:rsidRPr="00F86E0E">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1D2DAF2F" w14:textId="77777777" w:rsidR="00F86E0E" w:rsidRPr="00F86E0E" w:rsidRDefault="00F86E0E" w:rsidP="00F86E0E">
                            <w:pPr>
                              <w:jc w:val="center"/>
                              <w:rPr>
                                <w:color w:val="000000"/>
                                <w:sz w:val="16"/>
                                <w:szCs w:val="16"/>
                              </w:rPr>
                            </w:pPr>
                            <w:r w:rsidRPr="00F86E0E">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7CA65811" w14:textId="77777777" w:rsidR="00F86E0E" w:rsidRPr="00F86E0E" w:rsidRDefault="00F86E0E" w:rsidP="00F86E0E">
                            <w:pPr>
                              <w:jc w:val="center"/>
                              <w:rPr>
                                <w:color w:val="000000"/>
                                <w:sz w:val="16"/>
                                <w:szCs w:val="16"/>
                              </w:rPr>
                            </w:pPr>
                            <w:r w:rsidRPr="00F86E0E">
                              <w:rPr>
                                <w:color w:val="000000"/>
                                <w:sz w:val="16"/>
                                <w:szCs w:val="16"/>
                              </w:rPr>
                              <w:t>Test data: source fixtures</w:t>
                            </w:r>
                          </w:p>
                        </w:tc>
                      </w:tr>
                      <w:tr w:rsidR="00F86E0E" w:rsidRPr="00F86E0E" w14:paraId="0BAB72D0" w14:textId="77777777" w:rsidTr="00F86E0E">
                        <w:trPr>
                          <w:divId w:val="1724214687"/>
                          <w:trHeight w:val="204"/>
                        </w:trPr>
                        <w:tc>
                          <w:tcPr>
                            <w:tcW w:w="1600" w:type="dxa"/>
                            <w:tcBorders>
                              <w:top w:val="nil"/>
                              <w:left w:val="nil"/>
                              <w:bottom w:val="nil"/>
                              <w:right w:val="single" w:sz="4" w:space="0" w:color="auto"/>
                            </w:tcBorders>
                            <w:shd w:val="clear" w:color="000000" w:fill="D9E1F2"/>
                            <w:noWrap/>
                            <w:vAlign w:val="bottom"/>
                            <w:hideMark/>
                          </w:tcPr>
                          <w:p w14:paraId="11C0AA26" w14:textId="77777777" w:rsidR="00F86E0E" w:rsidRPr="00F86E0E" w:rsidRDefault="00F86E0E" w:rsidP="00F86E0E">
                            <w:pPr>
                              <w:jc w:val="center"/>
                              <w:rPr>
                                <w:color w:val="000000"/>
                                <w:sz w:val="16"/>
                                <w:szCs w:val="16"/>
                              </w:rPr>
                            </w:pPr>
                            <w:r w:rsidRPr="00F86E0E">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274C1CDE"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nil"/>
                              <w:right w:val="nil"/>
                            </w:tcBorders>
                            <w:shd w:val="clear" w:color="auto" w:fill="auto"/>
                            <w:noWrap/>
                            <w:vAlign w:val="bottom"/>
                            <w:hideMark/>
                          </w:tcPr>
                          <w:p w14:paraId="2DFC38CE" w14:textId="77777777" w:rsidR="00F86E0E" w:rsidRPr="00F86E0E" w:rsidRDefault="00F86E0E" w:rsidP="00F86E0E">
                            <w:pPr>
                              <w:jc w:val="center"/>
                              <w:rPr>
                                <w:color w:val="000000"/>
                                <w:sz w:val="16"/>
                                <w:szCs w:val="16"/>
                              </w:rPr>
                            </w:pPr>
                            <w:r w:rsidRPr="00F86E0E">
                              <w:rPr>
                                <w:color w:val="000000"/>
                                <w:sz w:val="16"/>
                                <w:szCs w:val="16"/>
                              </w:rPr>
                              <w:t>Max</w:t>
                            </w:r>
                          </w:p>
                        </w:tc>
                        <w:tc>
                          <w:tcPr>
                            <w:tcW w:w="840" w:type="dxa"/>
                            <w:tcBorders>
                              <w:top w:val="nil"/>
                              <w:left w:val="nil"/>
                              <w:bottom w:val="nil"/>
                              <w:right w:val="nil"/>
                            </w:tcBorders>
                            <w:shd w:val="clear" w:color="auto" w:fill="auto"/>
                            <w:noWrap/>
                            <w:vAlign w:val="bottom"/>
                            <w:hideMark/>
                          </w:tcPr>
                          <w:p w14:paraId="401C0D9A" w14:textId="77777777" w:rsidR="00F86E0E" w:rsidRPr="00F86E0E" w:rsidRDefault="00F86E0E" w:rsidP="00F86E0E">
                            <w:pPr>
                              <w:jc w:val="center"/>
                              <w:rPr>
                                <w:color w:val="000000"/>
                                <w:sz w:val="16"/>
                                <w:szCs w:val="16"/>
                              </w:rPr>
                            </w:pPr>
                            <w:r w:rsidRPr="00F86E0E">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0F42B3D3" w14:textId="77777777" w:rsidR="00F86E0E" w:rsidRPr="00F86E0E" w:rsidRDefault="00F86E0E" w:rsidP="00F86E0E">
                            <w:pPr>
                              <w:jc w:val="center"/>
                              <w:rPr>
                                <w:color w:val="000000"/>
                                <w:sz w:val="16"/>
                                <w:szCs w:val="16"/>
                              </w:rPr>
                            </w:pPr>
                            <w:r w:rsidRPr="00F86E0E">
                              <w:rPr>
                                <w:color w:val="000000"/>
                                <w:sz w:val="16"/>
                                <w:szCs w:val="16"/>
                              </w:rPr>
                              <w:t>Max</w:t>
                            </w:r>
                          </w:p>
                        </w:tc>
                        <w:tc>
                          <w:tcPr>
                            <w:tcW w:w="799" w:type="dxa"/>
                            <w:tcBorders>
                              <w:top w:val="nil"/>
                              <w:left w:val="nil"/>
                              <w:bottom w:val="nil"/>
                              <w:right w:val="nil"/>
                            </w:tcBorders>
                            <w:shd w:val="clear" w:color="auto" w:fill="auto"/>
                            <w:noWrap/>
                            <w:vAlign w:val="bottom"/>
                            <w:hideMark/>
                          </w:tcPr>
                          <w:p w14:paraId="0CF96831" w14:textId="77777777" w:rsidR="00F86E0E" w:rsidRPr="00F86E0E" w:rsidRDefault="00F86E0E" w:rsidP="00F86E0E">
                            <w:pPr>
                              <w:jc w:val="center"/>
                              <w:rPr>
                                <w:color w:val="000000"/>
                                <w:sz w:val="16"/>
                                <w:szCs w:val="16"/>
                              </w:rPr>
                            </w:pPr>
                            <w:r w:rsidRPr="00F86E0E">
                              <w:rPr>
                                <w:color w:val="000000"/>
                                <w:sz w:val="16"/>
                                <w:szCs w:val="16"/>
                              </w:rPr>
                              <w:t>RMS</w:t>
                            </w:r>
                          </w:p>
                        </w:tc>
                        <w:tc>
                          <w:tcPr>
                            <w:tcW w:w="963" w:type="dxa"/>
                            <w:tcBorders>
                              <w:top w:val="nil"/>
                              <w:left w:val="nil"/>
                              <w:bottom w:val="nil"/>
                              <w:right w:val="nil"/>
                            </w:tcBorders>
                            <w:shd w:val="clear" w:color="auto" w:fill="auto"/>
                            <w:noWrap/>
                            <w:vAlign w:val="bottom"/>
                            <w:hideMark/>
                          </w:tcPr>
                          <w:p w14:paraId="571EDEAA" w14:textId="77777777" w:rsidR="00F86E0E" w:rsidRPr="00F86E0E" w:rsidRDefault="00F86E0E" w:rsidP="00F86E0E">
                            <w:pPr>
                              <w:jc w:val="center"/>
                              <w:rPr>
                                <w:color w:val="000000"/>
                                <w:sz w:val="16"/>
                                <w:szCs w:val="16"/>
                              </w:rPr>
                            </w:pPr>
                            <w:r w:rsidRPr="00F86E0E">
                              <w:rPr>
                                <w:color w:val="000000"/>
                                <w:sz w:val="16"/>
                                <w:szCs w:val="16"/>
                              </w:rPr>
                              <w:t>Max</w:t>
                            </w:r>
                          </w:p>
                        </w:tc>
                        <w:tc>
                          <w:tcPr>
                            <w:tcW w:w="799" w:type="dxa"/>
                            <w:tcBorders>
                              <w:top w:val="nil"/>
                              <w:left w:val="nil"/>
                              <w:bottom w:val="nil"/>
                              <w:right w:val="nil"/>
                            </w:tcBorders>
                            <w:shd w:val="clear" w:color="auto" w:fill="auto"/>
                            <w:noWrap/>
                            <w:vAlign w:val="bottom"/>
                            <w:hideMark/>
                          </w:tcPr>
                          <w:p w14:paraId="565108CE" w14:textId="77777777" w:rsidR="00F86E0E" w:rsidRPr="00F86E0E" w:rsidRDefault="00F86E0E" w:rsidP="00F86E0E">
                            <w:pPr>
                              <w:jc w:val="center"/>
                              <w:rPr>
                                <w:color w:val="000000"/>
                                <w:sz w:val="16"/>
                                <w:szCs w:val="16"/>
                              </w:rPr>
                            </w:pPr>
                            <w:r w:rsidRPr="00F86E0E">
                              <w:rPr>
                                <w:color w:val="000000"/>
                                <w:sz w:val="16"/>
                                <w:szCs w:val="16"/>
                              </w:rPr>
                              <w:t>RMS</w:t>
                            </w:r>
                          </w:p>
                        </w:tc>
                        <w:tc>
                          <w:tcPr>
                            <w:tcW w:w="799" w:type="dxa"/>
                            <w:tcBorders>
                              <w:top w:val="nil"/>
                              <w:left w:val="nil"/>
                              <w:bottom w:val="nil"/>
                              <w:right w:val="nil"/>
                            </w:tcBorders>
                            <w:shd w:val="clear" w:color="auto" w:fill="auto"/>
                            <w:noWrap/>
                            <w:vAlign w:val="bottom"/>
                            <w:hideMark/>
                          </w:tcPr>
                          <w:p w14:paraId="7DCBB9FF" w14:textId="77777777" w:rsidR="00F86E0E" w:rsidRPr="00F86E0E" w:rsidRDefault="00F86E0E" w:rsidP="00F86E0E">
                            <w:pPr>
                              <w:jc w:val="center"/>
                              <w:rPr>
                                <w:color w:val="000000"/>
                                <w:sz w:val="16"/>
                                <w:szCs w:val="16"/>
                              </w:rPr>
                            </w:pPr>
                            <w:r w:rsidRPr="00F86E0E">
                              <w:rPr>
                                <w:color w:val="000000"/>
                                <w:sz w:val="16"/>
                                <w:szCs w:val="16"/>
                              </w:rPr>
                              <w:t>Max</w:t>
                            </w:r>
                          </w:p>
                        </w:tc>
                      </w:tr>
                      <w:tr w:rsidR="00F86E0E" w:rsidRPr="00F86E0E" w14:paraId="286C0E9C" w14:textId="77777777" w:rsidTr="00F86E0E">
                        <w:trPr>
                          <w:divId w:val="1724214687"/>
                          <w:trHeight w:val="204"/>
                        </w:trPr>
                        <w:tc>
                          <w:tcPr>
                            <w:tcW w:w="1600" w:type="dxa"/>
                            <w:tcBorders>
                              <w:top w:val="nil"/>
                              <w:left w:val="nil"/>
                              <w:bottom w:val="nil"/>
                              <w:right w:val="single" w:sz="4" w:space="0" w:color="auto"/>
                            </w:tcBorders>
                            <w:shd w:val="clear" w:color="000000" w:fill="D9E1F2"/>
                            <w:noWrap/>
                            <w:vAlign w:val="bottom"/>
                            <w:hideMark/>
                          </w:tcPr>
                          <w:p w14:paraId="4B603CC0" w14:textId="77777777" w:rsidR="00F86E0E" w:rsidRPr="00F86E0E" w:rsidRDefault="00F86E0E" w:rsidP="00F86E0E">
                            <w:pPr>
                              <w:jc w:val="center"/>
                              <w:rPr>
                                <w:color w:val="000000"/>
                                <w:sz w:val="16"/>
                                <w:szCs w:val="16"/>
                              </w:rPr>
                            </w:pPr>
                            <w:r w:rsidRPr="00F86E0E">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6076B84" w14:textId="77777777" w:rsidR="00F86E0E" w:rsidRPr="00F86E0E" w:rsidRDefault="00F86E0E" w:rsidP="00F86E0E">
                            <w:pPr>
                              <w:jc w:val="center"/>
                              <w:rPr>
                                <w:color w:val="000000"/>
                                <w:sz w:val="16"/>
                                <w:szCs w:val="16"/>
                              </w:rPr>
                            </w:pPr>
                            <w:r w:rsidRPr="00F86E0E">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25B471A9" w14:textId="77777777" w:rsidR="00F86E0E" w:rsidRPr="00F86E0E" w:rsidRDefault="00F86E0E" w:rsidP="00F86E0E">
                            <w:pPr>
                              <w:jc w:val="center"/>
                              <w:rPr>
                                <w:color w:val="000000"/>
                                <w:sz w:val="16"/>
                                <w:szCs w:val="16"/>
                              </w:rPr>
                            </w:pPr>
                            <w:r w:rsidRPr="00F86E0E">
                              <w:rPr>
                                <w:color w:val="000000"/>
                                <w:sz w:val="16"/>
                                <w:szCs w:val="16"/>
                              </w:rPr>
                              <w:t>RxRyRz (degrees)</w:t>
                            </w:r>
                          </w:p>
                        </w:tc>
                        <w:tc>
                          <w:tcPr>
                            <w:tcW w:w="1762" w:type="dxa"/>
                            <w:gridSpan w:val="2"/>
                            <w:tcBorders>
                              <w:top w:val="nil"/>
                              <w:left w:val="nil"/>
                              <w:bottom w:val="single" w:sz="4" w:space="0" w:color="auto"/>
                              <w:right w:val="nil"/>
                            </w:tcBorders>
                            <w:shd w:val="clear" w:color="auto" w:fill="auto"/>
                            <w:noWrap/>
                            <w:vAlign w:val="bottom"/>
                            <w:hideMark/>
                          </w:tcPr>
                          <w:p w14:paraId="1679178B" w14:textId="77777777" w:rsidR="00F86E0E" w:rsidRPr="00F86E0E" w:rsidRDefault="00F86E0E" w:rsidP="00F86E0E">
                            <w:pPr>
                              <w:jc w:val="center"/>
                              <w:rPr>
                                <w:color w:val="000000"/>
                                <w:sz w:val="16"/>
                                <w:szCs w:val="16"/>
                              </w:rPr>
                            </w:pPr>
                            <w:r w:rsidRPr="00F86E0E">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3E88FD59" w14:textId="77777777" w:rsidR="00F86E0E" w:rsidRPr="00F86E0E" w:rsidRDefault="00F86E0E" w:rsidP="00F86E0E">
                            <w:pPr>
                              <w:jc w:val="center"/>
                              <w:rPr>
                                <w:color w:val="000000"/>
                                <w:sz w:val="16"/>
                                <w:szCs w:val="16"/>
                              </w:rPr>
                            </w:pPr>
                            <w:r w:rsidRPr="00F86E0E">
                              <w:rPr>
                                <w:color w:val="000000"/>
                                <w:sz w:val="16"/>
                                <w:szCs w:val="16"/>
                              </w:rPr>
                              <w:t>RxRyRz (degrees)</w:t>
                            </w:r>
                          </w:p>
                        </w:tc>
                      </w:tr>
                      <w:tr w:rsidR="00F86E0E" w:rsidRPr="00F86E0E" w14:paraId="5BB65C04" w14:textId="77777777" w:rsidTr="00F86E0E">
                        <w:trPr>
                          <w:divId w:val="1724214687"/>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547930E4" w14:textId="77777777" w:rsidR="00F86E0E" w:rsidRPr="00F86E0E" w:rsidRDefault="00F86E0E" w:rsidP="00F86E0E">
                            <w:pPr>
                              <w:jc w:val="center"/>
                              <w:rPr>
                                <w:color w:val="000000"/>
                                <w:sz w:val="16"/>
                                <w:szCs w:val="16"/>
                              </w:rPr>
                            </w:pPr>
                            <w:r w:rsidRPr="00F86E0E">
                              <w:rPr>
                                <w:color w:val="000000"/>
                                <w:sz w:val="16"/>
                                <w:szCs w:val="16"/>
                              </w:rPr>
                              <w:t>No</w:t>
                            </w:r>
                          </w:p>
                        </w:tc>
                        <w:tc>
                          <w:tcPr>
                            <w:tcW w:w="840" w:type="dxa"/>
                            <w:tcBorders>
                              <w:top w:val="nil"/>
                              <w:left w:val="nil"/>
                              <w:bottom w:val="nil"/>
                              <w:right w:val="nil"/>
                            </w:tcBorders>
                            <w:shd w:val="clear" w:color="auto" w:fill="auto"/>
                            <w:noWrap/>
                            <w:vAlign w:val="bottom"/>
                            <w:hideMark/>
                          </w:tcPr>
                          <w:p w14:paraId="485579D6" w14:textId="77777777" w:rsidR="00F86E0E" w:rsidRPr="00F86E0E" w:rsidRDefault="00F86E0E" w:rsidP="00F86E0E">
                            <w:pPr>
                              <w:jc w:val="center"/>
                              <w:rPr>
                                <w:color w:val="000000"/>
                                <w:sz w:val="16"/>
                                <w:szCs w:val="16"/>
                              </w:rPr>
                            </w:pPr>
                            <w:r w:rsidRPr="00F86E0E">
                              <w:rPr>
                                <w:color w:val="000000"/>
                                <w:sz w:val="16"/>
                                <w:szCs w:val="16"/>
                              </w:rPr>
                              <w:t>0.452</w:t>
                            </w:r>
                          </w:p>
                        </w:tc>
                        <w:tc>
                          <w:tcPr>
                            <w:tcW w:w="840" w:type="dxa"/>
                            <w:tcBorders>
                              <w:top w:val="nil"/>
                              <w:left w:val="nil"/>
                              <w:bottom w:val="nil"/>
                              <w:right w:val="nil"/>
                            </w:tcBorders>
                            <w:shd w:val="clear" w:color="auto" w:fill="auto"/>
                            <w:noWrap/>
                            <w:vAlign w:val="bottom"/>
                            <w:hideMark/>
                          </w:tcPr>
                          <w:p w14:paraId="122FECDF" w14:textId="77777777" w:rsidR="00F86E0E" w:rsidRPr="00F86E0E" w:rsidRDefault="00F86E0E" w:rsidP="00F86E0E">
                            <w:pPr>
                              <w:jc w:val="center"/>
                              <w:rPr>
                                <w:color w:val="000000"/>
                                <w:sz w:val="16"/>
                                <w:szCs w:val="16"/>
                              </w:rPr>
                            </w:pPr>
                            <w:r w:rsidRPr="00F86E0E">
                              <w:rPr>
                                <w:color w:val="000000"/>
                                <w:sz w:val="16"/>
                                <w:szCs w:val="16"/>
                              </w:rPr>
                              <w:t>1.304</w:t>
                            </w:r>
                          </w:p>
                        </w:tc>
                        <w:tc>
                          <w:tcPr>
                            <w:tcW w:w="840" w:type="dxa"/>
                            <w:tcBorders>
                              <w:top w:val="nil"/>
                              <w:left w:val="nil"/>
                              <w:bottom w:val="nil"/>
                              <w:right w:val="nil"/>
                            </w:tcBorders>
                            <w:shd w:val="clear" w:color="auto" w:fill="auto"/>
                            <w:noWrap/>
                            <w:vAlign w:val="bottom"/>
                            <w:hideMark/>
                          </w:tcPr>
                          <w:p w14:paraId="539EF097" w14:textId="77777777" w:rsidR="00F86E0E" w:rsidRPr="00F86E0E" w:rsidRDefault="00F86E0E" w:rsidP="00F86E0E">
                            <w:pPr>
                              <w:jc w:val="center"/>
                              <w:rPr>
                                <w:color w:val="000000"/>
                                <w:sz w:val="16"/>
                                <w:szCs w:val="16"/>
                              </w:rPr>
                            </w:pPr>
                            <w:r w:rsidRPr="00F86E0E">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1380B8EF" w14:textId="77777777" w:rsidR="00F86E0E" w:rsidRPr="00F86E0E" w:rsidRDefault="00F86E0E" w:rsidP="00F86E0E">
                            <w:pPr>
                              <w:jc w:val="center"/>
                              <w:rPr>
                                <w:color w:val="000000"/>
                                <w:sz w:val="16"/>
                                <w:szCs w:val="16"/>
                              </w:rPr>
                            </w:pPr>
                            <w:r w:rsidRPr="00F86E0E">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4C4367C3" w14:textId="77777777" w:rsidR="00F86E0E" w:rsidRPr="00F86E0E" w:rsidRDefault="00F86E0E" w:rsidP="00F86E0E">
                            <w:pPr>
                              <w:jc w:val="center"/>
                              <w:rPr>
                                <w:color w:val="000000"/>
                                <w:sz w:val="16"/>
                                <w:szCs w:val="16"/>
                              </w:rPr>
                            </w:pPr>
                            <w:r w:rsidRPr="00F86E0E">
                              <w:rPr>
                                <w:color w:val="000000"/>
                                <w:sz w:val="16"/>
                                <w:szCs w:val="16"/>
                              </w:rPr>
                              <w:t>4.559</w:t>
                            </w:r>
                          </w:p>
                        </w:tc>
                        <w:tc>
                          <w:tcPr>
                            <w:tcW w:w="963" w:type="dxa"/>
                            <w:tcBorders>
                              <w:top w:val="nil"/>
                              <w:left w:val="nil"/>
                              <w:bottom w:val="nil"/>
                              <w:right w:val="nil"/>
                            </w:tcBorders>
                            <w:shd w:val="clear" w:color="auto" w:fill="auto"/>
                            <w:noWrap/>
                            <w:vAlign w:val="bottom"/>
                            <w:hideMark/>
                          </w:tcPr>
                          <w:p w14:paraId="50F093DB" w14:textId="77777777" w:rsidR="00F86E0E" w:rsidRPr="00F86E0E" w:rsidRDefault="00F86E0E" w:rsidP="00F86E0E">
                            <w:pPr>
                              <w:jc w:val="center"/>
                              <w:rPr>
                                <w:color w:val="000000"/>
                                <w:sz w:val="16"/>
                                <w:szCs w:val="16"/>
                              </w:rPr>
                            </w:pPr>
                            <w:r w:rsidRPr="00F86E0E">
                              <w:rPr>
                                <w:color w:val="000000"/>
                                <w:sz w:val="16"/>
                                <w:szCs w:val="16"/>
                              </w:rPr>
                              <w:t>12.345</w:t>
                            </w:r>
                          </w:p>
                        </w:tc>
                        <w:tc>
                          <w:tcPr>
                            <w:tcW w:w="799" w:type="dxa"/>
                            <w:tcBorders>
                              <w:top w:val="nil"/>
                              <w:left w:val="nil"/>
                              <w:bottom w:val="nil"/>
                              <w:right w:val="nil"/>
                            </w:tcBorders>
                            <w:shd w:val="clear" w:color="auto" w:fill="auto"/>
                            <w:noWrap/>
                            <w:vAlign w:val="bottom"/>
                            <w:hideMark/>
                          </w:tcPr>
                          <w:p w14:paraId="3865279A" w14:textId="77777777" w:rsidR="00F86E0E" w:rsidRPr="00F86E0E" w:rsidRDefault="00F86E0E" w:rsidP="00F86E0E">
                            <w:pPr>
                              <w:jc w:val="center"/>
                              <w:rPr>
                                <w:color w:val="000000"/>
                                <w:sz w:val="16"/>
                                <w:szCs w:val="16"/>
                              </w:rPr>
                            </w:pPr>
                            <w:r w:rsidRPr="00F86E0E">
                              <w:rPr>
                                <w:color w:val="000000"/>
                                <w:sz w:val="16"/>
                                <w:szCs w:val="16"/>
                              </w:rPr>
                              <w:t>1.825</w:t>
                            </w:r>
                          </w:p>
                        </w:tc>
                        <w:tc>
                          <w:tcPr>
                            <w:tcW w:w="799" w:type="dxa"/>
                            <w:tcBorders>
                              <w:top w:val="nil"/>
                              <w:left w:val="nil"/>
                              <w:bottom w:val="nil"/>
                              <w:right w:val="nil"/>
                            </w:tcBorders>
                            <w:shd w:val="clear" w:color="auto" w:fill="auto"/>
                            <w:noWrap/>
                            <w:vAlign w:val="bottom"/>
                            <w:hideMark/>
                          </w:tcPr>
                          <w:p w14:paraId="1BAD2021" w14:textId="77777777" w:rsidR="00F86E0E" w:rsidRPr="00F86E0E" w:rsidRDefault="00F86E0E" w:rsidP="00F86E0E">
                            <w:pPr>
                              <w:jc w:val="center"/>
                              <w:rPr>
                                <w:color w:val="000000"/>
                                <w:sz w:val="16"/>
                                <w:szCs w:val="16"/>
                              </w:rPr>
                            </w:pPr>
                            <w:r w:rsidRPr="00F86E0E">
                              <w:rPr>
                                <w:color w:val="000000"/>
                                <w:sz w:val="16"/>
                                <w:szCs w:val="16"/>
                              </w:rPr>
                              <w:t>5.216</w:t>
                            </w:r>
                          </w:p>
                        </w:tc>
                      </w:tr>
                      <w:tr w:rsidR="00F86E0E" w:rsidRPr="00F86E0E" w14:paraId="7B7CBE56" w14:textId="77777777" w:rsidTr="00F86E0E">
                        <w:trPr>
                          <w:divId w:val="1724214687"/>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7DF4F0F9" w14:textId="77777777" w:rsidR="00F86E0E" w:rsidRPr="00F86E0E" w:rsidRDefault="00F86E0E" w:rsidP="00F86E0E">
                            <w:pPr>
                              <w:jc w:val="center"/>
                              <w:rPr>
                                <w:color w:val="000000"/>
                                <w:sz w:val="16"/>
                                <w:szCs w:val="16"/>
                              </w:rPr>
                            </w:pPr>
                            <w:r w:rsidRPr="00F86E0E">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38CD7366" w14:textId="77777777" w:rsidR="00F86E0E" w:rsidRPr="00F86E0E" w:rsidRDefault="00F86E0E" w:rsidP="00F86E0E">
                            <w:pPr>
                              <w:jc w:val="center"/>
                              <w:rPr>
                                <w:color w:val="000000"/>
                                <w:sz w:val="16"/>
                                <w:szCs w:val="16"/>
                              </w:rPr>
                            </w:pPr>
                            <w:r w:rsidRPr="00F86E0E">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3CD0DC1C" w14:textId="77777777" w:rsidR="00F86E0E" w:rsidRPr="00F86E0E" w:rsidRDefault="00F86E0E" w:rsidP="00F86E0E">
                            <w:pPr>
                              <w:jc w:val="center"/>
                              <w:rPr>
                                <w:color w:val="000000"/>
                                <w:sz w:val="16"/>
                                <w:szCs w:val="16"/>
                              </w:rPr>
                            </w:pPr>
                            <w:r w:rsidRPr="00F86E0E">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3398DFA9" w14:textId="77777777" w:rsidR="00F86E0E" w:rsidRPr="00F86E0E" w:rsidRDefault="00F86E0E" w:rsidP="00F86E0E">
                            <w:pPr>
                              <w:jc w:val="center"/>
                              <w:rPr>
                                <w:color w:val="000000"/>
                                <w:sz w:val="16"/>
                                <w:szCs w:val="16"/>
                              </w:rPr>
                            </w:pPr>
                            <w:r w:rsidRPr="00F86E0E">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AC926CC" w14:textId="77777777" w:rsidR="00F86E0E" w:rsidRPr="00F86E0E" w:rsidRDefault="00F86E0E" w:rsidP="00F86E0E">
                            <w:pPr>
                              <w:jc w:val="center"/>
                              <w:rPr>
                                <w:color w:val="000000"/>
                                <w:sz w:val="16"/>
                                <w:szCs w:val="16"/>
                              </w:rPr>
                            </w:pPr>
                            <w:r w:rsidRPr="00F86E0E">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61E20FC3" w14:textId="77777777" w:rsidR="00F86E0E" w:rsidRPr="00F86E0E" w:rsidRDefault="00F86E0E" w:rsidP="00F86E0E">
                            <w:pPr>
                              <w:jc w:val="center"/>
                              <w:rPr>
                                <w:color w:val="000000"/>
                                <w:sz w:val="16"/>
                                <w:szCs w:val="16"/>
                              </w:rPr>
                            </w:pPr>
                            <w:r w:rsidRPr="00F86E0E">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88399C3" w14:textId="77777777" w:rsidR="00F86E0E" w:rsidRPr="00F86E0E" w:rsidRDefault="00F86E0E" w:rsidP="00F86E0E">
                            <w:pPr>
                              <w:jc w:val="center"/>
                              <w:rPr>
                                <w:color w:val="000000"/>
                                <w:sz w:val="16"/>
                                <w:szCs w:val="16"/>
                              </w:rPr>
                            </w:pPr>
                            <w:r w:rsidRPr="00F86E0E">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2BAE933A" w14:textId="77777777" w:rsidR="00F86E0E" w:rsidRPr="00F86E0E" w:rsidRDefault="00F86E0E" w:rsidP="00F86E0E">
                            <w:pPr>
                              <w:jc w:val="center"/>
                              <w:rPr>
                                <w:color w:val="000000"/>
                                <w:sz w:val="16"/>
                                <w:szCs w:val="16"/>
                              </w:rPr>
                            </w:pPr>
                            <w:r w:rsidRPr="00F86E0E">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6352D330" w14:textId="77777777" w:rsidR="00F86E0E" w:rsidRPr="00F86E0E" w:rsidRDefault="00F86E0E" w:rsidP="00F86E0E">
                            <w:pPr>
                              <w:jc w:val="center"/>
                              <w:rPr>
                                <w:color w:val="000000"/>
                                <w:sz w:val="16"/>
                                <w:szCs w:val="16"/>
                              </w:rPr>
                            </w:pPr>
                            <w:r w:rsidRPr="00F86E0E">
                              <w:rPr>
                                <w:color w:val="000000"/>
                                <w:sz w:val="16"/>
                                <w:szCs w:val="16"/>
                              </w:rPr>
                              <w:t>3.401</w:t>
                            </w:r>
                          </w:p>
                        </w:tc>
                      </w:tr>
                    </w:tbl>
                    <w:p w14:paraId="06AD80B6" w14:textId="6D4B16BB" w:rsidR="00647AD4" w:rsidRDefault="005D3451" w:rsidP="00647AD4">
                      <w:r>
                        <w:fldChar w:fldCharType="end"/>
                      </w:r>
                    </w:p>
                  </w:txbxContent>
                </v:textbox>
                <w10:wrap type="topAndBottom"/>
              </v:shape>
            </w:pict>
          </mc:Fallback>
        </mc:AlternateContent>
      </w:r>
      <w:r w:rsidR="00C457FD">
        <w:rPr>
          <w:rFonts w:eastAsiaTheme="minorEastAsia"/>
        </w:rPr>
        <w:t xml:space="preserve">What happens when the calibration data does not cover the operation workspace? While we understand that a mismatch is </w:t>
      </w:r>
      <w:r w:rsidR="00C457FD">
        <w:rPr>
          <w:rFonts w:eastAsiaTheme="minorEastAsia"/>
        </w:rPr>
        <w:t xml:space="preserve">not good, it may not be appreciated how severe the accuracy degradation may be.  Table II shows the effect of source fixture rotation, present in either the calibration data, the test data, or both. </w:t>
      </w:r>
      <w:r w:rsidR="00BE27D7">
        <w:rPr>
          <w:rFonts w:eastAsiaTheme="minorEastAsia"/>
        </w:rPr>
        <w:t>This is 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sidR="00C457FD">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EACB01E" w14:textId="64D998BE" w:rsidR="0058538F" w:rsidRDefault="00BA16E3" w:rsidP="0058538F">
      <w:pPr>
        <w:pStyle w:val="Text"/>
      </w:pPr>
      <w:r>
        <w:rPr>
          <w:rFonts w:eastAsiaTheme="minorEastAsia"/>
        </w:rPr>
        <w:t>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sidR="002E0D4C">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sidR="002E0D4C">
        <w:rPr>
          <w:rFonts w:eastAsiaTheme="minorEastAsia"/>
        </w:rPr>
        <w:t>, which requires source calibration in different orientations. It is an entirely unreasonable assumption that accuracy will be acceptable in parts of the workspace which have not been tested.</w:t>
      </w:r>
    </w:p>
    <w:p w14:paraId="38FC1F38" w14:textId="1749B36E" w:rsidR="0058538F" w:rsidRDefault="00425B9B" w:rsidP="00425B9B">
      <w:pPr>
        <w:pStyle w:val="Heading2"/>
      </w:pPr>
      <w:r>
        <w:t>Linearity</w:t>
      </w:r>
    </w:p>
    <w:p w14:paraId="3C61E054" w14:textId="64E1747D"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w:t>
      </w:r>
      <w:r w:rsidR="000C35AA">
        <w:lastRenderedPageBreak/>
        <w:t xml:space="preserve">but does densely test </w:t>
      </w:r>
      <w:r w:rsidR="000C35AA">
        <w:rPr>
          <w:i/>
          <w:iCs/>
        </w:rPr>
        <w:t>some</w:t>
      </w:r>
      <w:r w:rsidR="000C35AA">
        <w:t xml:space="preserve"> part of the workspace, and </w:t>
      </w:r>
      <w:r w:rsidR="00482F47">
        <w:t>also enables useful decomposition of the error.</w:t>
      </w:r>
    </w:p>
    <w:p w14:paraId="025F8532" w14:textId="6464C112" w:rsidR="00E5422D" w:rsidRDefault="00414F82" w:rsidP="00AA3F93">
      <w:pPr>
        <w:ind w:firstLine="202"/>
        <w:jc w:val="both"/>
      </w:pPr>
      <w:r>
        <w:rPr>
          <w:noProof/>
        </w:rPr>
        <mc:AlternateContent>
          <mc:Choice Requires="wpc">
            <w:drawing>
              <wp:anchor distT="0" distB="0" distL="114300" distR="114300" simplePos="0" relativeHeight="251681792" behindDoc="0" locked="0" layoutInCell="1" allowOverlap="0" wp14:anchorId="4B3113B6" wp14:editId="5AC0A226">
                <wp:simplePos x="0" y="0"/>
                <wp:positionH relativeFrom="margin">
                  <wp:posOffset>3393290</wp:posOffset>
                </wp:positionH>
                <wp:positionV relativeFrom="paragraph">
                  <wp:posOffset>-6073031</wp:posOffset>
                </wp:positionV>
                <wp:extent cx="3200400" cy="2258060"/>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93909"/>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2A244CD1" w:rsidR="00361331" w:rsidRPr="00B376F6" w:rsidRDefault="00361331" w:rsidP="00361331">
                              <w:pPr>
                                <w:pStyle w:val="FigureCaption"/>
                              </w:pPr>
                              <w:bookmarkStart w:id="20" w:name="_Ref83901462"/>
                              <w:r>
                                <w:t xml:space="preserve">Fig. </w:t>
                              </w:r>
                              <w:fldSimple w:instr=" SEQ Figure \* ARABIC ">
                                <w:r w:rsidR="00F464F1">
                                  <w:rPr>
                                    <w:noProof/>
                                  </w:rPr>
                                  <w:t>7</w:t>
                                </w:r>
                              </w:fldSimple>
                              <w:bookmarkEnd w:id="20"/>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19">
                            <a:extLst>
                              <a:ext uri="{96DAC541-7B7A-43D3-8B79-37D633B846F1}">
                                <asvg:svgBlip xmlns:asvg="http://schemas.microsoft.com/office/drawing/2016/SVG/main" r:embed="rId20"/>
                              </a:ext>
                            </a:extLst>
                          </a:blip>
                          <a:srcRect r="5325" b="2192"/>
                          <a:stretch/>
                        </pic:blipFill>
                        <pic:spPr bwMode="auto">
                          <a:xfrm>
                            <a:off x="162330" y="25"/>
                            <a:ext cx="3029965" cy="178871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328472"/>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63763"/>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29" editas="canvas" style="position:absolute;left:0;text-align:left;margin-left:267.2pt;margin-top:-478.2pt;width:252pt;height:177.8pt;z-index:251681792;mso-position-horizontal-relative:margin;mso-width-relative:margin;mso-height-relative:margin" coordsize="32004,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" o:allowoverlap="f">
                <v:shape id="_x0000_s1130" type="#_x0000_t75" style="position:absolute;width:32004;height:22580;visibility:visible;mso-wrap-style:square">
                  <v:fill o:detectmouseclick="t"/>
                  <v:path o:connecttype="none"/>
                </v:shape>
                <v:shape id="Text Box 84" o:spid="_x0000_s1131" type="#_x0000_t202" style="position:absolute;left:184;top:17939;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2A244CD1" w:rsidR="00361331" w:rsidRPr="00B376F6" w:rsidRDefault="00361331" w:rsidP="00361331">
                        <w:pPr>
                          <w:pStyle w:val="FigureCaption"/>
                        </w:pPr>
                        <w:bookmarkStart w:id="21" w:name="_Ref83901462"/>
                        <w:r>
                          <w:t xml:space="preserve">Fig. </w:t>
                        </w:r>
                        <w:fldSimple w:instr=" SEQ Figure \* ARABIC ">
                          <w:r w:rsidR="00F464F1">
                            <w:rPr>
                              <w:noProof/>
                            </w:rPr>
                            <w:t>7</w:t>
                          </w:r>
                        </w:fldSimple>
                        <w:bookmarkEnd w:id="21"/>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32" type="#_x0000_t75" style="position:absolute;left:1623;width:30299;height:178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">
                  <v:imagedata r:id="rId21" o:title="" cropbottom="1437f" cropright="3490f"/>
                </v:shape>
                <v:shape id="Text Box 20" o:spid="_x0000_s1133" type="#_x0000_t202" style="position:absolute;left:598;top:3284;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34" type="#_x0000_t202" style="position:absolute;left:574;top:10637;width:1803;height:1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F464F1">
        <w:t xml:space="preserve">Fig. </w:t>
      </w:r>
      <w:r w:rsidR="00F464F1">
        <w:rPr>
          <w:noProof/>
        </w:rPr>
        <w:t>7</w:t>
      </w:r>
      <w:r w:rsidR="00143A62">
        <w:fldChar w:fldCharType="end"/>
      </w:r>
      <w:r w:rsidR="00143A62">
        <w:t>).</w:t>
      </w:r>
      <w:r w:rsidR="00E5422D">
        <w:t xml:space="preserve"> </w:t>
      </w:r>
      <w:r w:rsidR="00B376F6">
        <w:t xml:space="preserve">To simplify </w:t>
      </w:r>
      <w:r w:rsidR="00B36127">
        <w:t>presentation</w:t>
      </w:r>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7E30CA1A" w:rsidR="00482F47" w:rsidRDefault="00A848FF" w:rsidP="00482F47">
      <w:pPr>
        <w:ind w:firstLine="202"/>
        <w:jc w:val="both"/>
      </w:pPr>
      <w:r>
        <w:rPr>
          <w:noProof/>
        </w:rPr>
        <mc:AlternateContent>
          <mc:Choice Requires="wpc">
            <w:drawing>
              <wp:anchor distT="0" distB="0" distL="114300" distR="114300" simplePos="0" relativeHeight="251679744" behindDoc="0" locked="0" layoutInCell="1" allowOverlap="0" wp14:anchorId="60887E43" wp14:editId="44FE3FE0">
                <wp:simplePos x="0" y="0"/>
                <wp:positionH relativeFrom="margin">
                  <wp:posOffset>6222</wp:posOffset>
                </wp:positionH>
                <wp:positionV relativeFrom="paragraph">
                  <wp:posOffset>-2170738</wp:posOffset>
                </wp:positionV>
                <wp:extent cx="6577330" cy="3208655"/>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669552"/>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34DA9B89" w:rsidR="004254E4" w:rsidRDefault="004254E4" w:rsidP="004254E4">
                              <w:pPr>
                                <w:pStyle w:val="FigureCaption"/>
                              </w:pPr>
                              <w:bookmarkStart w:id="22" w:name="_Ref83915264"/>
                              <w:r>
                                <w:t xml:space="preserve">Fig. </w:t>
                              </w:r>
                              <w:fldSimple w:instr=" SEQ Figure \* ARABIC ">
                                <w:r w:rsidR="00F464F1">
                                  <w:rPr>
                                    <w:noProof/>
                                  </w:rPr>
                                  <w:t>8</w:t>
                                </w:r>
                              </w:fldSimple>
                              <w:bookmarkEnd w:id="22"/>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t="-104" b="8720"/>
                          <a:stretch/>
                        </pic:blipFill>
                        <pic:spPr bwMode="auto">
                          <a:xfrm>
                            <a:off x="2948" y="293889"/>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4">
                            <a:extLst>
                              <a:ext uri="{96DAC541-7B7A-43D3-8B79-37D633B846F1}">
                                <asvg:svgBlip xmlns:asvg="http://schemas.microsoft.com/office/drawing/2016/SVG/main" r:embed="rId25"/>
                              </a:ext>
                            </a:extLst>
                          </a:blip>
                          <a:srcRect t="2774" b="2774"/>
                          <a:stretch/>
                        </pic:blipFill>
                        <pic:spPr bwMode="auto">
                          <a:xfrm>
                            <a:off x="3185826" y="373349"/>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61131"/>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48779"/>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35" editas="canvas" style="position:absolute;left:0;text-align:left;margin-left:.5pt;margin-top:-170.9pt;width:517.9pt;height:252.65pt;z-index:251679744;mso-position-horizontal-relative:margin;mso-width-relative:margin;mso-height-relative:margin" coordsize="65773,32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" o:allowoverlap="f">
                <v:shape id="_x0000_s1136" type="#_x0000_t75" style="position:absolute;width:65773;height:32086;visibility:visible;mso-wrap-style:square">
                  <v:fill o:detectmouseclick="t"/>
                  <v:path o:connecttype="none"/>
                </v:shape>
                <v:shape id="Text Box 84" o:spid="_x0000_s1137" type="#_x0000_t202" style="position:absolute;left:29;top:26695;width:65630;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34DA9B89" w:rsidR="004254E4" w:rsidRDefault="004254E4" w:rsidP="004254E4">
                        <w:pPr>
                          <w:pStyle w:val="FigureCaption"/>
                        </w:pPr>
                        <w:bookmarkStart w:id="23" w:name="_Ref83915264"/>
                        <w:r>
                          <w:t xml:space="preserve">Fig. </w:t>
                        </w:r>
                        <w:fldSimple w:instr=" SEQ Figure \* ARABIC ">
                          <w:r w:rsidR="00F464F1">
                            <w:rPr>
                              <w:noProof/>
                            </w:rPr>
                            <w:t>8</w:t>
                          </w:r>
                        </w:fldSimple>
                        <w:bookmarkEnd w:id="23"/>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38" type="#_x0000_t75" style="position:absolute;left:29;top:2938;width:32004;height:230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">
                  <v:imagedata r:id="rId26" o:title="" croptop="-68f" cropbottom="5715f"/>
                </v:shape>
                <v:shape id="Graphic 86" o:spid="_x0000_s1139" type="#_x0000_t75" style="position:absolute;left:31858;top:3733;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">
                  <v:imagedata r:id="rId27" o:title="" croptop="1818f" cropbottom="1818f"/>
                </v:shape>
                <v:shape id="Text Box 20" o:spid="_x0000_s1140" type="#_x0000_t202" style="position:absolute;left:11813;top:611;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1" type="#_x0000_t202" style="position:absolute;left:43525;top:487;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v:group>
            </w:pict>
          </mc:Fallback>
        </mc:AlternateContent>
      </w:r>
      <w:r w:rsidR="00C97BF9">
        <w:fldChar w:fldCharType="begin"/>
      </w:r>
      <w:r w:rsidR="00C97BF9">
        <w:instrText xml:space="preserve"> REF _Ref83915264 \h </w:instrText>
      </w:r>
      <w:r w:rsidR="00C97BF9">
        <w:fldChar w:fldCharType="separate"/>
      </w:r>
      <w:r w:rsidR="00F464F1">
        <w:t xml:space="preserve">Fig. </w:t>
      </w:r>
      <w:r w:rsidR="00F464F1">
        <w:rPr>
          <w:noProof/>
        </w:rPr>
        <w:t>8</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Pr>
          <w:noProof/>
        </w:rPr>
        <w:t xml:space="preserve">We quantify the linearity </w:t>
      </w:r>
      <w:r>
        <w:t xml:space="preserve">by the derivative of the error across the workspace (the magnitude of the error gradient). </w:t>
      </w:r>
      <w:r w:rsidRPr="00142E14">
        <w:t>The linearity at a point tells us the relative error that can be expected across a small motion.</w:t>
      </w:r>
      <w:r>
        <w:t xml:space="preserve"> The direct nonlinearity is dimensionless, and expressed as a percentage of the motion. While this resembles a scale factor error, it includes off-axis motion as well. Cross nonlinearity is the magnitude of the gradient of translation error with respect to rotational motion, and vice versa, with </w:t>
      </w:r>
      <w:r w:rsidRPr="003C042A">
        <w:t xml:space="preserve">units </w:t>
      </w:r>
      <w:r w:rsidRPr="00E96338">
        <w:rPr>
          <w:color w:val="000000"/>
        </w:rPr>
        <w:t>mm/°</w:t>
      </w:r>
      <w:r w:rsidRPr="003C042A">
        <w:rPr>
          <w:color w:val="000000"/>
        </w:rPr>
        <w:t xml:space="preserve"> or </w:t>
      </w:r>
      <w:r w:rsidRPr="00E96338">
        <w:rPr>
          <w:color w:val="000000"/>
        </w:rPr>
        <w:t>°/mm</w:t>
      </w:r>
      <w:r w:rsidRPr="003C042A">
        <w:rPr>
          <w:color w:val="000000"/>
        </w:rPr>
        <w:t>.</w:t>
      </w:r>
      <w:r>
        <w:rPr>
          <w:color w:val="000000"/>
        </w:rPr>
        <w:t xml:space="preserve"> </w:t>
      </w:r>
      <w:r w:rsidR="00482F47">
        <w:t xml:space="preserve">To minimize noise we </w:t>
      </w:r>
      <w:r w:rsidR="00143F04">
        <w:t>differentiate using</w:t>
      </w:r>
      <w:r w:rsidR="00482F47">
        <w:t xml:space="preserve"> a Savitzky-Golay </w:t>
      </w:r>
      <w:r w:rsidR="00482F47" w:rsidRPr="00C97BF9">
        <w:t>filter (</w:t>
      </w:r>
      <m:oMath>
        <m:r>
          <w:rPr>
            <w:rFonts w:ascii="Cambria Math" w:hAnsi="Cambria Math"/>
          </w:rPr>
          <m:t>N=2,F=21)</m:t>
        </m:r>
      </m:oMath>
      <w:r w:rsidR="00482F47" w:rsidRPr="00C97BF9">
        <w:t>.</w:t>
      </w:r>
      <w:r w:rsidR="00482F47">
        <w:t xml:space="preserve"> </w:t>
      </w:r>
    </w:p>
    <w:p w14:paraId="6E133A78" w14:textId="6CEA3D04" w:rsidR="00565CA6" w:rsidRDefault="005A332E"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461873E5">
                <wp:simplePos x="0" y="0"/>
                <wp:positionH relativeFrom="column">
                  <wp:align>right</wp:align>
                </wp:positionH>
                <wp:positionV relativeFrom="paragraph">
                  <wp:posOffset>1437005</wp:posOffset>
                </wp:positionV>
                <wp:extent cx="3200400" cy="16637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63700"/>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5996AED5" w14:textId="3BBE97ED" w:rsidR="00F86E0E"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F86E0E">
                              <w:instrText xml:space="preserve">Excel.Sheet.12 C:\\Users\\robma\\Documents\\Work\\ilemt_papers\\calibration\\axis_stats_cal_9_16_premo_rotated_dipole.xlsx short!R1C1:R8C6 </w:instrText>
                            </w:r>
                            <w:r w:rsidR="0085521C" w:rsidRPr="0084672E">
                              <w:instrText xml:space="preserve">\a \f 4 \h </w:instrText>
                            </w:r>
                            <w:r w:rsidR="00F86E0E">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F86E0E" w:rsidRPr="00F86E0E" w14:paraId="33B59292" w14:textId="77777777" w:rsidTr="00F86E0E">
                              <w:trPr>
                                <w:divId w:val="923537678"/>
                                <w:trHeight w:val="216"/>
                              </w:trPr>
                              <w:tc>
                                <w:tcPr>
                                  <w:tcW w:w="997" w:type="dxa"/>
                                  <w:tcBorders>
                                    <w:top w:val="double" w:sz="6" w:space="0" w:color="auto"/>
                                    <w:left w:val="nil"/>
                                    <w:bottom w:val="nil"/>
                                    <w:right w:val="nil"/>
                                  </w:tcBorders>
                                  <w:shd w:val="clear" w:color="auto" w:fill="auto"/>
                                  <w:noWrap/>
                                  <w:vAlign w:val="center"/>
                                  <w:hideMark/>
                                </w:tcPr>
                                <w:p w14:paraId="59383BE9" w14:textId="168DD0F9" w:rsidR="00F86E0E" w:rsidRPr="00F86E0E" w:rsidRDefault="00F86E0E" w:rsidP="00F86E0E">
                                  <w:pPr>
                                    <w:jc w:val="right"/>
                                    <w:rPr>
                                      <w:color w:val="000000"/>
                                      <w:sz w:val="16"/>
                                      <w:szCs w:val="16"/>
                                    </w:rPr>
                                  </w:pPr>
                                  <w:r w:rsidRPr="00F86E0E">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5D5F4D2F" w14:textId="77777777" w:rsidR="00F86E0E" w:rsidRPr="00F86E0E" w:rsidRDefault="00F86E0E" w:rsidP="00F86E0E">
                                  <w:pPr>
                                    <w:jc w:val="right"/>
                                    <w:rPr>
                                      <w:color w:val="000000"/>
                                      <w:sz w:val="16"/>
                                      <w:szCs w:val="16"/>
                                    </w:rPr>
                                  </w:pPr>
                                  <w:r w:rsidRPr="00F86E0E">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2C20E15D" w14:textId="77777777" w:rsidR="00F86E0E" w:rsidRPr="00F86E0E" w:rsidRDefault="00F86E0E" w:rsidP="00F86E0E">
                                  <w:pPr>
                                    <w:jc w:val="center"/>
                                    <w:rPr>
                                      <w:color w:val="000000"/>
                                      <w:sz w:val="16"/>
                                      <w:szCs w:val="16"/>
                                    </w:rPr>
                                  </w:pPr>
                                  <w:r w:rsidRPr="00F86E0E">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047265BC" w14:textId="77777777" w:rsidR="00F86E0E" w:rsidRPr="00F86E0E" w:rsidRDefault="00F86E0E" w:rsidP="00F86E0E">
                                  <w:pPr>
                                    <w:jc w:val="center"/>
                                    <w:rPr>
                                      <w:color w:val="000000"/>
                                      <w:sz w:val="16"/>
                                      <w:szCs w:val="16"/>
                                    </w:rPr>
                                  </w:pPr>
                                  <w:r w:rsidRPr="00F86E0E">
                                    <w:rPr>
                                      <w:color w:val="000000"/>
                                      <w:sz w:val="16"/>
                                      <w:szCs w:val="16"/>
                                    </w:rPr>
                                    <w:t>Nonlinearity</w:t>
                                  </w:r>
                                </w:p>
                              </w:tc>
                            </w:tr>
                            <w:tr w:rsidR="00F86E0E" w:rsidRPr="00F86E0E" w14:paraId="41FA5DCD" w14:textId="77777777" w:rsidTr="00F86E0E">
                              <w:trPr>
                                <w:divId w:val="923537678"/>
                                <w:trHeight w:val="204"/>
                              </w:trPr>
                              <w:tc>
                                <w:tcPr>
                                  <w:tcW w:w="997" w:type="dxa"/>
                                  <w:tcBorders>
                                    <w:top w:val="nil"/>
                                    <w:left w:val="nil"/>
                                    <w:bottom w:val="nil"/>
                                    <w:right w:val="nil"/>
                                  </w:tcBorders>
                                  <w:shd w:val="clear" w:color="auto" w:fill="auto"/>
                                  <w:noWrap/>
                                  <w:vAlign w:val="center"/>
                                  <w:hideMark/>
                                </w:tcPr>
                                <w:p w14:paraId="57C4CA7F" w14:textId="77777777" w:rsidR="00F86E0E" w:rsidRPr="00F86E0E" w:rsidRDefault="00F86E0E" w:rsidP="00F86E0E">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339953B6" w14:textId="77777777" w:rsidR="00F86E0E" w:rsidRPr="00F86E0E" w:rsidRDefault="00F86E0E" w:rsidP="00F86E0E">
                                  <w:pPr>
                                    <w:jc w:val="right"/>
                                  </w:pPr>
                                </w:p>
                              </w:tc>
                              <w:tc>
                                <w:tcPr>
                                  <w:tcW w:w="547" w:type="dxa"/>
                                  <w:tcBorders>
                                    <w:top w:val="nil"/>
                                    <w:left w:val="single" w:sz="4" w:space="0" w:color="auto"/>
                                    <w:bottom w:val="nil"/>
                                    <w:right w:val="nil"/>
                                  </w:tcBorders>
                                  <w:shd w:val="clear" w:color="auto" w:fill="auto"/>
                                  <w:noWrap/>
                                  <w:vAlign w:val="bottom"/>
                                  <w:hideMark/>
                                </w:tcPr>
                                <w:p w14:paraId="1C2D4456" w14:textId="77777777" w:rsidR="00F86E0E" w:rsidRPr="00F86E0E" w:rsidRDefault="00F86E0E" w:rsidP="00F86E0E">
                                  <w:pPr>
                                    <w:jc w:val="center"/>
                                    <w:rPr>
                                      <w:color w:val="000000"/>
                                      <w:sz w:val="16"/>
                                      <w:szCs w:val="16"/>
                                    </w:rPr>
                                  </w:pPr>
                                  <w:r w:rsidRPr="00F86E0E">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0FA35B35" w14:textId="77777777" w:rsidR="00F86E0E" w:rsidRPr="00F86E0E" w:rsidRDefault="00F86E0E" w:rsidP="00F86E0E">
                                  <w:pPr>
                                    <w:jc w:val="center"/>
                                    <w:rPr>
                                      <w:color w:val="000000"/>
                                      <w:sz w:val="16"/>
                                      <w:szCs w:val="16"/>
                                    </w:rPr>
                                  </w:pPr>
                                  <w:r w:rsidRPr="00F86E0E">
                                    <w:rPr>
                                      <w:color w:val="000000"/>
                                      <w:sz w:val="16"/>
                                      <w:szCs w:val="16"/>
                                    </w:rPr>
                                    <w:t>RxRyRz</w:t>
                                  </w:r>
                                </w:p>
                              </w:tc>
                              <w:tc>
                                <w:tcPr>
                                  <w:tcW w:w="474" w:type="dxa"/>
                                  <w:tcBorders>
                                    <w:top w:val="nil"/>
                                    <w:left w:val="nil"/>
                                    <w:bottom w:val="nil"/>
                                    <w:right w:val="nil"/>
                                  </w:tcBorders>
                                  <w:shd w:val="clear" w:color="auto" w:fill="auto"/>
                                  <w:noWrap/>
                                  <w:vAlign w:val="bottom"/>
                                  <w:hideMark/>
                                </w:tcPr>
                                <w:p w14:paraId="08EEAA11" w14:textId="77777777" w:rsidR="00F86E0E" w:rsidRPr="00F86E0E" w:rsidRDefault="00F86E0E" w:rsidP="00F86E0E">
                                  <w:pPr>
                                    <w:jc w:val="center"/>
                                    <w:rPr>
                                      <w:color w:val="000000"/>
                                      <w:sz w:val="16"/>
                                      <w:szCs w:val="16"/>
                                    </w:rPr>
                                  </w:pPr>
                                  <w:r w:rsidRPr="00F86E0E">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46FF0F4A" w14:textId="77777777" w:rsidR="00F86E0E" w:rsidRPr="00F86E0E" w:rsidRDefault="00F86E0E" w:rsidP="00F86E0E">
                                  <w:pPr>
                                    <w:jc w:val="center"/>
                                    <w:rPr>
                                      <w:color w:val="000000"/>
                                      <w:sz w:val="16"/>
                                      <w:szCs w:val="16"/>
                                    </w:rPr>
                                  </w:pPr>
                                  <w:r w:rsidRPr="00F86E0E">
                                    <w:rPr>
                                      <w:color w:val="000000"/>
                                      <w:sz w:val="16"/>
                                      <w:szCs w:val="16"/>
                                    </w:rPr>
                                    <w:t>RxRyRz</w:t>
                                  </w:r>
                                </w:p>
                              </w:tc>
                            </w:tr>
                            <w:tr w:rsidR="00F86E0E" w:rsidRPr="00F86E0E" w14:paraId="3C493300" w14:textId="77777777" w:rsidTr="00F86E0E">
                              <w:trPr>
                                <w:divId w:val="923537678"/>
                                <w:trHeight w:val="204"/>
                              </w:trPr>
                              <w:tc>
                                <w:tcPr>
                                  <w:tcW w:w="997" w:type="dxa"/>
                                  <w:tcBorders>
                                    <w:top w:val="single" w:sz="4" w:space="0" w:color="auto"/>
                                    <w:left w:val="nil"/>
                                    <w:bottom w:val="nil"/>
                                    <w:right w:val="nil"/>
                                  </w:tcBorders>
                                  <w:shd w:val="clear" w:color="auto" w:fill="auto"/>
                                  <w:noWrap/>
                                  <w:vAlign w:val="center"/>
                                  <w:hideMark/>
                                </w:tcPr>
                                <w:p w14:paraId="3CED6C19" w14:textId="77777777" w:rsidR="00F86E0E" w:rsidRPr="00F86E0E" w:rsidRDefault="00F86E0E" w:rsidP="00F86E0E">
                                  <w:pPr>
                                    <w:jc w:val="center"/>
                                    <w:rPr>
                                      <w:color w:val="000000"/>
                                      <w:sz w:val="16"/>
                                      <w:szCs w:val="16"/>
                                    </w:rPr>
                                  </w:pPr>
                                  <w:r w:rsidRPr="00F86E0E">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7B58C0C3" w14:textId="77777777" w:rsidR="00F86E0E" w:rsidRPr="00F86E0E" w:rsidRDefault="00F86E0E" w:rsidP="00F86E0E">
                                  <w:pPr>
                                    <w:jc w:val="center"/>
                                    <w:rPr>
                                      <w:color w:val="000000"/>
                                      <w:sz w:val="16"/>
                                      <w:szCs w:val="16"/>
                                    </w:rPr>
                                  </w:pPr>
                                  <w:r w:rsidRPr="00F86E0E">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16E7F633" w14:textId="77777777" w:rsidR="00F86E0E" w:rsidRPr="00F86E0E" w:rsidRDefault="00F86E0E" w:rsidP="00F86E0E">
                                  <w:pPr>
                                    <w:jc w:val="center"/>
                                    <w:rPr>
                                      <w:color w:val="000000"/>
                                      <w:sz w:val="16"/>
                                      <w:szCs w:val="16"/>
                                    </w:rPr>
                                  </w:pPr>
                                  <w:r w:rsidRPr="00F86E0E">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5BDCB1A8" w14:textId="77777777" w:rsidR="00F86E0E" w:rsidRPr="00F86E0E" w:rsidRDefault="00F86E0E" w:rsidP="00F86E0E">
                                  <w:pPr>
                                    <w:jc w:val="center"/>
                                    <w:rPr>
                                      <w:color w:val="000000"/>
                                      <w:sz w:val="16"/>
                                      <w:szCs w:val="16"/>
                                    </w:rPr>
                                  </w:pPr>
                                  <w:r w:rsidRPr="00F86E0E">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3C985D89" w14:textId="77777777" w:rsidR="00F86E0E" w:rsidRPr="00F86E0E" w:rsidRDefault="00F86E0E" w:rsidP="00F86E0E">
                                  <w:pPr>
                                    <w:jc w:val="center"/>
                                    <w:rPr>
                                      <w:color w:val="000000"/>
                                      <w:sz w:val="16"/>
                                      <w:szCs w:val="16"/>
                                    </w:rPr>
                                  </w:pPr>
                                  <w:r w:rsidRPr="00F86E0E">
                                    <w:rPr>
                                      <w:color w:val="000000"/>
                                      <w:sz w:val="16"/>
                                      <w:szCs w:val="16"/>
                                    </w:rPr>
                                    <w:t>Percent</w:t>
                                  </w:r>
                                </w:p>
                              </w:tc>
                            </w:tr>
                            <w:tr w:rsidR="00F86E0E" w:rsidRPr="00F86E0E" w14:paraId="00F83756" w14:textId="77777777" w:rsidTr="00F86E0E">
                              <w:trPr>
                                <w:divId w:val="923537678"/>
                                <w:trHeight w:val="204"/>
                              </w:trPr>
                              <w:tc>
                                <w:tcPr>
                                  <w:tcW w:w="997" w:type="dxa"/>
                                  <w:vMerge w:val="restart"/>
                                  <w:tcBorders>
                                    <w:top w:val="nil"/>
                                    <w:left w:val="nil"/>
                                    <w:bottom w:val="single" w:sz="4" w:space="0" w:color="000000"/>
                                    <w:right w:val="nil"/>
                                  </w:tcBorders>
                                  <w:shd w:val="clear" w:color="auto" w:fill="auto"/>
                                  <w:noWrap/>
                                  <w:vAlign w:val="center"/>
                                  <w:hideMark/>
                                </w:tcPr>
                                <w:p w14:paraId="5F3665DC" w14:textId="77777777" w:rsidR="00F86E0E" w:rsidRPr="00F86E0E" w:rsidRDefault="00F86E0E" w:rsidP="00F86E0E">
                                  <w:pPr>
                                    <w:jc w:val="center"/>
                                    <w:rPr>
                                      <w:color w:val="000000"/>
                                      <w:sz w:val="16"/>
                                      <w:szCs w:val="16"/>
                                    </w:rPr>
                                  </w:pPr>
                                  <w:r w:rsidRPr="00F86E0E">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4EE811D" w14:textId="77777777" w:rsidR="00F86E0E" w:rsidRPr="00F86E0E" w:rsidRDefault="00F86E0E" w:rsidP="00F86E0E">
                                  <w:pPr>
                                    <w:jc w:val="right"/>
                                    <w:rPr>
                                      <w:color w:val="000000"/>
                                      <w:sz w:val="16"/>
                                      <w:szCs w:val="16"/>
                                    </w:rPr>
                                  </w:pPr>
                                  <w:r w:rsidRPr="00F86E0E">
                                    <w:rPr>
                                      <w:color w:val="000000"/>
                                      <w:sz w:val="16"/>
                                      <w:szCs w:val="16"/>
                                    </w:rPr>
                                    <w:t>RMS</w:t>
                                  </w:r>
                                </w:p>
                              </w:tc>
                              <w:tc>
                                <w:tcPr>
                                  <w:tcW w:w="547" w:type="dxa"/>
                                  <w:tcBorders>
                                    <w:top w:val="nil"/>
                                    <w:left w:val="nil"/>
                                    <w:bottom w:val="nil"/>
                                    <w:right w:val="nil"/>
                                  </w:tcBorders>
                                  <w:shd w:val="clear" w:color="auto" w:fill="auto"/>
                                  <w:noWrap/>
                                  <w:vAlign w:val="bottom"/>
                                  <w:hideMark/>
                                </w:tcPr>
                                <w:p w14:paraId="0CDC075C" w14:textId="77777777" w:rsidR="00F86E0E" w:rsidRPr="00F86E0E" w:rsidRDefault="00F86E0E" w:rsidP="00F86E0E">
                                  <w:pPr>
                                    <w:jc w:val="center"/>
                                    <w:rPr>
                                      <w:color w:val="000000"/>
                                      <w:sz w:val="16"/>
                                      <w:szCs w:val="16"/>
                                    </w:rPr>
                                  </w:pPr>
                                  <w:r w:rsidRPr="00F86E0E">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70131562" w14:textId="77777777" w:rsidR="00F86E0E" w:rsidRPr="00F86E0E" w:rsidRDefault="00F86E0E" w:rsidP="00F86E0E">
                                  <w:pPr>
                                    <w:jc w:val="center"/>
                                    <w:rPr>
                                      <w:color w:val="000000"/>
                                      <w:sz w:val="16"/>
                                      <w:szCs w:val="16"/>
                                    </w:rPr>
                                  </w:pPr>
                                  <w:r w:rsidRPr="00F86E0E">
                                    <w:rPr>
                                      <w:color w:val="000000"/>
                                      <w:sz w:val="16"/>
                                      <w:szCs w:val="16"/>
                                    </w:rPr>
                                    <w:t>0.227</w:t>
                                  </w:r>
                                </w:p>
                              </w:tc>
                              <w:tc>
                                <w:tcPr>
                                  <w:tcW w:w="474" w:type="dxa"/>
                                  <w:tcBorders>
                                    <w:top w:val="nil"/>
                                    <w:left w:val="nil"/>
                                    <w:bottom w:val="nil"/>
                                    <w:right w:val="nil"/>
                                  </w:tcBorders>
                                  <w:shd w:val="clear" w:color="auto" w:fill="auto"/>
                                  <w:noWrap/>
                                  <w:vAlign w:val="bottom"/>
                                  <w:hideMark/>
                                </w:tcPr>
                                <w:p w14:paraId="27283CF3" w14:textId="77777777" w:rsidR="00F86E0E" w:rsidRPr="00F86E0E" w:rsidRDefault="00F86E0E" w:rsidP="00F86E0E">
                                  <w:pPr>
                                    <w:jc w:val="center"/>
                                    <w:rPr>
                                      <w:color w:val="000000"/>
                                      <w:sz w:val="16"/>
                                      <w:szCs w:val="16"/>
                                    </w:rPr>
                                  </w:pPr>
                                  <w:r w:rsidRPr="00F86E0E">
                                    <w:rPr>
                                      <w:color w:val="000000"/>
                                      <w:sz w:val="16"/>
                                      <w:szCs w:val="16"/>
                                    </w:rPr>
                                    <w:t>0.39%</w:t>
                                  </w:r>
                                </w:p>
                              </w:tc>
                              <w:tc>
                                <w:tcPr>
                                  <w:tcW w:w="586" w:type="dxa"/>
                                  <w:tcBorders>
                                    <w:top w:val="nil"/>
                                    <w:left w:val="nil"/>
                                    <w:bottom w:val="nil"/>
                                    <w:right w:val="nil"/>
                                  </w:tcBorders>
                                  <w:shd w:val="clear" w:color="auto" w:fill="auto"/>
                                  <w:noWrap/>
                                  <w:vAlign w:val="bottom"/>
                                  <w:hideMark/>
                                </w:tcPr>
                                <w:p w14:paraId="4DB702EE" w14:textId="77777777" w:rsidR="00F86E0E" w:rsidRPr="00F86E0E" w:rsidRDefault="00F86E0E" w:rsidP="00F86E0E">
                                  <w:pPr>
                                    <w:jc w:val="center"/>
                                    <w:rPr>
                                      <w:color w:val="000000"/>
                                      <w:sz w:val="16"/>
                                      <w:szCs w:val="16"/>
                                    </w:rPr>
                                  </w:pPr>
                                  <w:r w:rsidRPr="00F86E0E">
                                    <w:rPr>
                                      <w:color w:val="000000"/>
                                      <w:sz w:val="16"/>
                                      <w:szCs w:val="16"/>
                                    </w:rPr>
                                    <w:t>0.44%</w:t>
                                  </w:r>
                                </w:p>
                              </w:tc>
                            </w:tr>
                            <w:tr w:rsidR="00F86E0E" w:rsidRPr="00F86E0E" w14:paraId="3675F255" w14:textId="77777777" w:rsidTr="00F86E0E">
                              <w:trPr>
                                <w:divId w:val="923537678"/>
                                <w:trHeight w:val="204"/>
                              </w:trPr>
                              <w:tc>
                                <w:tcPr>
                                  <w:tcW w:w="997" w:type="dxa"/>
                                  <w:vMerge/>
                                  <w:tcBorders>
                                    <w:top w:val="nil"/>
                                    <w:left w:val="nil"/>
                                    <w:bottom w:val="single" w:sz="4" w:space="0" w:color="000000"/>
                                    <w:right w:val="nil"/>
                                  </w:tcBorders>
                                  <w:vAlign w:val="center"/>
                                  <w:hideMark/>
                                </w:tcPr>
                                <w:p w14:paraId="4D6F8DAC" w14:textId="77777777" w:rsidR="00F86E0E" w:rsidRPr="00F86E0E" w:rsidRDefault="00F86E0E" w:rsidP="00F86E0E">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4B9AD880" w14:textId="77777777" w:rsidR="00F86E0E" w:rsidRPr="00F86E0E" w:rsidRDefault="00F86E0E" w:rsidP="00F86E0E">
                                  <w:pPr>
                                    <w:jc w:val="right"/>
                                    <w:rPr>
                                      <w:color w:val="000000"/>
                                      <w:sz w:val="16"/>
                                      <w:szCs w:val="16"/>
                                    </w:rPr>
                                  </w:pPr>
                                  <w:r w:rsidRPr="00F86E0E">
                                    <w:rPr>
                                      <w:color w:val="000000"/>
                                      <w:sz w:val="16"/>
                                      <w:szCs w:val="16"/>
                                    </w:rPr>
                                    <w:t>max</w:t>
                                  </w:r>
                                </w:p>
                              </w:tc>
                              <w:tc>
                                <w:tcPr>
                                  <w:tcW w:w="547" w:type="dxa"/>
                                  <w:tcBorders>
                                    <w:top w:val="nil"/>
                                    <w:left w:val="nil"/>
                                    <w:bottom w:val="nil"/>
                                    <w:right w:val="nil"/>
                                  </w:tcBorders>
                                  <w:shd w:val="clear" w:color="auto" w:fill="auto"/>
                                  <w:noWrap/>
                                  <w:vAlign w:val="bottom"/>
                                  <w:hideMark/>
                                </w:tcPr>
                                <w:p w14:paraId="0E7083B7" w14:textId="77777777" w:rsidR="00F86E0E" w:rsidRPr="00F86E0E" w:rsidRDefault="00F86E0E" w:rsidP="00F86E0E">
                                  <w:pPr>
                                    <w:jc w:val="center"/>
                                    <w:rPr>
                                      <w:color w:val="000000"/>
                                      <w:sz w:val="16"/>
                                      <w:szCs w:val="16"/>
                                    </w:rPr>
                                  </w:pPr>
                                  <w:r w:rsidRPr="00F86E0E">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0D79B576" w14:textId="77777777" w:rsidR="00F86E0E" w:rsidRPr="00F86E0E" w:rsidRDefault="00F86E0E" w:rsidP="00F86E0E">
                                  <w:pPr>
                                    <w:jc w:val="center"/>
                                    <w:rPr>
                                      <w:color w:val="000000"/>
                                      <w:sz w:val="16"/>
                                      <w:szCs w:val="16"/>
                                    </w:rPr>
                                  </w:pPr>
                                  <w:r w:rsidRPr="00F86E0E">
                                    <w:rPr>
                                      <w:color w:val="000000"/>
                                      <w:sz w:val="16"/>
                                      <w:szCs w:val="16"/>
                                    </w:rPr>
                                    <w:t>0.408</w:t>
                                  </w:r>
                                </w:p>
                              </w:tc>
                              <w:tc>
                                <w:tcPr>
                                  <w:tcW w:w="474" w:type="dxa"/>
                                  <w:tcBorders>
                                    <w:top w:val="nil"/>
                                    <w:left w:val="nil"/>
                                    <w:bottom w:val="nil"/>
                                    <w:right w:val="nil"/>
                                  </w:tcBorders>
                                  <w:shd w:val="clear" w:color="auto" w:fill="auto"/>
                                  <w:noWrap/>
                                  <w:vAlign w:val="bottom"/>
                                  <w:hideMark/>
                                </w:tcPr>
                                <w:p w14:paraId="11332944" w14:textId="77777777" w:rsidR="00F86E0E" w:rsidRPr="00F86E0E" w:rsidRDefault="00F86E0E" w:rsidP="00F86E0E">
                                  <w:pPr>
                                    <w:jc w:val="center"/>
                                    <w:rPr>
                                      <w:color w:val="000000"/>
                                      <w:sz w:val="16"/>
                                      <w:szCs w:val="16"/>
                                    </w:rPr>
                                  </w:pPr>
                                  <w:r w:rsidRPr="00F86E0E">
                                    <w:rPr>
                                      <w:color w:val="000000"/>
                                      <w:sz w:val="16"/>
                                      <w:szCs w:val="16"/>
                                    </w:rPr>
                                    <w:t>0.69%</w:t>
                                  </w:r>
                                </w:p>
                              </w:tc>
                              <w:tc>
                                <w:tcPr>
                                  <w:tcW w:w="586" w:type="dxa"/>
                                  <w:tcBorders>
                                    <w:top w:val="nil"/>
                                    <w:left w:val="nil"/>
                                    <w:bottom w:val="nil"/>
                                    <w:right w:val="nil"/>
                                  </w:tcBorders>
                                  <w:shd w:val="clear" w:color="auto" w:fill="auto"/>
                                  <w:noWrap/>
                                  <w:vAlign w:val="bottom"/>
                                  <w:hideMark/>
                                </w:tcPr>
                                <w:p w14:paraId="72C2CE6C" w14:textId="77777777" w:rsidR="00F86E0E" w:rsidRPr="00F86E0E" w:rsidRDefault="00F86E0E" w:rsidP="00F86E0E">
                                  <w:pPr>
                                    <w:jc w:val="center"/>
                                    <w:rPr>
                                      <w:color w:val="000000"/>
                                      <w:sz w:val="16"/>
                                      <w:szCs w:val="16"/>
                                    </w:rPr>
                                  </w:pPr>
                                  <w:r w:rsidRPr="00F86E0E">
                                    <w:rPr>
                                      <w:color w:val="000000"/>
                                      <w:sz w:val="16"/>
                                      <w:szCs w:val="16"/>
                                    </w:rPr>
                                    <w:t>0.67%</w:t>
                                  </w:r>
                                </w:p>
                              </w:tc>
                            </w:tr>
                            <w:tr w:rsidR="00F86E0E" w:rsidRPr="00F86E0E" w14:paraId="20AEF05B" w14:textId="77777777" w:rsidTr="00F86E0E">
                              <w:trPr>
                                <w:divId w:val="923537678"/>
                                <w:trHeight w:val="204"/>
                              </w:trPr>
                              <w:tc>
                                <w:tcPr>
                                  <w:tcW w:w="997" w:type="dxa"/>
                                  <w:vMerge w:val="restart"/>
                                  <w:tcBorders>
                                    <w:top w:val="nil"/>
                                    <w:left w:val="nil"/>
                                    <w:bottom w:val="nil"/>
                                    <w:right w:val="nil"/>
                                  </w:tcBorders>
                                  <w:shd w:val="clear" w:color="auto" w:fill="auto"/>
                                  <w:noWrap/>
                                  <w:vAlign w:val="center"/>
                                  <w:hideMark/>
                                </w:tcPr>
                                <w:p w14:paraId="65DE6C56" w14:textId="77777777" w:rsidR="00F86E0E" w:rsidRPr="00F86E0E" w:rsidRDefault="00F86E0E" w:rsidP="00F86E0E">
                                  <w:pPr>
                                    <w:jc w:val="center"/>
                                    <w:rPr>
                                      <w:color w:val="000000"/>
                                      <w:sz w:val="16"/>
                                      <w:szCs w:val="16"/>
                                    </w:rPr>
                                  </w:pPr>
                                  <w:r w:rsidRPr="00F86E0E">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20EF07B2" w14:textId="77777777" w:rsidR="00F86E0E" w:rsidRPr="00F86E0E" w:rsidRDefault="00F86E0E" w:rsidP="00F86E0E">
                                  <w:pPr>
                                    <w:jc w:val="right"/>
                                    <w:rPr>
                                      <w:color w:val="000000"/>
                                      <w:sz w:val="16"/>
                                      <w:szCs w:val="16"/>
                                    </w:rPr>
                                  </w:pPr>
                                  <w:r w:rsidRPr="00F86E0E">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0D06F316" w14:textId="77777777" w:rsidR="00F86E0E" w:rsidRPr="00F86E0E" w:rsidRDefault="00F86E0E" w:rsidP="00F86E0E">
                                  <w:pPr>
                                    <w:jc w:val="center"/>
                                    <w:rPr>
                                      <w:color w:val="000000"/>
                                      <w:sz w:val="16"/>
                                      <w:szCs w:val="16"/>
                                    </w:rPr>
                                  </w:pPr>
                                  <w:r w:rsidRPr="00F86E0E">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5EA8480A" w14:textId="77777777" w:rsidR="00F86E0E" w:rsidRPr="00F86E0E" w:rsidRDefault="00F86E0E" w:rsidP="00F86E0E">
                                  <w:pPr>
                                    <w:jc w:val="center"/>
                                    <w:rPr>
                                      <w:color w:val="000000"/>
                                      <w:sz w:val="16"/>
                                      <w:szCs w:val="16"/>
                                    </w:rPr>
                                  </w:pPr>
                                  <w:r w:rsidRPr="00F86E0E">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78E0988C" w14:textId="77777777" w:rsidR="00F86E0E" w:rsidRPr="00F86E0E" w:rsidRDefault="00F86E0E" w:rsidP="00F86E0E">
                                  <w:pPr>
                                    <w:jc w:val="center"/>
                                    <w:rPr>
                                      <w:color w:val="000000"/>
                                      <w:sz w:val="16"/>
                                      <w:szCs w:val="16"/>
                                    </w:rPr>
                                  </w:pPr>
                                  <w:r w:rsidRPr="00F86E0E">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5B4928CC" w14:textId="77777777" w:rsidR="00F86E0E" w:rsidRPr="00F86E0E" w:rsidRDefault="00F86E0E" w:rsidP="00F86E0E">
                                  <w:pPr>
                                    <w:jc w:val="center"/>
                                    <w:rPr>
                                      <w:color w:val="000000"/>
                                      <w:sz w:val="16"/>
                                      <w:szCs w:val="16"/>
                                    </w:rPr>
                                  </w:pPr>
                                  <w:r w:rsidRPr="00F86E0E">
                                    <w:rPr>
                                      <w:color w:val="000000"/>
                                      <w:sz w:val="16"/>
                                      <w:szCs w:val="16"/>
                                    </w:rPr>
                                    <w:t>0.0050</w:t>
                                  </w:r>
                                </w:p>
                              </w:tc>
                            </w:tr>
                            <w:tr w:rsidR="00F86E0E" w:rsidRPr="00F86E0E" w14:paraId="5DC2988C" w14:textId="77777777" w:rsidTr="00F86E0E">
                              <w:trPr>
                                <w:divId w:val="923537678"/>
                                <w:trHeight w:val="204"/>
                              </w:trPr>
                              <w:tc>
                                <w:tcPr>
                                  <w:tcW w:w="997" w:type="dxa"/>
                                  <w:vMerge/>
                                  <w:tcBorders>
                                    <w:top w:val="nil"/>
                                    <w:left w:val="nil"/>
                                    <w:bottom w:val="nil"/>
                                    <w:right w:val="nil"/>
                                  </w:tcBorders>
                                  <w:vAlign w:val="center"/>
                                  <w:hideMark/>
                                </w:tcPr>
                                <w:p w14:paraId="72478927" w14:textId="77777777" w:rsidR="00F86E0E" w:rsidRPr="00F86E0E" w:rsidRDefault="00F86E0E" w:rsidP="00F86E0E">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3D65A2EA" w14:textId="77777777" w:rsidR="00F86E0E" w:rsidRPr="00F86E0E" w:rsidRDefault="00F86E0E" w:rsidP="00F86E0E">
                                  <w:pPr>
                                    <w:jc w:val="right"/>
                                    <w:rPr>
                                      <w:color w:val="000000"/>
                                      <w:sz w:val="16"/>
                                      <w:szCs w:val="16"/>
                                    </w:rPr>
                                  </w:pPr>
                                  <w:r w:rsidRPr="00F86E0E">
                                    <w:rPr>
                                      <w:color w:val="000000"/>
                                      <w:sz w:val="16"/>
                                      <w:szCs w:val="16"/>
                                    </w:rPr>
                                    <w:t>max</w:t>
                                  </w:r>
                                </w:p>
                              </w:tc>
                              <w:tc>
                                <w:tcPr>
                                  <w:tcW w:w="547" w:type="dxa"/>
                                  <w:tcBorders>
                                    <w:top w:val="nil"/>
                                    <w:left w:val="nil"/>
                                    <w:bottom w:val="nil"/>
                                    <w:right w:val="nil"/>
                                  </w:tcBorders>
                                  <w:shd w:val="clear" w:color="000000" w:fill="DCE6F1"/>
                                  <w:noWrap/>
                                  <w:vAlign w:val="bottom"/>
                                  <w:hideMark/>
                                </w:tcPr>
                                <w:p w14:paraId="7F27CDAF" w14:textId="77777777" w:rsidR="00F86E0E" w:rsidRPr="00F86E0E" w:rsidRDefault="00F86E0E" w:rsidP="00F86E0E">
                                  <w:pPr>
                                    <w:jc w:val="center"/>
                                    <w:rPr>
                                      <w:color w:val="000000"/>
                                      <w:sz w:val="16"/>
                                      <w:szCs w:val="16"/>
                                    </w:rPr>
                                  </w:pPr>
                                  <w:r w:rsidRPr="00F86E0E">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350ABB3F" w14:textId="77777777" w:rsidR="00F86E0E" w:rsidRPr="00F86E0E" w:rsidRDefault="00F86E0E" w:rsidP="00F86E0E">
                                  <w:pPr>
                                    <w:jc w:val="center"/>
                                    <w:rPr>
                                      <w:color w:val="000000"/>
                                      <w:sz w:val="16"/>
                                      <w:szCs w:val="16"/>
                                    </w:rPr>
                                  </w:pPr>
                                  <w:r w:rsidRPr="00F86E0E">
                                    <w:rPr>
                                      <w:color w:val="000000"/>
                                      <w:sz w:val="16"/>
                                      <w:szCs w:val="16"/>
                                    </w:rPr>
                                    <w:t>0.174</w:t>
                                  </w:r>
                                </w:p>
                              </w:tc>
                              <w:tc>
                                <w:tcPr>
                                  <w:tcW w:w="474" w:type="dxa"/>
                                  <w:tcBorders>
                                    <w:top w:val="nil"/>
                                    <w:left w:val="nil"/>
                                    <w:bottom w:val="nil"/>
                                    <w:right w:val="nil"/>
                                  </w:tcBorders>
                                  <w:shd w:val="clear" w:color="auto" w:fill="auto"/>
                                  <w:noWrap/>
                                  <w:vAlign w:val="bottom"/>
                                  <w:hideMark/>
                                </w:tcPr>
                                <w:p w14:paraId="77BE1F59" w14:textId="77777777" w:rsidR="00F86E0E" w:rsidRPr="00F86E0E" w:rsidRDefault="00F86E0E" w:rsidP="00F86E0E">
                                  <w:pPr>
                                    <w:jc w:val="center"/>
                                    <w:rPr>
                                      <w:color w:val="000000"/>
                                      <w:sz w:val="16"/>
                                      <w:szCs w:val="16"/>
                                    </w:rPr>
                                  </w:pPr>
                                  <w:r w:rsidRPr="00F86E0E">
                                    <w:rPr>
                                      <w:color w:val="000000"/>
                                      <w:sz w:val="16"/>
                                      <w:szCs w:val="16"/>
                                    </w:rPr>
                                    <w:t>0.0033</w:t>
                                  </w:r>
                                </w:p>
                              </w:tc>
                              <w:tc>
                                <w:tcPr>
                                  <w:tcW w:w="586" w:type="dxa"/>
                                  <w:tcBorders>
                                    <w:top w:val="nil"/>
                                    <w:left w:val="nil"/>
                                    <w:bottom w:val="nil"/>
                                    <w:right w:val="nil"/>
                                  </w:tcBorders>
                                  <w:shd w:val="clear" w:color="auto" w:fill="auto"/>
                                  <w:noWrap/>
                                  <w:vAlign w:val="bottom"/>
                                  <w:hideMark/>
                                </w:tcPr>
                                <w:p w14:paraId="53C593C4" w14:textId="77777777" w:rsidR="00F86E0E" w:rsidRPr="00F86E0E" w:rsidRDefault="00F86E0E" w:rsidP="00F86E0E">
                                  <w:pPr>
                                    <w:jc w:val="center"/>
                                    <w:rPr>
                                      <w:color w:val="000000"/>
                                      <w:sz w:val="16"/>
                                      <w:szCs w:val="16"/>
                                    </w:rPr>
                                  </w:pPr>
                                  <w:r w:rsidRPr="00F86E0E">
                                    <w:rPr>
                                      <w:color w:val="000000"/>
                                      <w:sz w:val="16"/>
                                      <w:szCs w:val="16"/>
                                    </w:rPr>
                                    <w:t>0.0092</w:t>
                                  </w:r>
                                </w:p>
                              </w:tc>
                            </w:tr>
                            <w:tr w:rsidR="00F86E0E" w:rsidRPr="00F86E0E" w14:paraId="10B0E6BE" w14:textId="77777777" w:rsidTr="00F86E0E">
                              <w:trPr>
                                <w:divId w:val="923537678"/>
                                <w:trHeight w:val="216"/>
                              </w:trPr>
                              <w:tc>
                                <w:tcPr>
                                  <w:tcW w:w="997" w:type="dxa"/>
                                  <w:tcBorders>
                                    <w:top w:val="nil"/>
                                    <w:left w:val="nil"/>
                                    <w:bottom w:val="double" w:sz="6" w:space="0" w:color="auto"/>
                                    <w:right w:val="nil"/>
                                  </w:tcBorders>
                                  <w:shd w:val="clear" w:color="auto" w:fill="auto"/>
                                  <w:noWrap/>
                                  <w:vAlign w:val="center"/>
                                  <w:hideMark/>
                                </w:tcPr>
                                <w:p w14:paraId="0D63249B" w14:textId="77777777" w:rsidR="00F86E0E" w:rsidRPr="00F86E0E" w:rsidRDefault="00F86E0E" w:rsidP="00F86E0E">
                                  <w:pPr>
                                    <w:jc w:val="center"/>
                                    <w:rPr>
                                      <w:color w:val="000000"/>
                                      <w:sz w:val="16"/>
                                      <w:szCs w:val="16"/>
                                    </w:rPr>
                                  </w:pPr>
                                  <w:r w:rsidRPr="00F86E0E">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2F7FF772" w14:textId="77777777" w:rsidR="00F86E0E" w:rsidRPr="00F86E0E" w:rsidRDefault="00F86E0E" w:rsidP="00F86E0E">
                                  <w:pPr>
                                    <w:jc w:val="right"/>
                                    <w:rPr>
                                      <w:color w:val="000000"/>
                                      <w:sz w:val="16"/>
                                      <w:szCs w:val="16"/>
                                    </w:rPr>
                                  </w:pPr>
                                  <w:r w:rsidRPr="00F86E0E">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5B449F89" w14:textId="77777777" w:rsidR="00F86E0E" w:rsidRPr="00F86E0E" w:rsidRDefault="00F86E0E" w:rsidP="00F86E0E">
                                  <w:pPr>
                                    <w:jc w:val="center"/>
                                    <w:rPr>
                                      <w:color w:val="000000"/>
                                      <w:sz w:val="16"/>
                                      <w:szCs w:val="16"/>
                                    </w:rPr>
                                  </w:pPr>
                                  <w:r w:rsidRPr="00F86E0E">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72A943C7" w14:textId="77777777" w:rsidR="00F86E0E" w:rsidRPr="00F86E0E" w:rsidRDefault="00F86E0E" w:rsidP="00F86E0E">
                                  <w:pPr>
                                    <w:jc w:val="center"/>
                                    <w:rPr>
                                      <w:color w:val="000000"/>
                                      <w:sz w:val="16"/>
                                      <w:szCs w:val="16"/>
                                    </w:rPr>
                                  </w:pPr>
                                  <w:r w:rsidRPr="00F86E0E">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629A108B" w14:textId="77777777" w:rsidR="00F86E0E" w:rsidRPr="00F86E0E" w:rsidRDefault="00F86E0E" w:rsidP="00F86E0E">
                                  <w:pPr>
                                    <w:jc w:val="center"/>
                                    <w:rPr>
                                      <w:color w:val="000000"/>
                                      <w:sz w:val="16"/>
                                      <w:szCs w:val="16"/>
                                    </w:rPr>
                                  </w:pPr>
                                  <w:r w:rsidRPr="00F86E0E">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4B798A06" w14:textId="77777777" w:rsidR="00F86E0E" w:rsidRPr="00F86E0E" w:rsidRDefault="00F86E0E" w:rsidP="00F86E0E">
                                  <w:pPr>
                                    <w:jc w:val="center"/>
                                    <w:rPr>
                                      <w:color w:val="000000"/>
                                      <w:sz w:val="16"/>
                                      <w:szCs w:val="16"/>
                                    </w:rPr>
                                  </w:pPr>
                                  <w:r w:rsidRPr="00F86E0E">
                                    <w:rPr>
                                      <w:color w:val="000000"/>
                                      <w:sz w:val="16"/>
                                      <w:szCs w:val="16"/>
                                    </w:rPr>
                                    <w:t>mm/°</w:t>
                                  </w:r>
                                </w:p>
                              </w:tc>
                            </w:tr>
                          </w:tbl>
                          <w:p w14:paraId="0804E372" w14:textId="19550212" w:rsidR="00E5422D" w:rsidRDefault="0085521C"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2" type="#_x0000_t202" style="position:absolute;left:0;text-align:left;margin-left:200.8pt;margin-top:113.15pt;width:252pt;height:131pt;z-index:25167769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" o:allowoverlap="f" stroked="f">
                <v:textbox>
                  <w:txbxContent>
                    <w:p w14:paraId="06E07720" w14:textId="255C15E1" w:rsidR="00E5422D" w:rsidRDefault="00E5422D" w:rsidP="00E5422D">
                      <w:pPr>
                        <w:pStyle w:val="TableTitle"/>
                      </w:pPr>
                      <w:r>
                        <w:t>Table I</w:t>
                      </w:r>
                      <w:r w:rsidR="00A848FF">
                        <w:t>V</w:t>
                      </w:r>
                    </w:p>
                    <w:p w14:paraId="5996AED5" w14:textId="3BBE97ED" w:rsidR="00F86E0E"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F86E0E">
                        <w:instrText xml:space="preserve">Excel.Sheet.12 C:\\Users\\robma\\Documents\\Work\\ilemt_papers\\calibration\\axis_stats_cal_9_16_premo_rotated_dipole.xlsx short!R1C1:R8C6 </w:instrText>
                      </w:r>
                      <w:r w:rsidR="0085521C" w:rsidRPr="0084672E">
                        <w:instrText xml:space="preserve">\a \f 4 \h </w:instrText>
                      </w:r>
                      <w:r w:rsidR="00F86E0E">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F86E0E" w:rsidRPr="00F86E0E" w14:paraId="33B59292" w14:textId="77777777" w:rsidTr="00F86E0E">
                        <w:trPr>
                          <w:divId w:val="923537678"/>
                          <w:trHeight w:val="216"/>
                        </w:trPr>
                        <w:tc>
                          <w:tcPr>
                            <w:tcW w:w="997" w:type="dxa"/>
                            <w:tcBorders>
                              <w:top w:val="double" w:sz="6" w:space="0" w:color="auto"/>
                              <w:left w:val="nil"/>
                              <w:bottom w:val="nil"/>
                              <w:right w:val="nil"/>
                            </w:tcBorders>
                            <w:shd w:val="clear" w:color="auto" w:fill="auto"/>
                            <w:noWrap/>
                            <w:vAlign w:val="center"/>
                            <w:hideMark/>
                          </w:tcPr>
                          <w:p w14:paraId="59383BE9" w14:textId="168DD0F9" w:rsidR="00F86E0E" w:rsidRPr="00F86E0E" w:rsidRDefault="00F86E0E" w:rsidP="00F86E0E">
                            <w:pPr>
                              <w:jc w:val="right"/>
                              <w:rPr>
                                <w:color w:val="000000"/>
                                <w:sz w:val="16"/>
                                <w:szCs w:val="16"/>
                              </w:rPr>
                            </w:pPr>
                            <w:r w:rsidRPr="00F86E0E">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5D5F4D2F" w14:textId="77777777" w:rsidR="00F86E0E" w:rsidRPr="00F86E0E" w:rsidRDefault="00F86E0E" w:rsidP="00F86E0E">
                            <w:pPr>
                              <w:jc w:val="right"/>
                              <w:rPr>
                                <w:color w:val="000000"/>
                                <w:sz w:val="16"/>
                                <w:szCs w:val="16"/>
                              </w:rPr>
                            </w:pPr>
                            <w:r w:rsidRPr="00F86E0E">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2C20E15D" w14:textId="77777777" w:rsidR="00F86E0E" w:rsidRPr="00F86E0E" w:rsidRDefault="00F86E0E" w:rsidP="00F86E0E">
                            <w:pPr>
                              <w:jc w:val="center"/>
                              <w:rPr>
                                <w:color w:val="000000"/>
                                <w:sz w:val="16"/>
                                <w:szCs w:val="16"/>
                              </w:rPr>
                            </w:pPr>
                            <w:r w:rsidRPr="00F86E0E">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047265BC" w14:textId="77777777" w:rsidR="00F86E0E" w:rsidRPr="00F86E0E" w:rsidRDefault="00F86E0E" w:rsidP="00F86E0E">
                            <w:pPr>
                              <w:jc w:val="center"/>
                              <w:rPr>
                                <w:color w:val="000000"/>
                                <w:sz w:val="16"/>
                                <w:szCs w:val="16"/>
                              </w:rPr>
                            </w:pPr>
                            <w:r w:rsidRPr="00F86E0E">
                              <w:rPr>
                                <w:color w:val="000000"/>
                                <w:sz w:val="16"/>
                                <w:szCs w:val="16"/>
                              </w:rPr>
                              <w:t>Nonlinearity</w:t>
                            </w:r>
                          </w:p>
                        </w:tc>
                      </w:tr>
                      <w:tr w:rsidR="00F86E0E" w:rsidRPr="00F86E0E" w14:paraId="41FA5DCD" w14:textId="77777777" w:rsidTr="00F86E0E">
                        <w:trPr>
                          <w:divId w:val="923537678"/>
                          <w:trHeight w:val="204"/>
                        </w:trPr>
                        <w:tc>
                          <w:tcPr>
                            <w:tcW w:w="997" w:type="dxa"/>
                            <w:tcBorders>
                              <w:top w:val="nil"/>
                              <w:left w:val="nil"/>
                              <w:bottom w:val="nil"/>
                              <w:right w:val="nil"/>
                            </w:tcBorders>
                            <w:shd w:val="clear" w:color="auto" w:fill="auto"/>
                            <w:noWrap/>
                            <w:vAlign w:val="center"/>
                            <w:hideMark/>
                          </w:tcPr>
                          <w:p w14:paraId="57C4CA7F" w14:textId="77777777" w:rsidR="00F86E0E" w:rsidRPr="00F86E0E" w:rsidRDefault="00F86E0E" w:rsidP="00F86E0E">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339953B6" w14:textId="77777777" w:rsidR="00F86E0E" w:rsidRPr="00F86E0E" w:rsidRDefault="00F86E0E" w:rsidP="00F86E0E">
                            <w:pPr>
                              <w:jc w:val="right"/>
                            </w:pPr>
                          </w:p>
                        </w:tc>
                        <w:tc>
                          <w:tcPr>
                            <w:tcW w:w="547" w:type="dxa"/>
                            <w:tcBorders>
                              <w:top w:val="nil"/>
                              <w:left w:val="single" w:sz="4" w:space="0" w:color="auto"/>
                              <w:bottom w:val="nil"/>
                              <w:right w:val="nil"/>
                            </w:tcBorders>
                            <w:shd w:val="clear" w:color="auto" w:fill="auto"/>
                            <w:noWrap/>
                            <w:vAlign w:val="bottom"/>
                            <w:hideMark/>
                          </w:tcPr>
                          <w:p w14:paraId="1C2D4456" w14:textId="77777777" w:rsidR="00F86E0E" w:rsidRPr="00F86E0E" w:rsidRDefault="00F86E0E" w:rsidP="00F86E0E">
                            <w:pPr>
                              <w:jc w:val="center"/>
                              <w:rPr>
                                <w:color w:val="000000"/>
                                <w:sz w:val="16"/>
                                <w:szCs w:val="16"/>
                              </w:rPr>
                            </w:pPr>
                            <w:r w:rsidRPr="00F86E0E">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0FA35B35" w14:textId="77777777" w:rsidR="00F86E0E" w:rsidRPr="00F86E0E" w:rsidRDefault="00F86E0E" w:rsidP="00F86E0E">
                            <w:pPr>
                              <w:jc w:val="center"/>
                              <w:rPr>
                                <w:color w:val="000000"/>
                                <w:sz w:val="16"/>
                                <w:szCs w:val="16"/>
                              </w:rPr>
                            </w:pPr>
                            <w:r w:rsidRPr="00F86E0E">
                              <w:rPr>
                                <w:color w:val="000000"/>
                                <w:sz w:val="16"/>
                                <w:szCs w:val="16"/>
                              </w:rPr>
                              <w:t>RxRyRz</w:t>
                            </w:r>
                          </w:p>
                        </w:tc>
                        <w:tc>
                          <w:tcPr>
                            <w:tcW w:w="474" w:type="dxa"/>
                            <w:tcBorders>
                              <w:top w:val="nil"/>
                              <w:left w:val="nil"/>
                              <w:bottom w:val="nil"/>
                              <w:right w:val="nil"/>
                            </w:tcBorders>
                            <w:shd w:val="clear" w:color="auto" w:fill="auto"/>
                            <w:noWrap/>
                            <w:vAlign w:val="bottom"/>
                            <w:hideMark/>
                          </w:tcPr>
                          <w:p w14:paraId="08EEAA11" w14:textId="77777777" w:rsidR="00F86E0E" w:rsidRPr="00F86E0E" w:rsidRDefault="00F86E0E" w:rsidP="00F86E0E">
                            <w:pPr>
                              <w:jc w:val="center"/>
                              <w:rPr>
                                <w:color w:val="000000"/>
                                <w:sz w:val="16"/>
                                <w:szCs w:val="16"/>
                              </w:rPr>
                            </w:pPr>
                            <w:r w:rsidRPr="00F86E0E">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46FF0F4A" w14:textId="77777777" w:rsidR="00F86E0E" w:rsidRPr="00F86E0E" w:rsidRDefault="00F86E0E" w:rsidP="00F86E0E">
                            <w:pPr>
                              <w:jc w:val="center"/>
                              <w:rPr>
                                <w:color w:val="000000"/>
                                <w:sz w:val="16"/>
                                <w:szCs w:val="16"/>
                              </w:rPr>
                            </w:pPr>
                            <w:r w:rsidRPr="00F86E0E">
                              <w:rPr>
                                <w:color w:val="000000"/>
                                <w:sz w:val="16"/>
                                <w:szCs w:val="16"/>
                              </w:rPr>
                              <w:t>RxRyRz</w:t>
                            </w:r>
                          </w:p>
                        </w:tc>
                      </w:tr>
                      <w:tr w:rsidR="00F86E0E" w:rsidRPr="00F86E0E" w14:paraId="3C493300" w14:textId="77777777" w:rsidTr="00F86E0E">
                        <w:trPr>
                          <w:divId w:val="923537678"/>
                          <w:trHeight w:val="204"/>
                        </w:trPr>
                        <w:tc>
                          <w:tcPr>
                            <w:tcW w:w="997" w:type="dxa"/>
                            <w:tcBorders>
                              <w:top w:val="single" w:sz="4" w:space="0" w:color="auto"/>
                              <w:left w:val="nil"/>
                              <w:bottom w:val="nil"/>
                              <w:right w:val="nil"/>
                            </w:tcBorders>
                            <w:shd w:val="clear" w:color="auto" w:fill="auto"/>
                            <w:noWrap/>
                            <w:vAlign w:val="center"/>
                            <w:hideMark/>
                          </w:tcPr>
                          <w:p w14:paraId="3CED6C19" w14:textId="77777777" w:rsidR="00F86E0E" w:rsidRPr="00F86E0E" w:rsidRDefault="00F86E0E" w:rsidP="00F86E0E">
                            <w:pPr>
                              <w:jc w:val="center"/>
                              <w:rPr>
                                <w:color w:val="000000"/>
                                <w:sz w:val="16"/>
                                <w:szCs w:val="16"/>
                              </w:rPr>
                            </w:pPr>
                            <w:r w:rsidRPr="00F86E0E">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7B58C0C3" w14:textId="77777777" w:rsidR="00F86E0E" w:rsidRPr="00F86E0E" w:rsidRDefault="00F86E0E" w:rsidP="00F86E0E">
                            <w:pPr>
                              <w:jc w:val="center"/>
                              <w:rPr>
                                <w:color w:val="000000"/>
                                <w:sz w:val="16"/>
                                <w:szCs w:val="16"/>
                              </w:rPr>
                            </w:pPr>
                            <w:r w:rsidRPr="00F86E0E">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16E7F633" w14:textId="77777777" w:rsidR="00F86E0E" w:rsidRPr="00F86E0E" w:rsidRDefault="00F86E0E" w:rsidP="00F86E0E">
                            <w:pPr>
                              <w:jc w:val="center"/>
                              <w:rPr>
                                <w:color w:val="000000"/>
                                <w:sz w:val="16"/>
                                <w:szCs w:val="16"/>
                              </w:rPr>
                            </w:pPr>
                            <w:r w:rsidRPr="00F86E0E">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5BDCB1A8" w14:textId="77777777" w:rsidR="00F86E0E" w:rsidRPr="00F86E0E" w:rsidRDefault="00F86E0E" w:rsidP="00F86E0E">
                            <w:pPr>
                              <w:jc w:val="center"/>
                              <w:rPr>
                                <w:color w:val="000000"/>
                                <w:sz w:val="16"/>
                                <w:szCs w:val="16"/>
                              </w:rPr>
                            </w:pPr>
                            <w:r w:rsidRPr="00F86E0E">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3C985D89" w14:textId="77777777" w:rsidR="00F86E0E" w:rsidRPr="00F86E0E" w:rsidRDefault="00F86E0E" w:rsidP="00F86E0E">
                            <w:pPr>
                              <w:jc w:val="center"/>
                              <w:rPr>
                                <w:color w:val="000000"/>
                                <w:sz w:val="16"/>
                                <w:szCs w:val="16"/>
                              </w:rPr>
                            </w:pPr>
                            <w:r w:rsidRPr="00F86E0E">
                              <w:rPr>
                                <w:color w:val="000000"/>
                                <w:sz w:val="16"/>
                                <w:szCs w:val="16"/>
                              </w:rPr>
                              <w:t>Percent</w:t>
                            </w:r>
                          </w:p>
                        </w:tc>
                      </w:tr>
                      <w:tr w:rsidR="00F86E0E" w:rsidRPr="00F86E0E" w14:paraId="00F83756" w14:textId="77777777" w:rsidTr="00F86E0E">
                        <w:trPr>
                          <w:divId w:val="923537678"/>
                          <w:trHeight w:val="204"/>
                        </w:trPr>
                        <w:tc>
                          <w:tcPr>
                            <w:tcW w:w="997" w:type="dxa"/>
                            <w:vMerge w:val="restart"/>
                            <w:tcBorders>
                              <w:top w:val="nil"/>
                              <w:left w:val="nil"/>
                              <w:bottom w:val="single" w:sz="4" w:space="0" w:color="000000"/>
                              <w:right w:val="nil"/>
                            </w:tcBorders>
                            <w:shd w:val="clear" w:color="auto" w:fill="auto"/>
                            <w:noWrap/>
                            <w:vAlign w:val="center"/>
                            <w:hideMark/>
                          </w:tcPr>
                          <w:p w14:paraId="5F3665DC" w14:textId="77777777" w:rsidR="00F86E0E" w:rsidRPr="00F86E0E" w:rsidRDefault="00F86E0E" w:rsidP="00F86E0E">
                            <w:pPr>
                              <w:jc w:val="center"/>
                              <w:rPr>
                                <w:color w:val="000000"/>
                                <w:sz w:val="16"/>
                                <w:szCs w:val="16"/>
                              </w:rPr>
                            </w:pPr>
                            <w:r w:rsidRPr="00F86E0E">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4EE811D" w14:textId="77777777" w:rsidR="00F86E0E" w:rsidRPr="00F86E0E" w:rsidRDefault="00F86E0E" w:rsidP="00F86E0E">
                            <w:pPr>
                              <w:jc w:val="right"/>
                              <w:rPr>
                                <w:color w:val="000000"/>
                                <w:sz w:val="16"/>
                                <w:szCs w:val="16"/>
                              </w:rPr>
                            </w:pPr>
                            <w:r w:rsidRPr="00F86E0E">
                              <w:rPr>
                                <w:color w:val="000000"/>
                                <w:sz w:val="16"/>
                                <w:szCs w:val="16"/>
                              </w:rPr>
                              <w:t>RMS</w:t>
                            </w:r>
                          </w:p>
                        </w:tc>
                        <w:tc>
                          <w:tcPr>
                            <w:tcW w:w="547" w:type="dxa"/>
                            <w:tcBorders>
                              <w:top w:val="nil"/>
                              <w:left w:val="nil"/>
                              <w:bottom w:val="nil"/>
                              <w:right w:val="nil"/>
                            </w:tcBorders>
                            <w:shd w:val="clear" w:color="auto" w:fill="auto"/>
                            <w:noWrap/>
                            <w:vAlign w:val="bottom"/>
                            <w:hideMark/>
                          </w:tcPr>
                          <w:p w14:paraId="0CDC075C" w14:textId="77777777" w:rsidR="00F86E0E" w:rsidRPr="00F86E0E" w:rsidRDefault="00F86E0E" w:rsidP="00F86E0E">
                            <w:pPr>
                              <w:jc w:val="center"/>
                              <w:rPr>
                                <w:color w:val="000000"/>
                                <w:sz w:val="16"/>
                                <w:szCs w:val="16"/>
                              </w:rPr>
                            </w:pPr>
                            <w:r w:rsidRPr="00F86E0E">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70131562" w14:textId="77777777" w:rsidR="00F86E0E" w:rsidRPr="00F86E0E" w:rsidRDefault="00F86E0E" w:rsidP="00F86E0E">
                            <w:pPr>
                              <w:jc w:val="center"/>
                              <w:rPr>
                                <w:color w:val="000000"/>
                                <w:sz w:val="16"/>
                                <w:szCs w:val="16"/>
                              </w:rPr>
                            </w:pPr>
                            <w:r w:rsidRPr="00F86E0E">
                              <w:rPr>
                                <w:color w:val="000000"/>
                                <w:sz w:val="16"/>
                                <w:szCs w:val="16"/>
                              </w:rPr>
                              <w:t>0.227</w:t>
                            </w:r>
                          </w:p>
                        </w:tc>
                        <w:tc>
                          <w:tcPr>
                            <w:tcW w:w="474" w:type="dxa"/>
                            <w:tcBorders>
                              <w:top w:val="nil"/>
                              <w:left w:val="nil"/>
                              <w:bottom w:val="nil"/>
                              <w:right w:val="nil"/>
                            </w:tcBorders>
                            <w:shd w:val="clear" w:color="auto" w:fill="auto"/>
                            <w:noWrap/>
                            <w:vAlign w:val="bottom"/>
                            <w:hideMark/>
                          </w:tcPr>
                          <w:p w14:paraId="27283CF3" w14:textId="77777777" w:rsidR="00F86E0E" w:rsidRPr="00F86E0E" w:rsidRDefault="00F86E0E" w:rsidP="00F86E0E">
                            <w:pPr>
                              <w:jc w:val="center"/>
                              <w:rPr>
                                <w:color w:val="000000"/>
                                <w:sz w:val="16"/>
                                <w:szCs w:val="16"/>
                              </w:rPr>
                            </w:pPr>
                            <w:r w:rsidRPr="00F86E0E">
                              <w:rPr>
                                <w:color w:val="000000"/>
                                <w:sz w:val="16"/>
                                <w:szCs w:val="16"/>
                              </w:rPr>
                              <w:t>0.39%</w:t>
                            </w:r>
                          </w:p>
                        </w:tc>
                        <w:tc>
                          <w:tcPr>
                            <w:tcW w:w="586" w:type="dxa"/>
                            <w:tcBorders>
                              <w:top w:val="nil"/>
                              <w:left w:val="nil"/>
                              <w:bottom w:val="nil"/>
                              <w:right w:val="nil"/>
                            </w:tcBorders>
                            <w:shd w:val="clear" w:color="auto" w:fill="auto"/>
                            <w:noWrap/>
                            <w:vAlign w:val="bottom"/>
                            <w:hideMark/>
                          </w:tcPr>
                          <w:p w14:paraId="4DB702EE" w14:textId="77777777" w:rsidR="00F86E0E" w:rsidRPr="00F86E0E" w:rsidRDefault="00F86E0E" w:rsidP="00F86E0E">
                            <w:pPr>
                              <w:jc w:val="center"/>
                              <w:rPr>
                                <w:color w:val="000000"/>
                                <w:sz w:val="16"/>
                                <w:szCs w:val="16"/>
                              </w:rPr>
                            </w:pPr>
                            <w:r w:rsidRPr="00F86E0E">
                              <w:rPr>
                                <w:color w:val="000000"/>
                                <w:sz w:val="16"/>
                                <w:szCs w:val="16"/>
                              </w:rPr>
                              <w:t>0.44%</w:t>
                            </w:r>
                          </w:p>
                        </w:tc>
                      </w:tr>
                      <w:tr w:rsidR="00F86E0E" w:rsidRPr="00F86E0E" w14:paraId="3675F255" w14:textId="77777777" w:rsidTr="00F86E0E">
                        <w:trPr>
                          <w:divId w:val="923537678"/>
                          <w:trHeight w:val="204"/>
                        </w:trPr>
                        <w:tc>
                          <w:tcPr>
                            <w:tcW w:w="997" w:type="dxa"/>
                            <w:vMerge/>
                            <w:tcBorders>
                              <w:top w:val="nil"/>
                              <w:left w:val="nil"/>
                              <w:bottom w:val="single" w:sz="4" w:space="0" w:color="000000"/>
                              <w:right w:val="nil"/>
                            </w:tcBorders>
                            <w:vAlign w:val="center"/>
                            <w:hideMark/>
                          </w:tcPr>
                          <w:p w14:paraId="4D6F8DAC" w14:textId="77777777" w:rsidR="00F86E0E" w:rsidRPr="00F86E0E" w:rsidRDefault="00F86E0E" w:rsidP="00F86E0E">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4B9AD880" w14:textId="77777777" w:rsidR="00F86E0E" w:rsidRPr="00F86E0E" w:rsidRDefault="00F86E0E" w:rsidP="00F86E0E">
                            <w:pPr>
                              <w:jc w:val="right"/>
                              <w:rPr>
                                <w:color w:val="000000"/>
                                <w:sz w:val="16"/>
                                <w:szCs w:val="16"/>
                              </w:rPr>
                            </w:pPr>
                            <w:r w:rsidRPr="00F86E0E">
                              <w:rPr>
                                <w:color w:val="000000"/>
                                <w:sz w:val="16"/>
                                <w:szCs w:val="16"/>
                              </w:rPr>
                              <w:t>max</w:t>
                            </w:r>
                          </w:p>
                        </w:tc>
                        <w:tc>
                          <w:tcPr>
                            <w:tcW w:w="547" w:type="dxa"/>
                            <w:tcBorders>
                              <w:top w:val="nil"/>
                              <w:left w:val="nil"/>
                              <w:bottom w:val="nil"/>
                              <w:right w:val="nil"/>
                            </w:tcBorders>
                            <w:shd w:val="clear" w:color="auto" w:fill="auto"/>
                            <w:noWrap/>
                            <w:vAlign w:val="bottom"/>
                            <w:hideMark/>
                          </w:tcPr>
                          <w:p w14:paraId="0E7083B7" w14:textId="77777777" w:rsidR="00F86E0E" w:rsidRPr="00F86E0E" w:rsidRDefault="00F86E0E" w:rsidP="00F86E0E">
                            <w:pPr>
                              <w:jc w:val="center"/>
                              <w:rPr>
                                <w:color w:val="000000"/>
                                <w:sz w:val="16"/>
                                <w:szCs w:val="16"/>
                              </w:rPr>
                            </w:pPr>
                            <w:r w:rsidRPr="00F86E0E">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0D79B576" w14:textId="77777777" w:rsidR="00F86E0E" w:rsidRPr="00F86E0E" w:rsidRDefault="00F86E0E" w:rsidP="00F86E0E">
                            <w:pPr>
                              <w:jc w:val="center"/>
                              <w:rPr>
                                <w:color w:val="000000"/>
                                <w:sz w:val="16"/>
                                <w:szCs w:val="16"/>
                              </w:rPr>
                            </w:pPr>
                            <w:r w:rsidRPr="00F86E0E">
                              <w:rPr>
                                <w:color w:val="000000"/>
                                <w:sz w:val="16"/>
                                <w:szCs w:val="16"/>
                              </w:rPr>
                              <w:t>0.408</w:t>
                            </w:r>
                          </w:p>
                        </w:tc>
                        <w:tc>
                          <w:tcPr>
                            <w:tcW w:w="474" w:type="dxa"/>
                            <w:tcBorders>
                              <w:top w:val="nil"/>
                              <w:left w:val="nil"/>
                              <w:bottom w:val="nil"/>
                              <w:right w:val="nil"/>
                            </w:tcBorders>
                            <w:shd w:val="clear" w:color="auto" w:fill="auto"/>
                            <w:noWrap/>
                            <w:vAlign w:val="bottom"/>
                            <w:hideMark/>
                          </w:tcPr>
                          <w:p w14:paraId="11332944" w14:textId="77777777" w:rsidR="00F86E0E" w:rsidRPr="00F86E0E" w:rsidRDefault="00F86E0E" w:rsidP="00F86E0E">
                            <w:pPr>
                              <w:jc w:val="center"/>
                              <w:rPr>
                                <w:color w:val="000000"/>
                                <w:sz w:val="16"/>
                                <w:szCs w:val="16"/>
                              </w:rPr>
                            </w:pPr>
                            <w:r w:rsidRPr="00F86E0E">
                              <w:rPr>
                                <w:color w:val="000000"/>
                                <w:sz w:val="16"/>
                                <w:szCs w:val="16"/>
                              </w:rPr>
                              <w:t>0.69%</w:t>
                            </w:r>
                          </w:p>
                        </w:tc>
                        <w:tc>
                          <w:tcPr>
                            <w:tcW w:w="586" w:type="dxa"/>
                            <w:tcBorders>
                              <w:top w:val="nil"/>
                              <w:left w:val="nil"/>
                              <w:bottom w:val="nil"/>
                              <w:right w:val="nil"/>
                            </w:tcBorders>
                            <w:shd w:val="clear" w:color="auto" w:fill="auto"/>
                            <w:noWrap/>
                            <w:vAlign w:val="bottom"/>
                            <w:hideMark/>
                          </w:tcPr>
                          <w:p w14:paraId="72C2CE6C" w14:textId="77777777" w:rsidR="00F86E0E" w:rsidRPr="00F86E0E" w:rsidRDefault="00F86E0E" w:rsidP="00F86E0E">
                            <w:pPr>
                              <w:jc w:val="center"/>
                              <w:rPr>
                                <w:color w:val="000000"/>
                                <w:sz w:val="16"/>
                                <w:szCs w:val="16"/>
                              </w:rPr>
                            </w:pPr>
                            <w:r w:rsidRPr="00F86E0E">
                              <w:rPr>
                                <w:color w:val="000000"/>
                                <w:sz w:val="16"/>
                                <w:szCs w:val="16"/>
                              </w:rPr>
                              <w:t>0.67%</w:t>
                            </w:r>
                          </w:p>
                        </w:tc>
                      </w:tr>
                      <w:tr w:rsidR="00F86E0E" w:rsidRPr="00F86E0E" w14:paraId="20AEF05B" w14:textId="77777777" w:rsidTr="00F86E0E">
                        <w:trPr>
                          <w:divId w:val="923537678"/>
                          <w:trHeight w:val="204"/>
                        </w:trPr>
                        <w:tc>
                          <w:tcPr>
                            <w:tcW w:w="997" w:type="dxa"/>
                            <w:vMerge w:val="restart"/>
                            <w:tcBorders>
                              <w:top w:val="nil"/>
                              <w:left w:val="nil"/>
                              <w:bottom w:val="nil"/>
                              <w:right w:val="nil"/>
                            </w:tcBorders>
                            <w:shd w:val="clear" w:color="auto" w:fill="auto"/>
                            <w:noWrap/>
                            <w:vAlign w:val="center"/>
                            <w:hideMark/>
                          </w:tcPr>
                          <w:p w14:paraId="65DE6C56" w14:textId="77777777" w:rsidR="00F86E0E" w:rsidRPr="00F86E0E" w:rsidRDefault="00F86E0E" w:rsidP="00F86E0E">
                            <w:pPr>
                              <w:jc w:val="center"/>
                              <w:rPr>
                                <w:color w:val="000000"/>
                                <w:sz w:val="16"/>
                                <w:szCs w:val="16"/>
                              </w:rPr>
                            </w:pPr>
                            <w:r w:rsidRPr="00F86E0E">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20EF07B2" w14:textId="77777777" w:rsidR="00F86E0E" w:rsidRPr="00F86E0E" w:rsidRDefault="00F86E0E" w:rsidP="00F86E0E">
                            <w:pPr>
                              <w:jc w:val="right"/>
                              <w:rPr>
                                <w:color w:val="000000"/>
                                <w:sz w:val="16"/>
                                <w:szCs w:val="16"/>
                              </w:rPr>
                            </w:pPr>
                            <w:r w:rsidRPr="00F86E0E">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0D06F316" w14:textId="77777777" w:rsidR="00F86E0E" w:rsidRPr="00F86E0E" w:rsidRDefault="00F86E0E" w:rsidP="00F86E0E">
                            <w:pPr>
                              <w:jc w:val="center"/>
                              <w:rPr>
                                <w:color w:val="000000"/>
                                <w:sz w:val="16"/>
                                <w:szCs w:val="16"/>
                              </w:rPr>
                            </w:pPr>
                            <w:r w:rsidRPr="00F86E0E">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5EA8480A" w14:textId="77777777" w:rsidR="00F86E0E" w:rsidRPr="00F86E0E" w:rsidRDefault="00F86E0E" w:rsidP="00F86E0E">
                            <w:pPr>
                              <w:jc w:val="center"/>
                              <w:rPr>
                                <w:color w:val="000000"/>
                                <w:sz w:val="16"/>
                                <w:szCs w:val="16"/>
                              </w:rPr>
                            </w:pPr>
                            <w:r w:rsidRPr="00F86E0E">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78E0988C" w14:textId="77777777" w:rsidR="00F86E0E" w:rsidRPr="00F86E0E" w:rsidRDefault="00F86E0E" w:rsidP="00F86E0E">
                            <w:pPr>
                              <w:jc w:val="center"/>
                              <w:rPr>
                                <w:color w:val="000000"/>
                                <w:sz w:val="16"/>
                                <w:szCs w:val="16"/>
                              </w:rPr>
                            </w:pPr>
                            <w:r w:rsidRPr="00F86E0E">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5B4928CC" w14:textId="77777777" w:rsidR="00F86E0E" w:rsidRPr="00F86E0E" w:rsidRDefault="00F86E0E" w:rsidP="00F86E0E">
                            <w:pPr>
                              <w:jc w:val="center"/>
                              <w:rPr>
                                <w:color w:val="000000"/>
                                <w:sz w:val="16"/>
                                <w:szCs w:val="16"/>
                              </w:rPr>
                            </w:pPr>
                            <w:r w:rsidRPr="00F86E0E">
                              <w:rPr>
                                <w:color w:val="000000"/>
                                <w:sz w:val="16"/>
                                <w:szCs w:val="16"/>
                              </w:rPr>
                              <w:t>0.0050</w:t>
                            </w:r>
                          </w:p>
                        </w:tc>
                      </w:tr>
                      <w:tr w:rsidR="00F86E0E" w:rsidRPr="00F86E0E" w14:paraId="5DC2988C" w14:textId="77777777" w:rsidTr="00F86E0E">
                        <w:trPr>
                          <w:divId w:val="923537678"/>
                          <w:trHeight w:val="204"/>
                        </w:trPr>
                        <w:tc>
                          <w:tcPr>
                            <w:tcW w:w="997" w:type="dxa"/>
                            <w:vMerge/>
                            <w:tcBorders>
                              <w:top w:val="nil"/>
                              <w:left w:val="nil"/>
                              <w:bottom w:val="nil"/>
                              <w:right w:val="nil"/>
                            </w:tcBorders>
                            <w:vAlign w:val="center"/>
                            <w:hideMark/>
                          </w:tcPr>
                          <w:p w14:paraId="72478927" w14:textId="77777777" w:rsidR="00F86E0E" w:rsidRPr="00F86E0E" w:rsidRDefault="00F86E0E" w:rsidP="00F86E0E">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3D65A2EA" w14:textId="77777777" w:rsidR="00F86E0E" w:rsidRPr="00F86E0E" w:rsidRDefault="00F86E0E" w:rsidP="00F86E0E">
                            <w:pPr>
                              <w:jc w:val="right"/>
                              <w:rPr>
                                <w:color w:val="000000"/>
                                <w:sz w:val="16"/>
                                <w:szCs w:val="16"/>
                              </w:rPr>
                            </w:pPr>
                            <w:r w:rsidRPr="00F86E0E">
                              <w:rPr>
                                <w:color w:val="000000"/>
                                <w:sz w:val="16"/>
                                <w:szCs w:val="16"/>
                              </w:rPr>
                              <w:t>max</w:t>
                            </w:r>
                          </w:p>
                        </w:tc>
                        <w:tc>
                          <w:tcPr>
                            <w:tcW w:w="547" w:type="dxa"/>
                            <w:tcBorders>
                              <w:top w:val="nil"/>
                              <w:left w:val="nil"/>
                              <w:bottom w:val="nil"/>
                              <w:right w:val="nil"/>
                            </w:tcBorders>
                            <w:shd w:val="clear" w:color="000000" w:fill="DCE6F1"/>
                            <w:noWrap/>
                            <w:vAlign w:val="bottom"/>
                            <w:hideMark/>
                          </w:tcPr>
                          <w:p w14:paraId="7F27CDAF" w14:textId="77777777" w:rsidR="00F86E0E" w:rsidRPr="00F86E0E" w:rsidRDefault="00F86E0E" w:rsidP="00F86E0E">
                            <w:pPr>
                              <w:jc w:val="center"/>
                              <w:rPr>
                                <w:color w:val="000000"/>
                                <w:sz w:val="16"/>
                                <w:szCs w:val="16"/>
                              </w:rPr>
                            </w:pPr>
                            <w:r w:rsidRPr="00F86E0E">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350ABB3F" w14:textId="77777777" w:rsidR="00F86E0E" w:rsidRPr="00F86E0E" w:rsidRDefault="00F86E0E" w:rsidP="00F86E0E">
                            <w:pPr>
                              <w:jc w:val="center"/>
                              <w:rPr>
                                <w:color w:val="000000"/>
                                <w:sz w:val="16"/>
                                <w:szCs w:val="16"/>
                              </w:rPr>
                            </w:pPr>
                            <w:r w:rsidRPr="00F86E0E">
                              <w:rPr>
                                <w:color w:val="000000"/>
                                <w:sz w:val="16"/>
                                <w:szCs w:val="16"/>
                              </w:rPr>
                              <w:t>0.174</w:t>
                            </w:r>
                          </w:p>
                        </w:tc>
                        <w:tc>
                          <w:tcPr>
                            <w:tcW w:w="474" w:type="dxa"/>
                            <w:tcBorders>
                              <w:top w:val="nil"/>
                              <w:left w:val="nil"/>
                              <w:bottom w:val="nil"/>
                              <w:right w:val="nil"/>
                            </w:tcBorders>
                            <w:shd w:val="clear" w:color="auto" w:fill="auto"/>
                            <w:noWrap/>
                            <w:vAlign w:val="bottom"/>
                            <w:hideMark/>
                          </w:tcPr>
                          <w:p w14:paraId="77BE1F59" w14:textId="77777777" w:rsidR="00F86E0E" w:rsidRPr="00F86E0E" w:rsidRDefault="00F86E0E" w:rsidP="00F86E0E">
                            <w:pPr>
                              <w:jc w:val="center"/>
                              <w:rPr>
                                <w:color w:val="000000"/>
                                <w:sz w:val="16"/>
                                <w:szCs w:val="16"/>
                              </w:rPr>
                            </w:pPr>
                            <w:r w:rsidRPr="00F86E0E">
                              <w:rPr>
                                <w:color w:val="000000"/>
                                <w:sz w:val="16"/>
                                <w:szCs w:val="16"/>
                              </w:rPr>
                              <w:t>0.0033</w:t>
                            </w:r>
                          </w:p>
                        </w:tc>
                        <w:tc>
                          <w:tcPr>
                            <w:tcW w:w="586" w:type="dxa"/>
                            <w:tcBorders>
                              <w:top w:val="nil"/>
                              <w:left w:val="nil"/>
                              <w:bottom w:val="nil"/>
                              <w:right w:val="nil"/>
                            </w:tcBorders>
                            <w:shd w:val="clear" w:color="auto" w:fill="auto"/>
                            <w:noWrap/>
                            <w:vAlign w:val="bottom"/>
                            <w:hideMark/>
                          </w:tcPr>
                          <w:p w14:paraId="53C593C4" w14:textId="77777777" w:rsidR="00F86E0E" w:rsidRPr="00F86E0E" w:rsidRDefault="00F86E0E" w:rsidP="00F86E0E">
                            <w:pPr>
                              <w:jc w:val="center"/>
                              <w:rPr>
                                <w:color w:val="000000"/>
                                <w:sz w:val="16"/>
                                <w:szCs w:val="16"/>
                              </w:rPr>
                            </w:pPr>
                            <w:r w:rsidRPr="00F86E0E">
                              <w:rPr>
                                <w:color w:val="000000"/>
                                <w:sz w:val="16"/>
                                <w:szCs w:val="16"/>
                              </w:rPr>
                              <w:t>0.0092</w:t>
                            </w:r>
                          </w:p>
                        </w:tc>
                      </w:tr>
                      <w:tr w:rsidR="00F86E0E" w:rsidRPr="00F86E0E" w14:paraId="10B0E6BE" w14:textId="77777777" w:rsidTr="00F86E0E">
                        <w:trPr>
                          <w:divId w:val="923537678"/>
                          <w:trHeight w:val="216"/>
                        </w:trPr>
                        <w:tc>
                          <w:tcPr>
                            <w:tcW w:w="997" w:type="dxa"/>
                            <w:tcBorders>
                              <w:top w:val="nil"/>
                              <w:left w:val="nil"/>
                              <w:bottom w:val="double" w:sz="6" w:space="0" w:color="auto"/>
                              <w:right w:val="nil"/>
                            </w:tcBorders>
                            <w:shd w:val="clear" w:color="auto" w:fill="auto"/>
                            <w:noWrap/>
                            <w:vAlign w:val="center"/>
                            <w:hideMark/>
                          </w:tcPr>
                          <w:p w14:paraId="0D63249B" w14:textId="77777777" w:rsidR="00F86E0E" w:rsidRPr="00F86E0E" w:rsidRDefault="00F86E0E" w:rsidP="00F86E0E">
                            <w:pPr>
                              <w:jc w:val="center"/>
                              <w:rPr>
                                <w:color w:val="000000"/>
                                <w:sz w:val="16"/>
                                <w:szCs w:val="16"/>
                              </w:rPr>
                            </w:pPr>
                            <w:r w:rsidRPr="00F86E0E">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2F7FF772" w14:textId="77777777" w:rsidR="00F86E0E" w:rsidRPr="00F86E0E" w:rsidRDefault="00F86E0E" w:rsidP="00F86E0E">
                            <w:pPr>
                              <w:jc w:val="right"/>
                              <w:rPr>
                                <w:color w:val="000000"/>
                                <w:sz w:val="16"/>
                                <w:szCs w:val="16"/>
                              </w:rPr>
                            </w:pPr>
                            <w:r w:rsidRPr="00F86E0E">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5B449F89" w14:textId="77777777" w:rsidR="00F86E0E" w:rsidRPr="00F86E0E" w:rsidRDefault="00F86E0E" w:rsidP="00F86E0E">
                            <w:pPr>
                              <w:jc w:val="center"/>
                              <w:rPr>
                                <w:color w:val="000000"/>
                                <w:sz w:val="16"/>
                                <w:szCs w:val="16"/>
                              </w:rPr>
                            </w:pPr>
                            <w:r w:rsidRPr="00F86E0E">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72A943C7" w14:textId="77777777" w:rsidR="00F86E0E" w:rsidRPr="00F86E0E" w:rsidRDefault="00F86E0E" w:rsidP="00F86E0E">
                            <w:pPr>
                              <w:jc w:val="center"/>
                              <w:rPr>
                                <w:color w:val="000000"/>
                                <w:sz w:val="16"/>
                                <w:szCs w:val="16"/>
                              </w:rPr>
                            </w:pPr>
                            <w:r w:rsidRPr="00F86E0E">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629A108B" w14:textId="77777777" w:rsidR="00F86E0E" w:rsidRPr="00F86E0E" w:rsidRDefault="00F86E0E" w:rsidP="00F86E0E">
                            <w:pPr>
                              <w:jc w:val="center"/>
                              <w:rPr>
                                <w:color w:val="000000"/>
                                <w:sz w:val="16"/>
                                <w:szCs w:val="16"/>
                              </w:rPr>
                            </w:pPr>
                            <w:r w:rsidRPr="00F86E0E">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4B798A06" w14:textId="77777777" w:rsidR="00F86E0E" w:rsidRPr="00F86E0E" w:rsidRDefault="00F86E0E" w:rsidP="00F86E0E">
                            <w:pPr>
                              <w:jc w:val="center"/>
                              <w:rPr>
                                <w:color w:val="000000"/>
                                <w:sz w:val="16"/>
                                <w:szCs w:val="16"/>
                              </w:rPr>
                            </w:pPr>
                            <w:r w:rsidRPr="00F86E0E">
                              <w:rPr>
                                <w:color w:val="000000"/>
                                <w:sz w:val="16"/>
                                <w:szCs w:val="16"/>
                              </w:rPr>
                              <w:t>mm/°</w:t>
                            </w:r>
                          </w:p>
                        </w:tc>
                      </w:tr>
                    </w:tbl>
                    <w:p w14:paraId="0804E372" w14:textId="19550212" w:rsidR="00E5422D" w:rsidRDefault="0085521C" w:rsidP="00E5422D">
                      <w:r>
                        <w:fldChar w:fldCharType="end"/>
                      </w:r>
                    </w:p>
                  </w:txbxContent>
                </v:textbox>
                <w10:wrap type="topAndBottom"/>
              </v:shape>
            </w:pict>
          </mc:Fallback>
        </mc:AlternateContent>
      </w:r>
      <w:r w:rsidR="006E38CB">
        <w:t xml:space="preserve">In </w:t>
      </w:r>
      <w:r w:rsidR="006B7198">
        <w:t>Table I</w:t>
      </w:r>
      <w:r w:rsidR="00F228D1">
        <w:t xml:space="preserve">V </w:t>
      </w:r>
      <w:r w:rsidR="006E38CB">
        <w:t xml:space="preserve">each </w:t>
      </w:r>
      <w:r w:rsidR="006E38CB">
        <w:fldChar w:fldCharType="begin"/>
      </w:r>
      <w:r w:rsidR="006E38CB">
        <w:instrText xml:space="preserve"> REF _Ref83915264 \h </w:instrText>
      </w:r>
      <w:r w:rsidR="006E38CB">
        <w:fldChar w:fldCharType="separate"/>
      </w:r>
      <w:r w:rsidR="00F464F1">
        <w:t xml:space="preserve">Fig. </w:t>
      </w:r>
      <w:r w:rsidR="00F464F1">
        <w:rPr>
          <w:noProof/>
        </w:rPr>
        <w:t>8</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Table </w:t>
      </w:r>
      <w:r w:rsidR="00B36127">
        <w:t>II</w:t>
      </w:r>
      <w:r w:rsidR="00E35D1A">
        <w:t>, but</w:t>
      </w:r>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6533A3DC" w14:textId="77777777" w:rsidR="00BD37C9" w:rsidRDefault="00BD37C9" w:rsidP="00BD37C9">
      <w:pPr>
        <w:ind w:firstLine="202"/>
        <w:jc w:val="both"/>
      </w:pPr>
    </w:p>
    <w:p w14:paraId="546108CE" w14:textId="277F8E97" w:rsidR="00DC0F20" w:rsidRDefault="00DC0F20" w:rsidP="00BD37C9">
      <w:pPr>
        <w:ind w:firstLine="202"/>
        <w:jc w:val="both"/>
        <w:rPr>
          <w:rStyle w:val="Heading1Char"/>
        </w:rPr>
      </w:pPr>
      <w:r w:rsidRPr="001829C8">
        <w:rPr>
          <w:rStyle w:val="Heading1Char"/>
        </w:rPr>
        <w:t>Conclusion</w:t>
      </w:r>
    </w:p>
    <w:p w14:paraId="06DCD991" w14:textId="058726EA" w:rsidR="008626C2" w:rsidRPr="008626C2" w:rsidRDefault="008C7336" w:rsidP="008626C2">
      <w:r w:rsidRPr="008C7336">
        <w:rPr>
          <w:highlight w:val="yellow"/>
        </w:rPr>
        <w:t>How does accuracy compare to reports in the literature?</w:t>
      </w:r>
    </w:p>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he concentric coil is more compact</w:t>
      </w:r>
      <w:r>
        <w:rPr>
          <w:rFonts w:eastAsiaTheme="minorEastAsia"/>
        </w:rPr>
        <w:t>, and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lastRenderedPageBreak/>
        <w:t>You have to test effect of sensor rotation even if you are only concerned with translation because the cross-coupling can be 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2A702E6A"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engineers succeed in applying EMTs across a broader scope. It is only the small size of the market that causes standalone EMTs to be so expensive. </w:t>
      </w:r>
    </w:p>
    <w:p w14:paraId="2CB15A26" w14:textId="77777777" w:rsidR="00317FFE" w:rsidRDefault="00317FFE" w:rsidP="00490134">
      <w:pPr>
        <w:pStyle w:val="Text"/>
      </w:pPr>
    </w:p>
    <w:p w14:paraId="7DCD1B2B" w14:textId="0BAB135B" w:rsidR="00DC0F20" w:rsidRDefault="00317FFE" w:rsidP="00490134">
      <w:pPr>
        <w:pStyle w:val="Text"/>
      </w:pPr>
      <w:r>
        <w:t>Appendix I: calibration procedures</w:t>
      </w:r>
    </w:p>
    <w:p w14:paraId="01E62A64" w14:textId="49CF0697" w:rsidR="00317FFE" w:rsidRDefault="00317FFE" w:rsidP="00317FFE">
      <w:pPr>
        <w:rPr>
          <w:highlight w:val="yellow"/>
        </w:rPr>
      </w:pPr>
      <w:r w:rsidRPr="007335FF">
        <w:rPr>
          <w:highlight w:val="yellow"/>
        </w:rPr>
        <w:t>Specifically how we ran the calibration? Could walk through the calibration step buildup, starting with very rough initial value.</w:t>
      </w:r>
      <w:r>
        <w:rPr>
          <w:highlight w:val="yellow"/>
        </w:rPr>
        <w:t xml:space="preserve"> Valuable, but also redundant with initial values/stepwise discussion. Good exercise to re-bootstrap the calibration.</w:t>
      </w:r>
    </w:p>
    <w:p w14:paraId="263CA2C7" w14:textId="7F3D708D" w:rsidR="006450CB" w:rsidRDefault="006450CB" w:rsidP="00317FFE">
      <w:pPr>
        <w:rPr>
          <w:highlight w:val="yellow"/>
        </w:rPr>
      </w:pPr>
      <w:r>
        <w:t xml:space="preserve">(here Matlab </w:t>
      </w:r>
      <w:r w:rsidRPr="00022840">
        <w:rPr>
          <w:rFonts w:ascii="Courier New" w:hAnsi="Courier New" w:cs="Courier New"/>
        </w:rPr>
        <w:t>lsqnonlin</w:t>
      </w:r>
      <w:r>
        <w:t>)</w:t>
      </w:r>
    </w:p>
    <w:p w14:paraId="3D124B79" w14:textId="2B5B5030" w:rsidR="00317FFE" w:rsidRDefault="00A53085" w:rsidP="00490134">
      <w:pPr>
        <w:pStyle w:val="Text"/>
        <w:rPr>
          <w:rFonts w:eastAsiaTheme="minorEastAsia"/>
        </w:rPr>
      </w:pPr>
      <w:r>
        <w:rPr>
          <w:rFonts w:eastAsiaTheme="minorEastAsia"/>
        </w:rPr>
        <w:t xml:space="preserve">We have also seen this general pattern as the workspace is generalized from XYZ +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rFonts w:eastAsiaTheme="minorEastAsia"/>
        </w:rPr>
        <w:t xml:space="preserve"> only by adding sensor fixtures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Pr>
          <w:rFonts w:eastAsiaTheme="minorEastAsia"/>
        </w:rPr>
        <w:t xml:space="preserve">.  </w:t>
      </w:r>
    </w:p>
    <w:p w14:paraId="692011C2" w14:textId="0E5634E4" w:rsidR="00662A39" w:rsidRDefault="00662A39" w:rsidP="00490134">
      <w:pPr>
        <w:pStyle w:val="Text"/>
        <w:rPr>
          <w:rFonts w:eastAsiaTheme="minorEastAsia"/>
        </w:rPr>
      </w:pPr>
    </w:p>
    <w:p w14:paraId="25C6723D" w14:textId="77777777" w:rsidR="00662A39" w:rsidRDefault="00662A39" w:rsidP="00662A39">
      <w:pPr>
        <w:pStyle w:val="Text"/>
        <w:numPr>
          <w:ilvl w:val="0"/>
          <w:numId w:val="42"/>
        </w:numPr>
      </w:pPr>
      <w:r>
        <w:t xml:space="preserve">Stepwise optimization, gradually increasing the optimization state space, greatly helps convergence when initial values are poorly known. </w:t>
      </w:r>
    </w:p>
    <w:p w14:paraId="49194CCD" w14:textId="77777777" w:rsidR="00662A39" w:rsidRDefault="00662A39" w:rsidP="00662A39">
      <w:pPr>
        <w:pStyle w:val="Text"/>
        <w:numPr>
          <w:ilvl w:val="0"/>
          <w:numId w:val="42"/>
        </w:numPr>
      </w:pPr>
      <w:r>
        <w:t>Depending on the test data, and the result calibration desired, we need to restrict the optimization in other configurable ways.</w:t>
      </w:r>
    </w:p>
    <w:p w14:paraId="6AA4289D" w14:textId="77777777" w:rsidR="00662A39" w:rsidRDefault="00662A39" w:rsidP="00662A39">
      <w:pPr>
        <w:pStyle w:val="Text"/>
      </w:pPr>
      <w:r>
        <w:t>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1C37DA82" w14:textId="77777777" w:rsidR="00662A39" w:rsidRDefault="00662A39" w:rsidP="00490134">
      <w:pPr>
        <w:pStyle w:val="Text"/>
        <w:rPr>
          <w:rFonts w:eastAsiaTheme="minorEastAsia"/>
        </w:rPr>
      </w:pPr>
    </w:p>
    <w:p w14:paraId="56A4340C" w14:textId="746D8FAA" w:rsidR="00E53565" w:rsidRDefault="00E53565" w:rsidP="00490134">
      <w:pPr>
        <w:pStyle w:val="Text"/>
        <w:rPr>
          <w:rFonts w:eastAsiaTheme="minorEastAsia"/>
        </w:rPr>
      </w:pP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3A607B2A" w14:textId="77777777" w:rsidR="00E53565"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transforms, sinc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17373CC7" w14:textId="77777777" w:rsidR="00E53565" w:rsidRDefault="00E53565" w:rsidP="00E53565">
      <w:pPr>
        <w:ind w:firstLine="202"/>
        <w:jc w:val="both"/>
      </w:pP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and then finally proceed to a full optimization. If optimization fails to converge to a reasonable residual </w:t>
      </w:r>
      <w:r w:rsidRPr="005E6002">
        <w:rPr>
          <w:highlight w:val="yellow"/>
        </w:rPr>
        <w:t>(ref section below</w:t>
      </w:r>
      <w:r>
        <w:rPr>
          <w:highlight w:val="yellow"/>
        </w:rPr>
        <w:t xml:space="preserve"> or move</w:t>
      </w:r>
      <w:r w:rsidRPr="005E6002">
        <w:rPr>
          <w:highlight w:val="yellow"/>
        </w:rPr>
        <w:t>),</w:t>
      </w:r>
      <w:r>
        <w:t xml:space="preserve"> especially if there is unexpected asymmetry between source or sensor coils, check for hardware faults such as sign inversion on source or sensor signal paths.</w:t>
      </w:r>
    </w:p>
    <w:p w14:paraId="2A2D6EC3" w14:textId="77777777" w:rsidR="00E53565" w:rsidRPr="002F14DF" w:rsidRDefault="00E53565" w:rsidP="00490134">
      <w:pPr>
        <w:pStyle w:val="Text"/>
      </w:pPr>
    </w:p>
    <w:p w14:paraId="1C823310" w14:textId="77777777" w:rsidR="00E53565" w:rsidRDefault="00E53565" w:rsidP="00E53565">
      <w:pPr>
        <w:pStyle w:val="Heading3"/>
      </w:pPr>
      <w:r>
        <w:t>Data degrees of freedom vs. fixture transforms</w:t>
      </w:r>
    </w:p>
    <w:p w14:paraId="49ED9F3D" w14:textId="4616106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lastRenderedPageBreak/>
        <w:t>Calibration residue</w:t>
      </w:r>
    </w:p>
    <w:p w14:paraId="29E0E934" w14:textId="77777777" w:rsidR="003A2E34" w:rsidRDefault="003A2E34" w:rsidP="003A2E34">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6355CD27">
                <wp:simplePos x="0" y="0"/>
                <wp:positionH relativeFrom="margin">
                  <wp:align>left</wp:align>
                </wp:positionH>
                <wp:positionV relativeFrom="paragraph">
                  <wp:posOffset>1249853</wp:posOffset>
                </wp:positionV>
                <wp:extent cx="3208020" cy="1800225"/>
                <wp:effectExtent l="0" t="0" r="0" b="9525"/>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800751"/>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7793BE99" w14:textId="68BC000E" w:rsidR="00F86E0E" w:rsidRDefault="003A2E34" w:rsidP="003A2E34">
                            <w:pPr>
                              <w:pStyle w:val="TableTitle"/>
                              <w:rPr>
                                <w:smallCaps w:val="0"/>
                                <w:sz w:val="20"/>
                                <w:szCs w:val="20"/>
                              </w:rPr>
                            </w:pPr>
                            <w:r>
                              <w:t>Calibration residues, RMS per point</w:t>
                            </w:r>
                            <w:r>
                              <w:fldChar w:fldCharType="begin"/>
                            </w:r>
                            <w:r>
                              <w:instrText xml:space="preserve"> LINK </w:instrText>
                            </w:r>
                            <w:r w:rsidR="00F86E0E">
                              <w:instrText xml:space="preserve">Excel.Sheet.12 C:\\Users\\robma\\Documents\\Work\\ilemt_papers\\calibration\\residue_stats.xlsx Sheet1!R1C1:R6C4 </w:instrText>
                            </w:r>
                            <w:r>
                              <w:instrText xml:space="preserve">\a \f 4 \h </w:instrText>
                            </w:r>
                            <w:r w:rsidR="00F86E0E">
                              <w:fldChar w:fldCharType="separate"/>
                            </w:r>
                          </w:p>
                          <w:tbl>
                            <w:tblPr>
                              <w:tblW w:w="4640" w:type="dxa"/>
                              <w:tblLook w:val="04A0" w:firstRow="1" w:lastRow="0" w:firstColumn="1" w:lastColumn="0" w:noHBand="0" w:noVBand="1"/>
                            </w:tblPr>
                            <w:tblGrid>
                              <w:gridCol w:w="1280"/>
                              <w:gridCol w:w="1240"/>
                              <w:gridCol w:w="1180"/>
                              <w:gridCol w:w="940"/>
                            </w:tblGrid>
                            <w:tr w:rsidR="00F86E0E" w:rsidRPr="00F86E0E" w14:paraId="66563A6A" w14:textId="77777777" w:rsidTr="00F86E0E">
                              <w:trPr>
                                <w:divId w:val="349844755"/>
                                <w:trHeight w:val="300"/>
                              </w:trPr>
                              <w:tc>
                                <w:tcPr>
                                  <w:tcW w:w="1280" w:type="dxa"/>
                                  <w:tcBorders>
                                    <w:top w:val="double" w:sz="6" w:space="0" w:color="auto"/>
                                    <w:left w:val="nil"/>
                                    <w:bottom w:val="nil"/>
                                    <w:right w:val="nil"/>
                                  </w:tcBorders>
                                  <w:shd w:val="clear" w:color="auto" w:fill="auto"/>
                                  <w:noWrap/>
                                  <w:vAlign w:val="bottom"/>
                                  <w:hideMark/>
                                </w:tcPr>
                                <w:p w14:paraId="3DE565DE" w14:textId="479D4603" w:rsidR="00F86E0E" w:rsidRPr="00F86E0E" w:rsidRDefault="00F86E0E" w:rsidP="00F86E0E">
                                  <w:pPr>
                                    <w:rPr>
                                      <w:color w:val="000000"/>
                                      <w:sz w:val="16"/>
                                      <w:szCs w:val="16"/>
                                    </w:rPr>
                                  </w:pPr>
                                  <w:r w:rsidRPr="00F86E0E">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481BF74" w14:textId="77777777" w:rsidR="00F86E0E" w:rsidRPr="00F86E0E" w:rsidRDefault="00F86E0E" w:rsidP="00F86E0E">
                                  <w:pPr>
                                    <w:rPr>
                                      <w:color w:val="000000"/>
                                      <w:sz w:val="16"/>
                                      <w:szCs w:val="16"/>
                                    </w:rPr>
                                  </w:pPr>
                                  <w:r w:rsidRPr="00F86E0E">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209A9BC3" w14:textId="77777777" w:rsidR="00F86E0E" w:rsidRPr="00F86E0E" w:rsidRDefault="00F86E0E" w:rsidP="00F86E0E">
                                  <w:pPr>
                                    <w:jc w:val="center"/>
                                    <w:rPr>
                                      <w:color w:val="000000"/>
                                      <w:sz w:val="16"/>
                                      <w:szCs w:val="16"/>
                                    </w:rPr>
                                  </w:pPr>
                                  <w:r w:rsidRPr="00F86E0E">
                                    <w:rPr>
                                      <w:color w:val="000000"/>
                                      <w:sz w:val="16"/>
                                      <w:szCs w:val="16"/>
                                    </w:rPr>
                                    <w:t>Source type</w:t>
                                  </w:r>
                                </w:p>
                              </w:tc>
                            </w:tr>
                            <w:tr w:rsidR="00F86E0E" w:rsidRPr="00F86E0E" w14:paraId="6C03381D" w14:textId="77777777" w:rsidTr="00F86E0E">
                              <w:trPr>
                                <w:divId w:val="349844755"/>
                                <w:trHeight w:val="288"/>
                              </w:trPr>
                              <w:tc>
                                <w:tcPr>
                                  <w:tcW w:w="1280" w:type="dxa"/>
                                  <w:tcBorders>
                                    <w:top w:val="nil"/>
                                    <w:left w:val="nil"/>
                                    <w:bottom w:val="nil"/>
                                    <w:right w:val="nil"/>
                                  </w:tcBorders>
                                  <w:shd w:val="clear" w:color="auto" w:fill="auto"/>
                                  <w:vAlign w:val="center"/>
                                  <w:hideMark/>
                                </w:tcPr>
                                <w:p w14:paraId="150BE5A7" w14:textId="77777777" w:rsidR="00F86E0E" w:rsidRPr="00F86E0E" w:rsidRDefault="00F86E0E" w:rsidP="00F86E0E">
                                  <w:pPr>
                                    <w:jc w:val="center"/>
                                    <w:rPr>
                                      <w:color w:val="000000"/>
                                      <w:sz w:val="16"/>
                                      <w:szCs w:val="16"/>
                                    </w:rPr>
                                  </w:pPr>
                                  <w:r w:rsidRPr="00F86E0E">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0475F5CA" w14:textId="77777777" w:rsidR="00F86E0E" w:rsidRPr="00F86E0E" w:rsidRDefault="00F86E0E" w:rsidP="00F86E0E">
                                  <w:pPr>
                                    <w:jc w:val="center"/>
                                    <w:rPr>
                                      <w:color w:val="000000"/>
                                      <w:sz w:val="16"/>
                                      <w:szCs w:val="16"/>
                                    </w:rPr>
                                  </w:pPr>
                                  <w:r w:rsidRPr="00F86E0E">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3C62E9C0" w14:textId="77777777" w:rsidR="00F86E0E" w:rsidRPr="00F86E0E" w:rsidRDefault="00F86E0E" w:rsidP="00F86E0E">
                                  <w:pPr>
                                    <w:jc w:val="center"/>
                                    <w:rPr>
                                      <w:color w:val="000000"/>
                                      <w:sz w:val="16"/>
                                      <w:szCs w:val="16"/>
                                    </w:rPr>
                                  </w:pPr>
                                  <w:r w:rsidRPr="00F86E0E">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39AE3A66" w14:textId="77777777" w:rsidR="00F86E0E" w:rsidRPr="00F86E0E" w:rsidRDefault="00F86E0E" w:rsidP="00F86E0E">
                                  <w:pPr>
                                    <w:jc w:val="center"/>
                                    <w:rPr>
                                      <w:color w:val="000000"/>
                                      <w:sz w:val="16"/>
                                      <w:szCs w:val="16"/>
                                    </w:rPr>
                                  </w:pPr>
                                  <w:r w:rsidRPr="00F86E0E">
                                    <w:rPr>
                                      <w:color w:val="000000"/>
                                      <w:sz w:val="16"/>
                                      <w:szCs w:val="16"/>
                                    </w:rPr>
                                    <w:t>Concentric</w:t>
                                  </w:r>
                                </w:p>
                              </w:tc>
                            </w:tr>
                            <w:tr w:rsidR="00F86E0E" w:rsidRPr="00F86E0E" w14:paraId="7C4BA62F" w14:textId="77777777" w:rsidTr="00F86E0E">
                              <w:trPr>
                                <w:divId w:val="349844755"/>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528CA14D" w14:textId="77777777" w:rsidR="00F86E0E" w:rsidRPr="00F86E0E" w:rsidRDefault="00F86E0E" w:rsidP="00F86E0E">
                                  <w:pPr>
                                    <w:jc w:val="center"/>
                                    <w:rPr>
                                      <w:color w:val="000000"/>
                                      <w:sz w:val="16"/>
                                      <w:szCs w:val="16"/>
                                    </w:rPr>
                                  </w:pPr>
                                  <w:r w:rsidRPr="00F86E0E">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7814EF0C" w14:textId="77777777" w:rsidR="00F86E0E" w:rsidRPr="00F86E0E" w:rsidRDefault="00F86E0E" w:rsidP="00F86E0E">
                                  <w:pPr>
                                    <w:jc w:val="center"/>
                                    <w:rPr>
                                      <w:color w:val="000000"/>
                                      <w:sz w:val="16"/>
                                      <w:szCs w:val="16"/>
                                    </w:rPr>
                                  </w:pPr>
                                  <w:r w:rsidRPr="00F86E0E">
                                    <w:rPr>
                                      <w:color w:val="000000"/>
                                      <w:sz w:val="16"/>
                                      <w:szCs w:val="16"/>
                                    </w:rPr>
                                    <w:t> </w:t>
                                  </w:r>
                                </w:p>
                              </w:tc>
                              <w:tc>
                                <w:tcPr>
                                  <w:tcW w:w="1180" w:type="dxa"/>
                                  <w:tcBorders>
                                    <w:top w:val="nil"/>
                                    <w:left w:val="nil"/>
                                    <w:bottom w:val="nil"/>
                                    <w:right w:val="nil"/>
                                  </w:tcBorders>
                                  <w:shd w:val="clear" w:color="auto" w:fill="auto"/>
                                  <w:noWrap/>
                                  <w:vAlign w:val="bottom"/>
                                  <w:hideMark/>
                                </w:tcPr>
                                <w:p w14:paraId="562384A9" w14:textId="77777777" w:rsidR="00F86E0E" w:rsidRPr="00F86E0E" w:rsidRDefault="00F86E0E" w:rsidP="00F86E0E">
                                  <w:pPr>
                                    <w:jc w:val="center"/>
                                    <w:rPr>
                                      <w:color w:val="000000"/>
                                      <w:sz w:val="16"/>
                                      <w:szCs w:val="16"/>
                                    </w:rPr>
                                  </w:pPr>
                                  <w:r w:rsidRPr="00F86E0E">
                                    <w:rPr>
                                      <w:color w:val="000000"/>
                                      <w:sz w:val="16"/>
                                      <w:szCs w:val="16"/>
                                    </w:rPr>
                                    <w:t>0.54%</w:t>
                                  </w:r>
                                </w:p>
                              </w:tc>
                              <w:tc>
                                <w:tcPr>
                                  <w:tcW w:w="940" w:type="dxa"/>
                                  <w:tcBorders>
                                    <w:top w:val="nil"/>
                                    <w:left w:val="nil"/>
                                    <w:bottom w:val="nil"/>
                                    <w:right w:val="nil"/>
                                  </w:tcBorders>
                                  <w:shd w:val="clear" w:color="auto" w:fill="auto"/>
                                  <w:noWrap/>
                                  <w:vAlign w:val="bottom"/>
                                  <w:hideMark/>
                                </w:tcPr>
                                <w:p w14:paraId="2BA5376A" w14:textId="77777777" w:rsidR="00F86E0E" w:rsidRPr="00F86E0E" w:rsidRDefault="00F86E0E" w:rsidP="00F86E0E">
                                  <w:pPr>
                                    <w:jc w:val="center"/>
                                    <w:rPr>
                                      <w:color w:val="000000"/>
                                      <w:sz w:val="16"/>
                                      <w:szCs w:val="16"/>
                                    </w:rPr>
                                  </w:pPr>
                                  <w:r w:rsidRPr="00F86E0E">
                                    <w:rPr>
                                      <w:color w:val="000000"/>
                                      <w:sz w:val="16"/>
                                      <w:szCs w:val="16"/>
                                    </w:rPr>
                                    <w:t>0.52%</w:t>
                                  </w:r>
                                </w:p>
                              </w:tc>
                            </w:tr>
                            <w:tr w:rsidR="00F86E0E" w:rsidRPr="00F86E0E" w14:paraId="6FB0EEEA" w14:textId="77777777" w:rsidTr="00F86E0E">
                              <w:trPr>
                                <w:divId w:val="349844755"/>
                                <w:trHeight w:val="288"/>
                              </w:trPr>
                              <w:tc>
                                <w:tcPr>
                                  <w:tcW w:w="1280" w:type="dxa"/>
                                  <w:vMerge/>
                                  <w:tcBorders>
                                    <w:top w:val="single" w:sz="4" w:space="0" w:color="auto"/>
                                    <w:left w:val="nil"/>
                                    <w:bottom w:val="single" w:sz="4" w:space="0" w:color="000000"/>
                                    <w:right w:val="single" w:sz="4" w:space="0" w:color="auto"/>
                                  </w:tcBorders>
                                  <w:vAlign w:val="center"/>
                                  <w:hideMark/>
                                </w:tcPr>
                                <w:p w14:paraId="7D33609E" w14:textId="77777777" w:rsidR="00F86E0E" w:rsidRPr="00F86E0E" w:rsidRDefault="00F86E0E" w:rsidP="00F86E0E">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370E7DDE" w14:textId="77777777" w:rsidR="00F86E0E" w:rsidRPr="00F86E0E" w:rsidRDefault="00F86E0E" w:rsidP="00F86E0E">
                                  <w:pPr>
                                    <w:jc w:val="center"/>
                                    <w:rPr>
                                      <w:color w:val="000000"/>
                                      <w:sz w:val="16"/>
                                      <w:szCs w:val="16"/>
                                    </w:rPr>
                                  </w:pPr>
                                  <w:r w:rsidRPr="00F86E0E">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41FF79DA" w14:textId="77777777" w:rsidR="00F86E0E" w:rsidRPr="00F86E0E" w:rsidRDefault="00F86E0E" w:rsidP="00F86E0E">
                                  <w:pPr>
                                    <w:jc w:val="center"/>
                                    <w:rPr>
                                      <w:color w:val="000000"/>
                                      <w:sz w:val="16"/>
                                      <w:szCs w:val="16"/>
                                    </w:rPr>
                                  </w:pPr>
                                  <w:r w:rsidRPr="00F86E0E">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00F26FA0" w14:textId="77777777" w:rsidR="00F86E0E" w:rsidRPr="00F86E0E" w:rsidRDefault="00F86E0E" w:rsidP="00F86E0E">
                                  <w:pPr>
                                    <w:jc w:val="center"/>
                                    <w:rPr>
                                      <w:color w:val="000000"/>
                                      <w:sz w:val="16"/>
                                      <w:szCs w:val="16"/>
                                    </w:rPr>
                                  </w:pPr>
                                  <w:r w:rsidRPr="00F86E0E">
                                    <w:rPr>
                                      <w:color w:val="000000"/>
                                      <w:sz w:val="16"/>
                                      <w:szCs w:val="16"/>
                                    </w:rPr>
                                    <w:t>1.16%</w:t>
                                  </w:r>
                                </w:p>
                              </w:tc>
                            </w:tr>
                            <w:tr w:rsidR="00F86E0E" w:rsidRPr="00F86E0E" w14:paraId="6F3FA24F" w14:textId="77777777" w:rsidTr="00F86E0E">
                              <w:trPr>
                                <w:divId w:val="349844755"/>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71CA8423" w14:textId="77777777" w:rsidR="00F86E0E" w:rsidRPr="00F86E0E" w:rsidRDefault="00F86E0E" w:rsidP="00F86E0E">
                                  <w:pPr>
                                    <w:jc w:val="center"/>
                                    <w:rPr>
                                      <w:color w:val="000000"/>
                                      <w:sz w:val="16"/>
                                      <w:szCs w:val="16"/>
                                    </w:rPr>
                                  </w:pPr>
                                  <w:r w:rsidRPr="00F86E0E">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013C2522" w14:textId="77777777" w:rsidR="00F86E0E" w:rsidRPr="00F86E0E" w:rsidRDefault="00F86E0E" w:rsidP="00F86E0E">
                                  <w:pPr>
                                    <w:jc w:val="center"/>
                                    <w:rPr>
                                      <w:color w:val="000000"/>
                                      <w:sz w:val="16"/>
                                      <w:szCs w:val="16"/>
                                    </w:rPr>
                                  </w:pPr>
                                  <w:r w:rsidRPr="00F86E0E">
                                    <w:rPr>
                                      <w:color w:val="000000"/>
                                      <w:sz w:val="16"/>
                                      <w:szCs w:val="16"/>
                                    </w:rPr>
                                    <w:t> </w:t>
                                  </w:r>
                                </w:p>
                              </w:tc>
                              <w:tc>
                                <w:tcPr>
                                  <w:tcW w:w="1180" w:type="dxa"/>
                                  <w:tcBorders>
                                    <w:top w:val="nil"/>
                                    <w:left w:val="nil"/>
                                    <w:bottom w:val="nil"/>
                                    <w:right w:val="nil"/>
                                  </w:tcBorders>
                                  <w:shd w:val="clear" w:color="auto" w:fill="auto"/>
                                  <w:noWrap/>
                                  <w:vAlign w:val="bottom"/>
                                  <w:hideMark/>
                                </w:tcPr>
                                <w:p w14:paraId="7B694AE9" w14:textId="77777777" w:rsidR="00F86E0E" w:rsidRPr="00F86E0E" w:rsidRDefault="00F86E0E" w:rsidP="00F86E0E">
                                  <w:pPr>
                                    <w:jc w:val="center"/>
                                    <w:rPr>
                                      <w:color w:val="000000"/>
                                      <w:sz w:val="16"/>
                                      <w:szCs w:val="16"/>
                                    </w:rPr>
                                  </w:pPr>
                                  <w:r w:rsidRPr="00F86E0E">
                                    <w:rPr>
                                      <w:color w:val="000000"/>
                                      <w:sz w:val="16"/>
                                      <w:szCs w:val="16"/>
                                    </w:rPr>
                                    <w:t>20.8%</w:t>
                                  </w:r>
                                </w:p>
                              </w:tc>
                              <w:tc>
                                <w:tcPr>
                                  <w:tcW w:w="940" w:type="dxa"/>
                                  <w:tcBorders>
                                    <w:top w:val="nil"/>
                                    <w:left w:val="nil"/>
                                    <w:bottom w:val="nil"/>
                                    <w:right w:val="nil"/>
                                  </w:tcBorders>
                                  <w:shd w:val="clear" w:color="auto" w:fill="auto"/>
                                  <w:noWrap/>
                                  <w:vAlign w:val="bottom"/>
                                  <w:hideMark/>
                                </w:tcPr>
                                <w:p w14:paraId="116BCA61" w14:textId="77777777" w:rsidR="00F86E0E" w:rsidRPr="00F86E0E" w:rsidRDefault="00F86E0E" w:rsidP="00F86E0E">
                                  <w:pPr>
                                    <w:jc w:val="center"/>
                                    <w:rPr>
                                      <w:color w:val="000000"/>
                                      <w:sz w:val="16"/>
                                      <w:szCs w:val="16"/>
                                    </w:rPr>
                                  </w:pPr>
                                  <w:r w:rsidRPr="00F86E0E">
                                    <w:rPr>
                                      <w:color w:val="000000"/>
                                      <w:sz w:val="16"/>
                                      <w:szCs w:val="16"/>
                                    </w:rPr>
                                    <w:t>0.71%</w:t>
                                  </w:r>
                                </w:p>
                              </w:tc>
                            </w:tr>
                            <w:tr w:rsidR="00F86E0E" w:rsidRPr="00F86E0E" w14:paraId="733DDE3A" w14:textId="77777777" w:rsidTr="00F86E0E">
                              <w:trPr>
                                <w:divId w:val="349844755"/>
                                <w:trHeight w:val="300"/>
                              </w:trPr>
                              <w:tc>
                                <w:tcPr>
                                  <w:tcW w:w="1280" w:type="dxa"/>
                                  <w:vMerge/>
                                  <w:tcBorders>
                                    <w:top w:val="nil"/>
                                    <w:left w:val="nil"/>
                                    <w:bottom w:val="double" w:sz="6" w:space="0" w:color="000000"/>
                                    <w:right w:val="single" w:sz="4" w:space="0" w:color="auto"/>
                                  </w:tcBorders>
                                  <w:vAlign w:val="center"/>
                                  <w:hideMark/>
                                </w:tcPr>
                                <w:p w14:paraId="77429DF1" w14:textId="77777777" w:rsidR="00F86E0E" w:rsidRPr="00F86E0E" w:rsidRDefault="00F86E0E" w:rsidP="00F86E0E">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1B22075" w14:textId="77777777" w:rsidR="00F86E0E" w:rsidRPr="00F86E0E" w:rsidRDefault="00F86E0E" w:rsidP="00F86E0E">
                                  <w:pPr>
                                    <w:jc w:val="center"/>
                                    <w:rPr>
                                      <w:color w:val="000000"/>
                                      <w:sz w:val="16"/>
                                      <w:szCs w:val="16"/>
                                    </w:rPr>
                                  </w:pPr>
                                  <w:r w:rsidRPr="00F86E0E">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399416B9" w14:textId="77777777" w:rsidR="00F86E0E" w:rsidRPr="00F86E0E" w:rsidRDefault="00F86E0E" w:rsidP="00F86E0E">
                                  <w:pPr>
                                    <w:jc w:val="center"/>
                                    <w:rPr>
                                      <w:color w:val="000000"/>
                                      <w:sz w:val="16"/>
                                      <w:szCs w:val="16"/>
                                    </w:rPr>
                                  </w:pPr>
                                  <w:r w:rsidRPr="00F86E0E">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01389878" w14:textId="77777777" w:rsidR="00F86E0E" w:rsidRPr="00F86E0E" w:rsidRDefault="00F86E0E" w:rsidP="00F86E0E">
                                  <w:pPr>
                                    <w:jc w:val="center"/>
                                    <w:rPr>
                                      <w:color w:val="000000"/>
                                      <w:sz w:val="16"/>
                                      <w:szCs w:val="16"/>
                                    </w:rPr>
                                  </w:pPr>
                                  <w:r w:rsidRPr="00F86E0E">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43" type="#_x0000_t202" style="position:absolute;left:0;text-align:left;margin-left:0;margin-top:98.4pt;width:252.6pt;height:141.75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" o:allowoverlap="f" stroked="f">
                <v:textbox>
                  <w:txbxContent>
                    <w:p w14:paraId="0B97B492" w14:textId="77777777" w:rsidR="003A2E34" w:rsidRDefault="003A2E34" w:rsidP="003A2E34">
                      <w:pPr>
                        <w:pStyle w:val="TableTitle"/>
                      </w:pPr>
                      <w:r>
                        <w:t>Table V</w:t>
                      </w:r>
                    </w:p>
                    <w:p w14:paraId="7793BE99" w14:textId="68BC000E" w:rsidR="00F86E0E" w:rsidRDefault="003A2E34" w:rsidP="003A2E34">
                      <w:pPr>
                        <w:pStyle w:val="TableTitle"/>
                        <w:rPr>
                          <w:smallCaps w:val="0"/>
                          <w:sz w:val="20"/>
                          <w:szCs w:val="20"/>
                        </w:rPr>
                      </w:pPr>
                      <w:r>
                        <w:t>Calibration residues, RMS per point</w:t>
                      </w:r>
                      <w:r>
                        <w:fldChar w:fldCharType="begin"/>
                      </w:r>
                      <w:r>
                        <w:instrText xml:space="preserve"> LINK </w:instrText>
                      </w:r>
                      <w:r w:rsidR="00F86E0E">
                        <w:instrText xml:space="preserve">Excel.Sheet.12 C:\\Users\\robma\\Documents\\Work\\ilemt_papers\\calibration\\residue_stats.xlsx Sheet1!R1C1:R6C4 </w:instrText>
                      </w:r>
                      <w:r>
                        <w:instrText xml:space="preserve">\a \f 4 \h </w:instrText>
                      </w:r>
                      <w:r w:rsidR="00F86E0E">
                        <w:fldChar w:fldCharType="separate"/>
                      </w:r>
                    </w:p>
                    <w:tbl>
                      <w:tblPr>
                        <w:tblW w:w="4640" w:type="dxa"/>
                        <w:tblLook w:val="04A0" w:firstRow="1" w:lastRow="0" w:firstColumn="1" w:lastColumn="0" w:noHBand="0" w:noVBand="1"/>
                      </w:tblPr>
                      <w:tblGrid>
                        <w:gridCol w:w="1280"/>
                        <w:gridCol w:w="1240"/>
                        <w:gridCol w:w="1180"/>
                        <w:gridCol w:w="940"/>
                      </w:tblGrid>
                      <w:tr w:rsidR="00F86E0E" w:rsidRPr="00F86E0E" w14:paraId="66563A6A" w14:textId="77777777" w:rsidTr="00F86E0E">
                        <w:trPr>
                          <w:divId w:val="349844755"/>
                          <w:trHeight w:val="300"/>
                        </w:trPr>
                        <w:tc>
                          <w:tcPr>
                            <w:tcW w:w="1280" w:type="dxa"/>
                            <w:tcBorders>
                              <w:top w:val="double" w:sz="6" w:space="0" w:color="auto"/>
                              <w:left w:val="nil"/>
                              <w:bottom w:val="nil"/>
                              <w:right w:val="nil"/>
                            </w:tcBorders>
                            <w:shd w:val="clear" w:color="auto" w:fill="auto"/>
                            <w:noWrap/>
                            <w:vAlign w:val="bottom"/>
                            <w:hideMark/>
                          </w:tcPr>
                          <w:p w14:paraId="3DE565DE" w14:textId="479D4603" w:rsidR="00F86E0E" w:rsidRPr="00F86E0E" w:rsidRDefault="00F86E0E" w:rsidP="00F86E0E">
                            <w:pPr>
                              <w:rPr>
                                <w:color w:val="000000"/>
                                <w:sz w:val="16"/>
                                <w:szCs w:val="16"/>
                              </w:rPr>
                            </w:pPr>
                            <w:r w:rsidRPr="00F86E0E">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481BF74" w14:textId="77777777" w:rsidR="00F86E0E" w:rsidRPr="00F86E0E" w:rsidRDefault="00F86E0E" w:rsidP="00F86E0E">
                            <w:pPr>
                              <w:rPr>
                                <w:color w:val="000000"/>
                                <w:sz w:val="16"/>
                                <w:szCs w:val="16"/>
                              </w:rPr>
                            </w:pPr>
                            <w:r w:rsidRPr="00F86E0E">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209A9BC3" w14:textId="77777777" w:rsidR="00F86E0E" w:rsidRPr="00F86E0E" w:rsidRDefault="00F86E0E" w:rsidP="00F86E0E">
                            <w:pPr>
                              <w:jc w:val="center"/>
                              <w:rPr>
                                <w:color w:val="000000"/>
                                <w:sz w:val="16"/>
                                <w:szCs w:val="16"/>
                              </w:rPr>
                            </w:pPr>
                            <w:r w:rsidRPr="00F86E0E">
                              <w:rPr>
                                <w:color w:val="000000"/>
                                <w:sz w:val="16"/>
                                <w:szCs w:val="16"/>
                              </w:rPr>
                              <w:t>Source type</w:t>
                            </w:r>
                          </w:p>
                        </w:tc>
                      </w:tr>
                      <w:tr w:rsidR="00F86E0E" w:rsidRPr="00F86E0E" w14:paraId="6C03381D" w14:textId="77777777" w:rsidTr="00F86E0E">
                        <w:trPr>
                          <w:divId w:val="349844755"/>
                          <w:trHeight w:val="288"/>
                        </w:trPr>
                        <w:tc>
                          <w:tcPr>
                            <w:tcW w:w="1280" w:type="dxa"/>
                            <w:tcBorders>
                              <w:top w:val="nil"/>
                              <w:left w:val="nil"/>
                              <w:bottom w:val="nil"/>
                              <w:right w:val="nil"/>
                            </w:tcBorders>
                            <w:shd w:val="clear" w:color="auto" w:fill="auto"/>
                            <w:vAlign w:val="center"/>
                            <w:hideMark/>
                          </w:tcPr>
                          <w:p w14:paraId="150BE5A7" w14:textId="77777777" w:rsidR="00F86E0E" w:rsidRPr="00F86E0E" w:rsidRDefault="00F86E0E" w:rsidP="00F86E0E">
                            <w:pPr>
                              <w:jc w:val="center"/>
                              <w:rPr>
                                <w:color w:val="000000"/>
                                <w:sz w:val="16"/>
                                <w:szCs w:val="16"/>
                              </w:rPr>
                            </w:pPr>
                            <w:r w:rsidRPr="00F86E0E">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0475F5CA" w14:textId="77777777" w:rsidR="00F86E0E" w:rsidRPr="00F86E0E" w:rsidRDefault="00F86E0E" w:rsidP="00F86E0E">
                            <w:pPr>
                              <w:jc w:val="center"/>
                              <w:rPr>
                                <w:color w:val="000000"/>
                                <w:sz w:val="16"/>
                                <w:szCs w:val="16"/>
                              </w:rPr>
                            </w:pPr>
                            <w:r w:rsidRPr="00F86E0E">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3C62E9C0" w14:textId="77777777" w:rsidR="00F86E0E" w:rsidRPr="00F86E0E" w:rsidRDefault="00F86E0E" w:rsidP="00F86E0E">
                            <w:pPr>
                              <w:jc w:val="center"/>
                              <w:rPr>
                                <w:color w:val="000000"/>
                                <w:sz w:val="16"/>
                                <w:szCs w:val="16"/>
                              </w:rPr>
                            </w:pPr>
                            <w:r w:rsidRPr="00F86E0E">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39AE3A66" w14:textId="77777777" w:rsidR="00F86E0E" w:rsidRPr="00F86E0E" w:rsidRDefault="00F86E0E" w:rsidP="00F86E0E">
                            <w:pPr>
                              <w:jc w:val="center"/>
                              <w:rPr>
                                <w:color w:val="000000"/>
                                <w:sz w:val="16"/>
                                <w:szCs w:val="16"/>
                              </w:rPr>
                            </w:pPr>
                            <w:r w:rsidRPr="00F86E0E">
                              <w:rPr>
                                <w:color w:val="000000"/>
                                <w:sz w:val="16"/>
                                <w:szCs w:val="16"/>
                              </w:rPr>
                              <w:t>Concentric</w:t>
                            </w:r>
                          </w:p>
                        </w:tc>
                      </w:tr>
                      <w:tr w:rsidR="00F86E0E" w:rsidRPr="00F86E0E" w14:paraId="7C4BA62F" w14:textId="77777777" w:rsidTr="00F86E0E">
                        <w:trPr>
                          <w:divId w:val="349844755"/>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528CA14D" w14:textId="77777777" w:rsidR="00F86E0E" w:rsidRPr="00F86E0E" w:rsidRDefault="00F86E0E" w:rsidP="00F86E0E">
                            <w:pPr>
                              <w:jc w:val="center"/>
                              <w:rPr>
                                <w:color w:val="000000"/>
                                <w:sz w:val="16"/>
                                <w:szCs w:val="16"/>
                              </w:rPr>
                            </w:pPr>
                            <w:r w:rsidRPr="00F86E0E">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7814EF0C" w14:textId="77777777" w:rsidR="00F86E0E" w:rsidRPr="00F86E0E" w:rsidRDefault="00F86E0E" w:rsidP="00F86E0E">
                            <w:pPr>
                              <w:jc w:val="center"/>
                              <w:rPr>
                                <w:color w:val="000000"/>
                                <w:sz w:val="16"/>
                                <w:szCs w:val="16"/>
                              </w:rPr>
                            </w:pPr>
                            <w:r w:rsidRPr="00F86E0E">
                              <w:rPr>
                                <w:color w:val="000000"/>
                                <w:sz w:val="16"/>
                                <w:szCs w:val="16"/>
                              </w:rPr>
                              <w:t> </w:t>
                            </w:r>
                          </w:p>
                        </w:tc>
                        <w:tc>
                          <w:tcPr>
                            <w:tcW w:w="1180" w:type="dxa"/>
                            <w:tcBorders>
                              <w:top w:val="nil"/>
                              <w:left w:val="nil"/>
                              <w:bottom w:val="nil"/>
                              <w:right w:val="nil"/>
                            </w:tcBorders>
                            <w:shd w:val="clear" w:color="auto" w:fill="auto"/>
                            <w:noWrap/>
                            <w:vAlign w:val="bottom"/>
                            <w:hideMark/>
                          </w:tcPr>
                          <w:p w14:paraId="562384A9" w14:textId="77777777" w:rsidR="00F86E0E" w:rsidRPr="00F86E0E" w:rsidRDefault="00F86E0E" w:rsidP="00F86E0E">
                            <w:pPr>
                              <w:jc w:val="center"/>
                              <w:rPr>
                                <w:color w:val="000000"/>
                                <w:sz w:val="16"/>
                                <w:szCs w:val="16"/>
                              </w:rPr>
                            </w:pPr>
                            <w:r w:rsidRPr="00F86E0E">
                              <w:rPr>
                                <w:color w:val="000000"/>
                                <w:sz w:val="16"/>
                                <w:szCs w:val="16"/>
                              </w:rPr>
                              <w:t>0.54%</w:t>
                            </w:r>
                          </w:p>
                        </w:tc>
                        <w:tc>
                          <w:tcPr>
                            <w:tcW w:w="940" w:type="dxa"/>
                            <w:tcBorders>
                              <w:top w:val="nil"/>
                              <w:left w:val="nil"/>
                              <w:bottom w:val="nil"/>
                              <w:right w:val="nil"/>
                            </w:tcBorders>
                            <w:shd w:val="clear" w:color="auto" w:fill="auto"/>
                            <w:noWrap/>
                            <w:vAlign w:val="bottom"/>
                            <w:hideMark/>
                          </w:tcPr>
                          <w:p w14:paraId="2BA5376A" w14:textId="77777777" w:rsidR="00F86E0E" w:rsidRPr="00F86E0E" w:rsidRDefault="00F86E0E" w:rsidP="00F86E0E">
                            <w:pPr>
                              <w:jc w:val="center"/>
                              <w:rPr>
                                <w:color w:val="000000"/>
                                <w:sz w:val="16"/>
                                <w:szCs w:val="16"/>
                              </w:rPr>
                            </w:pPr>
                            <w:r w:rsidRPr="00F86E0E">
                              <w:rPr>
                                <w:color w:val="000000"/>
                                <w:sz w:val="16"/>
                                <w:szCs w:val="16"/>
                              </w:rPr>
                              <w:t>0.52%</w:t>
                            </w:r>
                          </w:p>
                        </w:tc>
                      </w:tr>
                      <w:tr w:rsidR="00F86E0E" w:rsidRPr="00F86E0E" w14:paraId="6FB0EEEA" w14:textId="77777777" w:rsidTr="00F86E0E">
                        <w:trPr>
                          <w:divId w:val="349844755"/>
                          <w:trHeight w:val="288"/>
                        </w:trPr>
                        <w:tc>
                          <w:tcPr>
                            <w:tcW w:w="1280" w:type="dxa"/>
                            <w:vMerge/>
                            <w:tcBorders>
                              <w:top w:val="single" w:sz="4" w:space="0" w:color="auto"/>
                              <w:left w:val="nil"/>
                              <w:bottom w:val="single" w:sz="4" w:space="0" w:color="000000"/>
                              <w:right w:val="single" w:sz="4" w:space="0" w:color="auto"/>
                            </w:tcBorders>
                            <w:vAlign w:val="center"/>
                            <w:hideMark/>
                          </w:tcPr>
                          <w:p w14:paraId="7D33609E" w14:textId="77777777" w:rsidR="00F86E0E" w:rsidRPr="00F86E0E" w:rsidRDefault="00F86E0E" w:rsidP="00F86E0E">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370E7DDE" w14:textId="77777777" w:rsidR="00F86E0E" w:rsidRPr="00F86E0E" w:rsidRDefault="00F86E0E" w:rsidP="00F86E0E">
                            <w:pPr>
                              <w:jc w:val="center"/>
                              <w:rPr>
                                <w:color w:val="000000"/>
                                <w:sz w:val="16"/>
                                <w:szCs w:val="16"/>
                              </w:rPr>
                            </w:pPr>
                            <w:r w:rsidRPr="00F86E0E">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41FF79DA" w14:textId="77777777" w:rsidR="00F86E0E" w:rsidRPr="00F86E0E" w:rsidRDefault="00F86E0E" w:rsidP="00F86E0E">
                            <w:pPr>
                              <w:jc w:val="center"/>
                              <w:rPr>
                                <w:color w:val="000000"/>
                                <w:sz w:val="16"/>
                                <w:szCs w:val="16"/>
                              </w:rPr>
                            </w:pPr>
                            <w:r w:rsidRPr="00F86E0E">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00F26FA0" w14:textId="77777777" w:rsidR="00F86E0E" w:rsidRPr="00F86E0E" w:rsidRDefault="00F86E0E" w:rsidP="00F86E0E">
                            <w:pPr>
                              <w:jc w:val="center"/>
                              <w:rPr>
                                <w:color w:val="000000"/>
                                <w:sz w:val="16"/>
                                <w:szCs w:val="16"/>
                              </w:rPr>
                            </w:pPr>
                            <w:r w:rsidRPr="00F86E0E">
                              <w:rPr>
                                <w:color w:val="000000"/>
                                <w:sz w:val="16"/>
                                <w:szCs w:val="16"/>
                              </w:rPr>
                              <w:t>1.16%</w:t>
                            </w:r>
                          </w:p>
                        </w:tc>
                      </w:tr>
                      <w:tr w:rsidR="00F86E0E" w:rsidRPr="00F86E0E" w14:paraId="6F3FA24F" w14:textId="77777777" w:rsidTr="00F86E0E">
                        <w:trPr>
                          <w:divId w:val="349844755"/>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71CA8423" w14:textId="77777777" w:rsidR="00F86E0E" w:rsidRPr="00F86E0E" w:rsidRDefault="00F86E0E" w:rsidP="00F86E0E">
                            <w:pPr>
                              <w:jc w:val="center"/>
                              <w:rPr>
                                <w:color w:val="000000"/>
                                <w:sz w:val="16"/>
                                <w:szCs w:val="16"/>
                              </w:rPr>
                            </w:pPr>
                            <w:r w:rsidRPr="00F86E0E">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013C2522" w14:textId="77777777" w:rsidR="00F86E0E" w:rsidRPr="00F86E0E" w:rsidRDefault="00F86E0E" w:rsidP="00F86E0E">
                            <w:pPr>
                              <w:jc w:val="center"/>
                              <w:rPr>
                                <w:color w:val="000000"/>
                                <w:sz w:val="16"/>
                                <w:szCs w:val="16"/>
                              </w:rPr>
                            </w:pPr>
                            <w:r w:rsidRPr="00F86E0E">
                              <w:rPr>
                                <w:color w:val="000000"/>
                                <w:sz w:val="16"/>
                                <w:szCs w:val="16"/>
                              </w:rPr>
                              <w:t> </w:t>
                            </w:r>
                          </w:p>
                        </w:tc>
                        <w:tc>
                          <w:tcPr>
                            <w:tcW w:w="1180" w:type="dxa"/>
                            <w:tcBorders>
                              <w:top w:val="nil"/>
                              <w:left w:val="nil"/>
                              <w:bottom w:val="nil"/>
                              <w:right w:val="nil"/>
                            </w:tcBorders>
                            <w:shd w:val="clear" w:color="auto" w:fill="auto"/>
                            <w:noWrap/>
                            <w:vAlign w:val="bottom"/>
                            <w:hideMark/>
                          </w:tcPr>
                          <w:p w14:paraId="7B694AE9" w14:textId="77777777" w:rsidR="00F86E0E" w:rsidRPr="00F86E0E" w:rsidRDefault="00F86E0E" w:rsidP="00F86E0E">
                            <w:pPr>
                              <w:jc w:val="center"/>
                              <w:rPr>
                                <w:color w:val="000000"/>
                                <w:sz w:val="16"/>
                                <w:szCs w:val="16"/>
                              </w:rPr>
                            </w:pPr>
                            <w:r w:rsidRPr="00F86E0E">
                              <w:rPr>
                                <w:color w:val="000000"/>
                                <w:sz w:val="16"/>
                                <w:szCs w:val="16"/>
                              </w:rPr>
                              <w:t>20.8%</w:t>
                            </w:r>
                          </w:p>
                        </w:tc>
                        <w:tc>
                          <w:tcPr>
                            <w:tcW w:w="940" w:type="dxa"/>
                            <w:tcBorders>
                              <w:top w:val="nil"/>
                              <w:left w:val="nil"/>
                              <w:bottom w:val="nil"/>
                              <w:right w:val="nil"/>
                            </w:tcBorders>
                            <w:shd w:val="clear" w:color="auto" w:fill="auto"/>
                            <w:noWrap/>
                            <w:vAlign w:val="bottom"/>
                            <w:hideMark/>
                          </w:tcPr>
                          <w:p w14:paraId="116BCA61" w14:textId="77777777" w:rsidR="00F86E0E" w:rsidRPr="00F86E0E" w:rsidRDefault="00F86E0E" w:rsidP="00F86E0E">
                            <w:pPr>
                              <w:jc w:val="center"/>
                              <w:rPr>
                                <w:color w:val="000000"/>
                                <w:sz w:val="16"/>
                                <w:szCs w:val="16"/>
                              </w:rPr>
                            </w:pPr>
                            <w:r w:rsidRPr="00F86E0E">
                              <w:rPr>
                                <w:color w:val="000000"/>
                                <w:sz w:val="16"/>
                                <w:szCs w:val="16"/>
                              </w:rPr>
                              <w:t>0.71%</w:t>
                            </w:r>
                          </w:p>
                        </w:tc>
                      </w:tr>
                      <w:tr w:rsidR="00F86E0E" w:rsidRPr="00F86E0E" w14:paraId="733DDE3A" w14:textId="77777777" w:rsidTr="00F86E0E">
                        <w:trPr>
                          <w:divId w:val="349844755"/>
                          <w:trHeight w:val="300"/>
                        </w:trPr>
                        <w:tc>
                          <w:tcPr>
                            <w:tcW w:w="1280" w:type="dxa"/>
                            <w:vMerge/>
                            <w:tcBorders>
                              <w:top w:val="nil"/>
                              <w:left w:val="nil"/>
                              <w:bottom w:val="double" w:sz="6" w:space="0" w:color="000000"/>
                              <w:right w:val="single" w:sz="4" w:space="0" w:color="auto"/>
                            </w:tcBorders>
                            <w:vAlign w:val="center"/>
                            <w:hideMark/>
                          </w:tcPr>
                          <w:p w14:paraId="77429DF1" w14:textId="77777777" w:rsidR="00F86E0E" w:rsidRPr="00F86E0E" w:rsidRDefault="00F86E0E" w:rsidP="00F86E0E">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1B22075" w14:textId="77777777" w:rsidR="00F86E0E" w:rsidRPr="00F86E0E" w:rsidRDefault="00F86E0E" w:rsidP="00F86E0E">
                            <w:pPr>
                              <w:jc w:val="center"/>
                              <w:rPr>
                                <w:color w:val="000000"/>
                                <w:sz w:val="16"/>
                                <w:szCs w:val="16"/>
                              </w:rPr>
                            </w:pPr>
                            <w:r w:rsidRPr="00F86E0E">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399416B9" w14:textId="77777777" w:rsidR="00F86E0E" w:rsidRPr="00F86E0E" w:rsidRDefault="00F86E0E" w:rsidP="00F86E0E">
                            <w:pPr>
                              <w:jc w:val="center"/>
                              <w:rPr>
                                <w:color w:val="000000"/>
                                <w:sz w:val="16"/>
                                <w:szCs w:val="16"/>
                              </w:rPr>
                            </w:pPr>
                            <w:r w:rsidRPr="00F86E0E">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01389878" w14:textId="77777777" w:rsidR="00F86E0E" w:rsidRPr="00F86E0E" w:rsidRDefault="00F86E0E" w:rsidP="00F86E0E">
                            <w:pPr>
                              <w:jc w:val="center"/>
                              <w:rPr>
                                <w:color w:val="000000"/>
                                <w:sz w:val="16"/>
                                <w:szCs w:val="16"/>
                              </w:rPr>
                            </w:pPr>
                            <w:r w:rsidRPr="00F86E0E">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v:shape>
            </w:pict>
          </mc:Fallback>
        </mc:AlternateContent>
      </w: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77777777"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 (cite source placement). This likely explains why pose solution for the dipole-approximating source failed to converge when source fixture motion was present, even though the residual is smaller than for the concentric source.</w:t>
      </w:r>
    </w:p>
    <w:p w14:paraId="4637C122" w14:textId="77777777" w:rsidR="003A2E34" w:rsidRDefault="003A2E34" w:rsidP="003A2E34">
      <w:pPr>
        <w:ind w:firstLine="202"/>
        <w:jc w:val="both"/>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57810488" w14:textId="77777777" w:rsidR="003A2E34" w:rsidRDefault="003A2E34" w:rsidP="00E53565">
      <w:pPr>
        <w:ind w:firstLine="202"/>
        <w:jc w:val="both"/>
      </w:pPr>
    </w:p>
    <w:p w14:paraId="1C54B5C7" w14:textId="620491D4" w:rsidR="00DC0F20" w:rsidRPr="00CD684F" w:rsidRDefault="00DC0F20" w:rsidP="001B2686">
      <w:pPr>
        <w:pStyle w:val="FigureCaption"/>
        <w:rPr>
          <w:sz w:val="20"/>
          <w:szCs w:val="20"/>
        </w:rPr>
      </w:pPr>
    </w:p>
    <w:sectPr w:rsidR="00DC0F20" w:rsidRPr="00CD684F" w:rsidSect="004D5B7E">
      <w:headerReference w:type="default" r:id="rId2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5C1F2" w14:textId="77777777" w:rsidR="007B4353" w:rsidRDefault="007B4353">
      <w:r>
        <w:separator/>
      </w:r>
    </w:p>
  </w:endnote>
  <w:endnote w:type="continuationSeparator" w:id="0">
    <w:p w14:paraId="43F78E6F" w14:textId="77777777" w:rsidR="007B4353" w:rsidRDefault="007B4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0A7D1" w14:textId="77777777" w:rsidR="007B4353" w:rsidRDefault="007B4353"/>
  </w:footnote>
  <w:footnote w:type="continuationSeparator" w:id="0">
    <w:p w14:paraId="6C6F5DA2" w14:textId="77777777" w:rsidR="007B4353" w:rsidRDefault="007B4353">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11CED"/>
    <w:rsid w:val="00013A05"/>
    <w:rsid w:val="00022840"/>
    <w:rsid w:val="00023C3E"/>
    <w:rsid w:val="0003410F"/>
    <w:rsid w:val="00037006"/>
    <w:rsid w:val="00041A24"/>
    <w:rsid w:val="00042B8D"/>
    <w:rsid w:val="00042D59"/>
    <w:rsid w:val="00042E13"/>
    <w:rsid w:val="00050FB8"/>
    <w:rsid w:val="000526EB"/>
    <w:rsid w:val="00055831"/>
    <w:rsid w:val="00056745"/>
    <w:rsid w:val="00062101"/>
    <w:rsid w:val="00062CDB"/>
    <w:rsid w:val="000650DB"/>
    <w:rsid w:val="00070353"/>
    <w:rsid w:val="0007293D"/>
    <w:rsid w:val="0007298A"/>
    <w:rsid w:val="00073AD2"/>
    <w:rsid w:val="0008265C"/>
    <w:rsid w:val="00085C9C"/>
    <w:rsid w:val="0008781C"/>
    <w:rsid w:val="000917BF"/>
    <w:rsid w:val="000A0C2F"/>
    <w:rsid w:val="000A168B"/>
    <w:rsid w:val="000A6E3E"/>
    <w:rsid w:val="000A7C8D"/>
    <w:rsid w:val="000B3AA5"/>
    <w:rsid w:val="000C35AA"/>
    <w:rsid w:val="000C47B5"/>
    <w:rsid w:val="000D126B"/>
    <w:rsid w:val="000D2BDE"/>
    <w:rsid w:val="000D4675"/>
    <w:rsid w:val="000D5D29"/>
    <w:rsid w:val="000D6E5A"/>
    <w:rsid w:val="000E11B6"/>
    <w:rsid w:val="000F7993"/>
    <w:rsid w:val="00100EAB"/>
    <w:rsid w:val="00104BB0"/>
    <w:rsid w:val="0010794E"/>
    <w:rsid w:val="00113F26"/>
    <w:rsid w:val="00115CF8"/>
    <w:rsid w:val="00132EB4"/>
    <w:rsid w:val="0013354F"/>
    <w:rsid w:val="00134004"/>
    <w:rsid w:val="001359BF"/>
    <w:rsid w:val="00136639"/>
    <w:rsid w:val="00142E14"/>
    <w:rsid w:val="001431C2"/>
    <w:rsid w:val="00143A62"/>
    <w:rsid w:val="00143F04"/>
    <w:rsid w:val="00143F2E"/>
    <w:rsid w:val="00144E72"/>
    <w:rsid w:val="0014733C"/>
    <w:rsid w:val="001512DC"/>
    <w:rsid w:val="001525BF"/>
    <w:rsid w:val="00157485"/>
    <w:rsid w:val="00166780"/>
    <w:rsid w:val="001708A1"/>
    <w:rsid w:val="001742D3"/>
    <w:rsid w:val="0017564F"/>
    <w:rsid w:val="001768FF"/>
    <w:rsid w:val="001829C8"/>
    <w:rsid w:val="00193657"/>
    <w:rsid w:val="0019790A"/>
    <w:rsid w:val="001A3B9A"/>
    <w:rsid w:val="001A563C"/>
    <w:rsid w:val="001A60B1"/>
    <w:rsid w:val="001A60E2"/>
    <w:rsid w:val="001B2686"/>
    <w:rsid w:val="001B36B1"/>
    <w:rsid w:val="001B6D27"/>
    <w:rsid w:val="001B7AAA"/>
    <w:rsid w:val="001B7DBD"/>
    <w:rsid w:val="001C4734"/>
    <w:rsid w:val="001C74C8"/>
    <w:rsid w:val="001E1D67"/>
    <w:rsid w:val="001E7B7A"/>
    <w:rsid w:val="001F3F7D"/>
    <w:rsid w:val="001F4C5C"/>
    <w:rsid w:val="00203288"/>
    <w:rsid w:val="00204478"/>
    <w:rsid w:val="00213EA9"/>
    <w:rsid w:val="00214E2E"/>
    <w:rsid w:val="002155D4"/>
    <w:rsid w:val="00216141"/>
    <w:rsid w:val="00217186"/>
    <w:rsid w:val="002213A7"/>
    <w:rsid w:val="002219EC"/>
    <w:rsid w:val="002228F7"/>
    <w:rsid w:val="0022544F"/>
    <w:rsid w:val="00226C90"/>
    <w:rsid w:val="00235EA3"/>
    <w:rsid w:val="002376C9"/>
    <w:rsid w:val="002405E1"/>
    <w:rsid w:val="002424F5"/>
    <w:rsid w:val="002434A1"/>
    <w:rsid w:val="002500BE"/>
    <w:rsid w:val="002547B2"/>
    <w:rsid w:val="00262201"/>
    <w:rsid w:val="00263943"/>
    <w:rsid w:val="00267B35"/>
    <w:rsid w:val="002871A5"/>
    <w:rsid w:val="002907BE"/>
    <w:rsid w:val="0029348A"/>
    <w:rsid w:val="00294A7B"/>
    <w:rsid w:val="00295168"/>
    <w:rsid w:val="00295EFB"/>
    <w:rsid w:val="002A7ECA"/>
    <w:rsid w:val="002B51EF"/>
    <w:rsid w:val="002E017D"/>
    <w:rsid w:val="002E0957"/>
    <w:rsid w:val="002E0D4C"/>
    <w:rsid w:val="002E11D0"/>
    <w:rsid w:val="002E11F7"/>
    <w:rsid w:val="002E1F95"/>
    <w:rsid w:val="002F1A23"/>
    <w:rsid w:val="002F7910"/>
    <w:rsid w:val="0030021D"/>
    <w:rsid w:val="00303935"/>
    <w:rsid w:val="0031095E"/>
    <w:rsid w:val="00314F82"/>
    <w:rsid w:val="00317C61"/>
    <w:rsid w:val="00317FFE"/>
    <w:rsid w:val="00327EFA"/>
    <w:rsid w:val="0033705A"/>
    <w:rsid w:val="003427CE"/>
    <w:rsid w:val="00342BE1"/>
    <w:rsid w:val="00343357"/>
    <w:rsid w:val="003461E8"/>
    <w:rsid w:val="003532E8"/>
    <w:rsid w:val="00355076"/>
    <w:rsid w:val="00360269"/>
    <w:rsid w:val="00361331"/>
    <w:rsid w:val="0037551B"/>
    <w:rsid w:val="0038309D"/>
    <w:rsid w:val="00386911"/>
    <w:rsid w:val="00392DBA"/>
    <w:rsid w:val="0039706E"/>
    <w:rsid w:val="003A2E34"/>
    <w:rsid w:val="003A7339"/>
    <w:rsid w:val="003B676B"/>
    <w:rsid w:val="003B6A6F"/>
    <w:rsid w:val="003C042A"/>
    <w:rsid w:val="003C3322"/>
    <w:rsid w:val="003C334B"/>
    <w:rsid w:val="003C3CFB"/>
    <w:rsid w:val="003C5F06"/>
    <w:rsid w:val="003C68C2"/>
    <w:rsid w:val="003C7129"/>
    <w:rsid w:val="003D1EBF"/>
    <w:rsid w:val="003D4CAE"/>
    <w:rsid w:val="003E378A"/>
    <w:rsid w:val="003F26BD"/>
    <w:rsid w:val="003F45D1"/>
    <w:rsid w:val="003F52AD"/>
    <w:rsid w:val="003F694B"/>
    <w:rsid w:val="0040237A"/>
    <w:rsid w:val="00406401"/>
    <w:rsid w:val="00407A27"/>
    <w:rsid w:val="004127B9"/>
    <w:rsid w:val="00412A55"/>
    <w:rsid w:val="00414F82"/>
    <w:rsid w:val="0041579F"/>
    <w:rsid w:val="00417184"/>
    <w:rsid w:val="00420DC0"/>
    <w:rsid w:val="004254E4"/>
    <w:rsid w:val="00425B9B"/>
    <w:rsid w:val="00427C26"/>
    <w:rsid w:val="0043144F"/>
    <w:rsid w:val="00431BFA"/>
    <w:rsid w:val="004353CF"/>
    <w:rsid w:val="004428BD"/>
    <w:rsid w:val="004631BC"/>
    <w:rsid w:val="00482F47"/>
    <w:rsid w:val="00484761"/>
    <w:rsid w:val="00484DD5"/>
    <w:rsid w:val="00490134"/>
    <w:rsid w:val="00496854"/>
    <w:rsid w:val="004A1EEE"/>
    <w:rsid w:val="004A456B"/>
    <w:rsid w:val="004B133D"/>
    <w:rsid w:val="004B4AF9"/>
    <w:rsid w:val="004B558A"/>
    <w:rsid w:val="004C01BD"/>
    <w:rsid w:val="004C1E16"/>
    <w:rsid w:val="004C1EBD"/>
    <w:rsid w:val="004C2543"/>
    <w:rsid w:val="004C4E97"/>
    <w:rsid w:val="004D15CA"/>
    <w:rsid w:val="004D5B7E"/>
    <w:rsid w:val="004D766C"/>
    <w:rsid w:val="004E04FD"/>
    <w:rsid w:val="004E3E4C"/>
    <w:rsid w:val="004F1E7D"/>
    <w:rsid w:val="004F23A0"/>
    <w:rsid w:val="004F418B"/>
    <w:rsid w:val="005003E3"/>
    <w:rsid w:val="00503385"/>
    <w:rsid w:val="00503967"/>
    <w:rsid w:val="00504A07"/>
    <w:rsid w:val="005052CD"/>
    <w:rsid w:val="00512899"/>
    <w:rsid w:val="005163BD"/>
    <w:rsid w:val="00517F29"/>
    <w:rsid w:val="00524ABF"/>
    <w:rsid w:val="00527C7D"/>
    <w:rsid w:val="00527F29"/>
    <w:rsid w:val="00530A5D"/>
    <w:rsid w:val="005328BC"/>
    <w:rsid w:val="00533156"/>
    <w:rsid w:val="00535307"/>
    <w:rsid w:val="005359A3"/>
    <w:rsid w:val="005419C7"/>
    <w:rsid w:val="00550A26"/>
    <w:rsid w:val="00550BF5"/>
    <w:rsid w:val="00565CA6"/>
    <w:rsid w:val="005670A6"/>
    <w:rsid w:val="00567A70"/>
    <w:rsid w:val="00567D96"/>
    <w:rsid w:val="00573818"/>
    <w:rsid w:val="00573CAB"/>
    <w:rsid w:val="00573F48"/>
    <w:rsid w:val="00576C1C"/>
    <w:rsid w:val="00584860"/>
    <w:rsid w:val="00584A0D"/>
    <w:rsid w:val="0058538F"/>
    <w:rsid w:val="005857ED"/>
    <w:rsid w:val="00596350"/>
    <w:rsid w:val="005A1B2D"/>
    <w:rsid w:val="005A2A15"/>
    <w:rsid w:val="005A332E"/>
    <w:rsid w:val="005C6D60"/>
    <w:rsid w:val="005C6EA6"/>
    <w:rsid w:val="005D1B15"/>
    <w:rsid w:val="005D2824"/>
    <w:rsid w:val="005D3451"/>
    <w:rsid w:val="005D4F1A"/>
    <w:rsid w:val="005D72BB"/>
    <w:rsid w:val="005D7966"/>
    <w:rsid w:val="005E1D5A"/>
    <w:rsid w:val="005E44A9"/>
    <w:rsid w:val="005E6002"/>
    <w:rsid w:val="005E692F"/>
    <w:rsid w:val="005F3F9F"/>
    <w:rsid w:val="006001E6"/>
    <w:rsid w:val="00603AA4"/>
    <w:rsid w:val="00610F76"/>
    <w:rsid w:val="00612053"/>
    <w:rsid w:val="00612DDD"/>
    <w:rsid w:val="006136C6"/>
    <w:rsid w:val="0062114B"/>
    <w:rsid w:val="00623698"/>
    <w:rsid w:val="00623E07"/>
    <w:rsid w:val="00625E96"/>
    <w:rsid w:val="00631D29"/>
    <w:rsid w:val="006405AD"/>
    <w:rsid w:val="0064242D"/>
    <w:rsid w:val="00642648"/>
    <w:rsid w:val="006450CB"/>
    <w:rsid w:val="00646F35"/>
    <w:rsid w:val="00647AD4"/>
    <w:rsid w:val="00647C09"/>
    <w:rsid w:val="00651F2C"/>
    <w:rsid w:val="00653EC0"/>
    <w:rsid w:val="00662A39"/>
    <w:rsid w:val="00677C22"/>
    <w:rsid w:val="00681FD0"/>
    <w:rsid w:val="00682157"/>
    <w:rsid w:val="0068294B"/>
    <w:rsid w:val="00683171"/>
    <w:rsid w:val="00685D0E"/>
    <w:rsid w:val="006915D5"/>
    <w:rsid w:val="00692E12"/>
    <w:rsid w:val="00693D5D"/>
    <w:rsid w:val="006A477A"/>
    <w:rsid w:val="006A6759"/>
    <w:rsid w:val="006B54C5"/>
    <w:rsid w:val="006B7198"/>
    <w:rsid w:val="006B780B"/>
    <w:rsid w:val="006B7F03"/>
    <w:rsid w:val="006C4BC9"/>
    <w:rsid w:val="006C7307"/>
    <w:rsid w:val="006D30E3"/>
    <w:rsid w:val="006D513E"/>
    <w:rsid w:val="006E38CB"/>
    <w:rsid w:val="006E6C2F"/>
    <w:rsid w:val="006E73A4"/>
    <w:rsid w:val="006F397C"/>
    <w:rsid w:val="006F4838"/>
    <w:rsid w:val="007059A8"/>
    <w:rsid w:val="007075BD"/>
    <w:rsid w:val="0072039C"/>
    <w:rsid w:val="00725223"/>
    <w:rsid w:val="00725B45"/>
    <w:rsid w:val="0073062D"/>
    <w:rsid w:val="007335FF"/>
    <w:rsid w:val="007340F4"/>
    <w:rsid w:val="00735879"/>
    <w:rsid w:val="0074793E"/>
    <w:rsid w:val="007530A3"/>
    <w:rsid w:val="007623EB"/>
    <w:rsid w:val="0076355A"/>
    <w:rsid w:val="007647B2"/>
    <w:rsid w:val="007707AB"/>
    <w:rsid w:val="00780668"/>
    <w:rsid w:val="00782F26"/>
    <w:rsid w:val="007870FD"/>
    <w:rsid w:val="0079308B"/>
    <w:rsid w:val="007975ED"/>
    <w:rsid w:val="007A7D60"/>
    <w:rsid w:val="007B4353"/>
    <w:rsid w:val="007B5E56"/>
    <w:rsid w:val="007C4336"/>
    <w:rsid w:val="007D16C1"/>
    <w:rsid w:val="007E490F"/>
    <w:rsid w:val="007F1B2C"/>
    <w:rsid w:val="007F30DA"/>
    <w:rsid w:val="007F5405"/>
    <w:rsid w:val="007F725E"/>
    <w:rsid w:val="007F7AA6"/>
    <w:rsid w:val="00807A9A"/>
    <w:rsid w:val="00813475"/>
    <w:rsid w:val="0081663F"/>
    <w:rsid w:val="00816B60"/>
    <w:rsid w:val="00821216"/>
    <w:rsid w:val="00823624"/>
    <w:rsid w:val="00825E3D"/>
    <w:rsid w:val="00825FFF"/>
    <w:rsid w:val="00837E47"/>
    <w:rsid w:val="00842100"/>
    <w:rsid w:val="00842555"/>
    <w:rsid w:val="0084672E"/>
    <w:rsid w:val="008518FE"/>
    <w:rsid w:val="0085521C"/>
    <w:rsid w:val="00855B7D"/>
    <w:rsid w:val="0085659C"/>
    <w:rsid w:val="00861672"/>
    <w:rsid w:val="008616CA"/>
    <w:rsid w:val="008626C2"/>
    <w:rsid w:val="0086272B"/>
    <w:rsid w:val="00862784"/>
    <w:rsid w:val="00864212"/>
    <w:rsid w:val="00866B69"/>
    <w:rsid w:val="00872026"/>
    <w:rsid w:val="008761C4"/>
    <w:rsid w:val="0087792E"/>
    <w:rsid w:val="00883EAF"/>
    <w:rsid w:val="00885258"/>
    <w:rsid w:val="0089283D"/>
    <w:rsid w:val="008A30C3"/>
    <w:rsid w:val="008A3C23"/>
    <w:rsid w:val="008A6E76"/>
    <w:rsid w:val="008C08E1"/>
    <w:rsid w:val="008C49CC"/>
    <w:rsid w:val="008C7336"/>
    <w:rsid w:val="008C75A9"/>
    <w:rsid w:val="008C77DC"/>
    <w:rsid w:val="008D69E9"/>
    <w:rsid w:val="008D73C0"/>
    <w:rsid w:val="008E0645"/>
    <w:rsid w:val="008E3074"/>
    <w:rsid w:val="008F2DFE"/>
    <w:rsid w:val="008F594A"/>
    <w:rsid w:val="008F7AB1"/>
    <w:rsid w:val="00902CBA"/>
    <w:rsid w:val="00904C7E"/>
    <w:rsid w:val="0091035B"/>
    <w:rsid w:val="009128AD"/>
    <w:rsid w:val="009207F2"/>
    <w:rsid w:val="0092625A"/>
    <w:rsid w:val="00930350"/>
    <w:rsid w:val="00933CD6"/>
    <w:rsid w:val="0093502E"/>
    <w:rsid w:val="009421A7"/>
    <w:rsid w:val="00942D66"/>
    <w:rsid w:val="00943BF1"/>
    <w:rsid w:val="00955C81"/>
    <w:rsid w:val="009565BE"/>
    <w:rsid w:val="0095690D"/>
    <w:rsid w:val="00964C93"/>
    <w:rsid w:val="009733AC"/>
    <w:rsid w:val="0097722A"/>
    <w:rsid w:val="00985509"/>
    <w:rsid w:val="00985A33"/>
    <w:rsid w:val="00990E5B"/>
    <w:rsid w:val="0099524F"/>
    <w:rsid w:val="00996056"/>
    <w:rsid w:val="009A0DDE"/>
    <w:rsid w:val="009A1F6E"/>
    <w:rsid w:val="009C06A2"/>
    <w:rsid w:val="009C1CE4"/>
    <w:rsid w:val="009C29CA"/>
    <w:rsid w:val="009C7D17"/>
    <w:rsid w:val="009D17A9"/>
    <w:rsid w:val="009D6ED8"/>
    <w:rsid w:val="009E36D5"/>
    <w:rsid w:val="009E4045"/>
    <w:rsid w:val="009E484E"/>
    <w:rsid w:val="009E52D0"/>
    <w:rsid w:val="009E6F6B"/>
    <w:rsid w:val="009F40FB"/>
    <w:rsid w:val="009F4B45"/>
    <w:rsid w:val="009F542B"/>
    <w:rsid w:val="009F6CA0"/>
    <w:rsid w:val="00A00128"/>
    <w:rsid w:val="00A067C4"/>
    <w:rsid w:val="00A14F32"/>
    <w:rsid w:val="00A22FCB"/>
    <w:rsid w:val="00A2354F"/>
    <w:rsid w:val="00A2377B"/>
    <w:rsid w:val="00A25B3B"/>
    <w:rsid w:val="00A273C6"/>
    <w:rsid w:val="00A30F4A"/>
    <w:rsid w:val="00A40127"/>
    <w:rsid w:val="00A44A05"/>
    <w:rsid w:val="00A472F1"/>
    <w:rsid w:val="00A5213C"/>
    <w:rsid w:val="00A5237D"/>
    <w:rsid w:val="00A52CCA"/>
    <w:rsid w:val="00A53085"/>
    <w:rsid w:val="00A554A3"/>
    <w:rsid w:val="00A61BFC"/>
    <w:rsid w:val="00A65A45"/>
    <w:rsid w:val="00A70C07"/>
    <w:rsid w:val="00A7108C"/>
    <w:rsid w:val="00A740F1"/>
    <w:rsid w:val="00A758EA"/>
    <w:rsid w:val="00A81D82"/>
    <w:rsid w:val="00A848FF"/>
    <w:rsid w:val="00A91937"/>
    <w:rsid w:val="00A91E00"/>
    <w:rsid w:val="00A9434E"/>
    <w:rsid w:val="00A94735"/>
    <w:rsid w:val="00A95C50"/>
    <w:rsid w:val="00A96B04"/>
    <w:rsid w:val="00A96BE0"/>
    <w:rsid w:val="00AA0355"/>
    <w:rsid w:val="00AA1A2D"/>
    <w:rsid w:val="00AA3F93"/>
    <w:rsid w:val="00AA4BA2"/>
    <w:rsid w:val="00AA7800"/>
    <w:rsid w:val="00AB4581"/>
    <w:rsid w:val="00AB54B6"/>
    <w:rsid w:val="00AB5A4D"/>
    <w:rsid w:val="00AB7166"/>
    <w:rsid w:val="00AB79A6"/>
    <w:rsid w:val="00AC4850"/>
    <w:rsid w:val="00AD0B12"/>
    <w:rsid w:val="00AD163D"/>
    <w:rsid w:val="00AD4472"/>
    <w:rsid w:val="00AD51EC"/>
    <w:rsid w:val="00AE477D"/>
    <w:rsid w:val="00AE5127"/>
    <w:rsid w:val="00AF21EB"/>
    <w:rsid w:val="00B0253D"/>
    <w:rsid w:val="00B0312A"/>
    <w:rsid w:val="00B10735"/>
    <w:rsid w:val="00B16DB5"/>
    <w:rsid w:val="00B21785"/>
    <w:rsid w:val="00B233F6"/>
    <w:rsid w:val="00B23972"/>
    <w:rsid w:val="00B311F8"/>
    <w:rsid w:val="00B3136E"/>
    <w:rsid w:val="00B34292"/>
    <w:rsid w:val="00B36127"/>
    <w:rsid w:val="00B376F6"/>
    <w:rsid w:val="00B47180"/>
    <w:rsid w:val="00B47B59"/>
    <w:rsid w:val="00B50AD7"/>
    <w:rsid w:val="00B53F81"/>
    <w:rsid w:val="00B545DC"/>
    <w:rsid w:val="00B56C2B"/>
    <w:rsid w:val="00B620DB"/>
    <w:rsid w:val="00B6481F"/>
    <w:rsid w:val="00B64D3A"/>
    <w:rsid w:val="00B64F42"/>
    <w:rsid w:val="00B65B2A"/>
    <w:rsid w:val="00B65BD3"/>
    <w:rsid w:val="00B70469"/>
    <w:rsid w:val="00B72111"/>
    <w:rsid w:val="00B72DD8"/>
    <w:rsid w:val="00B72E09"/>
    <w:rsid w:val="00B738A5"/>
    <w:rsid w:val="00B73B3A"/>
    <w:rsid w:val="00B75F30"/>
    <w:rsid w:val="00B82947"/>
    <w:rsid w:val="00BA137B"/>
    <w:rsid w:val="00BA16E3"/>
    <w:rsid w:val="00BB21A6"/>
    <w:rsid w:val="00BB35AB"/>
    <w:rsid w:val="00BB6479"/>
    <w:rsid w:val="00BB69B6"/>
    <w:rsid w:val="00BB7B5C"/>
    <w:rsid w:val="00BC3BF5"/>
    <w:rsid w:val="00BD37C9"/>
    <w:rsid w:val="00BD66BF"/>
    <w:rsid w:val="00BD79A2"/>
    <w:rsid w:val="00BE27D7"/>
    <w:rsid w:val="00BE4643"/>
    <w:rsid w:val="00BF0C69"/>
    <w:rsid w:val="00BF629B"/>
    <w:rsid w:val="00BF655C"/>
    <w:rsid w:val="00C014CC"/>
    <w:rsid w:val="00C0382A"/>
    <w:rsid w:val="00C04A43"/>
    <w:rsid w:val="00C075EF"/>
    <w:rsid w:val="00C11E83"/>
    <w:rsid w:val="00C21640"/>
    <w:rsid w:val="00C2317B"/>
    <w:rsid w:val="00C2378A"/>
    <w:rsid w:val="00C246B5"/>
    <w:rsid w:val="00C27E53"/>
    <w:rsid w:val="00C36B0A"/>
    <w:rsid w:val="00C378A1"/>
    <w:rsid w:val="00C457FD"/>
    <w:rsid w:val="00C621D6"/>
    <w:rsid w:val="00C7021C"/>
    <w:rsid w:val="00C75907"/>
    <w:rsid w:val="00C760F1"/>
    <w:rsid w:val="00C81A1A"/>
    <w:rsid w:val="00C82D86"/>
    <w:rsid w:val="00C907C9"/>
    <w:rsid w:val="00C92FD7"/>
    <w:rsid w:val="00C946A0"/>
    <w:rsid w:val="00C968B3"/>
    <w:rsid w:val="00C97BF9"/>
    <w:rsid w:val="00CA5CCB"/>
    <w:rsid w:val="00CB0C9C"/>
    <w:rsid w:val="00CB0FCF"/>
    <w:rsid w:val="00CB2B43"/>
    <w:rsid w:val="00CB3CEF"/>
    <w:rsid w:val="00CB4B8D"/>
    <w:rsid w:val="00CB5293"/>
    <w:rsid w:val="00CC0D99"/>
    <w:rsid w:val="00CC0DDA"/>
    <w:rsid w:val="00CD43D5"/>
    <w:rsid w:val="00CD684F"/>
    <w:rsid w:val="00CE3320"/>
    <w:rsid w:val="00CF4B2A"/>
    <w:rsid w:val="00CF5FC2"/>
    <w:rsid w:val="00CF68D6"/>
    <w:rsid w:val="00CF7F78"/>
    <w:rsid w:val="00D06623"/>
    <w:rsid w:val="00D14C6B"/>
    <w:rsid w:val="00D17E9F"/>
    <w:rsid w:val="00D205A5"/>
    <w:rsid w:val="00D270A8"/>
    <w:rsid w:val="00D504DC"/>
    <w:rsid w:val="00D5536F"/>
    <w:rsid w:val="00D56935"/>
    <w:rsid w:val="00D6022C"/>
    <w:rsid w:val="00D66F79"/>
    <w:rsid w:val="00D713AE"/>
    <w:rsid w:val="00D716BA"/>
    <w:rsid w:val="00D758C6"/>
    <w:rsid w:val="00D7612F"/>
    <w:rsid w:val="00D85B7B"/>
    <w:rsid w:val="00D8757F"/>
    <w:rsid w:val="00D90C10"/>
    <w:rsid w:val="00D92E96"/>
    <w:rsid w:val="00D97A6D"/>
    <w:rsid w:val="00DA258C"/>
    <w:rsid w:val="00DA4345"/>
    <w:rsid w:val="00DA5201"/>
    <w:rsid w:val="00DB591B"/>
    <w:rsid w:val="00DC0F20"/>
    <w:rsid w:val="00DC1DC1"/>
    <w:rsid w:val="00DC3282"/>
    <w:rsid w:val="00DC5E29"/>
    <w:rsid w:val="00DD23E1"/>
    <w:rsid w:val="00DE07FA"/>
    <w:rsid w:val="00DE20DB"/>
    <w:rsid w:val="00DF2DDE"/>
    <w:rsid w:val="00DF2F1A"/>
    <w:rsid w:val="00DF3DB0"/>
    <w:rsid w:val="00DF47A8"/>
    <w:rsid w:val="00DF63C5"/>
    <w:rsid w:val="00DF77C8"/>
    <w:rsid w:val="00DF7C3E"/>
    <w:rsid w:val="00E01667"/>
    <w:rsid w:val="00E056F7"/>
    <w:rsid w:val="00E06F5E"/>
    <w:rsid w:val="00E113B7"/>
    <w:rsid w:val="00E217E2"/>
    <w:rsid w:val="00E2614F"/>
    <w:rsid w:val="00E35D1A"/>
    <w:rsid w:val="00E36209"/>
    <w:rsid w:val="00E36B26"/>
    <w:rsid w:val="00E37AF9"/>
    <w:rsid w:val="00E420BB"/>
    <w:rsid w:val="00E440B1"/>
    <w:rsid w:val="00E50DF6"/>
    <w:rsid w:val="00E5249E"/>
    <w:rsid w:val="00E53565"/>
    <w:rsid w:val="00E5422D"/>
    <w:rsid w:val="00E55043"/>
    <w:rsid w:val="00E55D28"/>
    <w:rsid w:val="00E565B9"/>
    <w:rsid w:val="00E629E3"/>
    <w:rsid w:val="00E6336D"/>
    <w:rsid w:val="00E6366C"/>
    <w:rsid w:val="00E6716D"/>
    <w:rsid w:val="00E82CE9"/>
    <w:rsid w:val="00E90EE2"/>
    <w:rsid w:val="00E918F5"/>
    <w:rsid w:val="00E96338"/>
    <w:rsid w:val="00E965C5"/>
    <w:rsid w:val="00E96A3A"/>
    <w:rsid w:val="00E97402"/>
    <w:rsid w:val="00E97B99"/>
    <w:rsid w:val="00EA0D73"/>
    <w:rsid w:val="00EB2E9D"/>
    <w:rsid w:val="00EB32A9"/>
    <w:rsid w:val="00ED1E14"/>
    <w:rsid w:val="00ED2C0A"/>
    <w:rsid w:val="00ED6686"/>
    <w:rsid w:val="00EE1032"/>
    <w:rsid w:val="00EE27CC"/>
    <w:rsid w:val="00EE6FFC"/>
    <w:rsid w:val="00EF088F"/>
    <w:rsid w:val="00EF10AC"/>
    <w:rsid w:val="00EF3A30"/>
    <w:rsid w:val="00EF4701"/>
    <w:rsid w:val="00EF564E"/>
    <w:rsid w:val="00F07E99"/>
    <w:rsid w:val="00F151B5"/>
    <w:rsid w:val="00F21F51"/>
    <w:rsid w:val="00F22198"/>
    <w:rsid w:val="00F228D1"/>
    <w:rsid w:val="00F33D49"/>
    <w:rsid w:val="00F3481E"/>
    <w:rsid w:val="00F36AC5"/>
    <w:rsid w:val="00F36C4A"/>
    <w:rsid w:val="00F373EC"/>
    <w:rsid w:val="00F441FA"/>
    <w:rsid w:val="00F46299"/>
    <w:rsid w:val="00F464F1"/>
    <w:rsid w:val="00F5077D"/>
    <w:rsid w:val="00F577F6"/>
    <w:rsid w:val="00F6118C"/>
    <w:rsid w:val="00F64625"/>
    <w:rsid w:val="00F65266"/>
    <w:rsid w:val="00F677D2"/>
    <w:rsid w:val="00F751E1"/>
    <w:rsid w:val="00F761D6"/>
    <w:rsid w:val="00F76CB0"/>
    <w:rsid w:val="00F80DB7"/>
    <w:rsid w:val="00F8360D"/>
    <w:rsid w:val="00F86E0E"/>
    <w:rsid w:val="00F87D43"/>
    <w:rsid w:val="00F9222D"/>
    <w:rsid w:val="00F932B6"/>
    <w:rsid w:val="00FA04CE"/>
    <w:rsid w:val="00FA0B9F"/>
    <w:rsid w:val="00FA55D1"/>
    <w:rsid w:val="00FA5788"/>
    <w:rsid w:val="00FC0B7B"/>
    <w:rsid w:val="00FC24A7"/>
    <w:rsid w:val="00FD1F94"/>
    <w:rsid w:val="00FD347F"/>
    <w:rsid w:val="00FE15B5"/>
    <w:rsid w:val="00FF1646"/>
    <w:rsid w:val="00FF6227"/>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qFormat/>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svg"/><Relationship Id="rId28" Type="http://schemas.openxmlformats.org/officeDocument/2006/relationships/header" Target="header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7365</TotalTime>
  <Pages>10</Pages>
  <Words>6404</Words>
  <Characters>3650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2824</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107</cp:revision>
  <cp:lastPrinted>2021-10-07T16:05:00Z</cp:lastPrinted>
  <dcterms:created xsi:type="dcterms:W3CDTF">2021-09-22T19:41:00Z</dcterms:created>
  <dcterms:modified xsi:type="dcterms:W3CDTF">2021-10-07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